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F91C0B" w14:textId="58D0D938" w:rsidR="00C23D82" w:rsidRDefault="00806976" w:rsidP="0007690B">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r w:rsidRPr="00806976">
        <w:rPr>
          <w:rFonts w:ascii="Times New Roman" w:eastAsia="Times New Roman" w:hAnsi="Times New Roman" w:cs="Times New Roman"/>
          <w:b/>
          <w:color w:val="000000"/>
          <w:sz w:val="28"/>
          <w:szCs w:val="28"/>
        </w:rPr>
        <w:t>RECONSTRUCTING SOCIAL PIETY: OVERCOMING THE HYPER-INDEPENDENCE OF GENERATION Z PERSPECTIVE OF AL-QUR'AN SURAH AL-MA'UN</w:t>
      </w:r>
    </w:p>
    <w:p w14:paraId="43285803" w14:textId="77777777" w:rsidR="00E63DEE" w:rsidRDefault="00E63DEE" w:rsidP="00F872F0">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1E8EA372" w14:textId="77777777" w:rsidR="0069610B" w:rsidRDefault="0069610B" w:rsidP="001C6EFC">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r w:rsidRPr="0069610B">
        <w:rPr>
          <w:rFonts w:ascii="Times New Roman" w:eastAsia="Times New Roman" w:hAnsi="Times New Roman" w:cs="Times New Roman"/>
          <w:b/>
          <w:color w:val="000000"/>
          <w:sz w:val="28"/>
          <w:szCs w:val="28"/>
        </w:rPr>
        <w:t xml:space="preserve">REKONSTRUKSI KESALEHAN SOSIAL: MENGATASI HIPER-KEMANDIRIAN PERSPEKTIF GENERASI Z DALAM SURAH </w:t>
      </w:r>
    </w:p>
    <w:p w14:paraId="0C199F06" w14:textId="546AC183" w:rsidR="000130BE" w:rsidRPr="00F63897" w:rsidRDefault="0069610B" w:rsidP="001C6EFC">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r w:rsidRPr="0069610B">
        <w:rPr>
          <w:rFonts w:ascii="Times New Roman" w:eastAsia="Times New Roman" w:hAnsi="Times New Roman" w:cs="Times New Roman"/>
          <w:b/>
          <w:color w:val="000000"/>
          <w:sz w:val="28"/>
          <w:szCs w:val="28"/>
        </w:rPr>
        <w:t>AL-MA'UN</w:t>
      </w:r>
    </w:p>
    <w:p w14:paraId="2B48BC40" w14:textId="77777777" w:rsidR="00335FE7" w:rsidRDefault="00335FE7" w:rsidP="00CA5FB4">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14:paraId="26C38D6A" w14:textId="068E16D8" w:rsidR="009C07D7" w:rsidRPr="00965491" w:rsidRDefault="0069610B" w:rsidP="0069610B">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r w:rsidRPr="0069610B">
        <w:rPr>
          <w:rFonts w:ascii="Times New Roman" w:eastAsia="Times New Roman" w:hAnsi="Times New Roman" w:cs="Times New Roman"/>
          <w:b/>
          <w:color w:val="000000"/>
          <w:sz w:val="24"/>
          <w:szCs w:val="24"/>
        </w:rPr>
        <w:t>Muh. Alimin</w:t>
      </w:r>
      <w:r w:rsidRPr="0069610B">
        <w:rPr>
          <w:rFonts w:ascii="Times New Roman" w:eastAsia="Times New Roman" w:hAnsi="Times New Roman" w:cs="Times New Roman"/>
          <w:b/>
          <w:color w:val="000000"/>
          <w:sz w:val="24"/>
          <w:szCs w:val="24"/>
          <w:vertAlign w:val="superscript"/>
        </w:rPr>
        <w:t>1*</w:t>
      </w:r>
      <w:r w:rsidRPr="0069610B">
        <w:rPr>
          <w:rFonts w:ascii="Times New Roman" w:eastAsia="Times New Roman" w:hAnsi="Times New Roman" w:cs="Times New Roman"/>
          <w:b/>
          <w:color w:val="000000"/>
          <w:sz w:val="24"/>
          <w:szCs w:val="24"/>
        </w:rPr>
        <w:t xml:space="preserve">, </w:t>
      </w:r>
      <w:proofErr w:type="spellStart"/>
      <w:r w:rsidRPr="0069610B">
        <w:rPr>
          <w:rFonts w:ascii="Times New Roman" w:eastAsia="Times New Roman" w:hAnsi="Times New Roman" w:cs="Times New Roman"/>
          <w:b/>
          <w:color w:val="000000"/>
          <w:sz w:val="24"/>
          <w:szCs w:val="24"/>
        </w:rPr>
        <w:t>Syamsul</w:t>
      </w:r>
      <w:proofErr w:type="spellEnd"/>
      <w:r w:rsidRPr="0069610B">
        <w:rPr>
          <w:rFonts w:ascii="Times New Roman" w:eastAsia="Times New Roman" w:hAnsi="Times New Roman" w:cs="Times New Roman"/>
          <w:b/>
          <w:color w:val="000000"/>
          <w:sz w:val="24"/>
          <w:szCs w:val="24"/>
        </w:rPr>
        <w:t xml:space="preserve"> Ma’arif Ilyas</w:t>
      </w:r>
      <w:r w:rsidRPr="0069610B">
        <w:rPr>
          <w:rFonts w:ascii="Times New Roman" w:eastAsia="Times New Roman" w:hAnsi="Times New Roman" w:cs="Times New Roman"/>
          <w:b/>
          <w:color w:val="000000"/>
          <w:sz w:val="24"/>
          <w:szCs w:val="24"/>
          <w:vertAlign w:val="superscript"/>
        </w:rPr>
        <w:t>2</w:t>
      </w:r>
      <w:r w:rsidRPr="0069610B">
        <w:rPr>
          <w:rFonts w:ascii="Times New Roman" w:eastAsia="Times New Roman" w:hAnsi="Times New Roman" w:cs="Times New Roman"/>
          <w:b/>
          <w:color w:val="000000"/>
          <w:sz w:val="24"/>
          <w:szCs w:val="24"/>
        </w:rPr>
        <w:t>, Ahmad Tri Muslim HD</w:t>
      </w:r>
      <w:r w:rsidRPr="0069610B">
        <w:rPr>
          <w:rFonts w:ascii="Times New Roman" w:eastAsia="Times New Roman" w:hAnsi="Times New Roman" w:cs="Times New Roman"/>
          <w:b/>
          <w:color w:val="000000"/>
          <w:sz w:val="24"/>
          <w:szCs w:val="24"/>
          <w:vertAlign w:val="superscript"/>
        </w:rPr>
        <w:t>3</w:t>
      </w:r>
      <w:r w:rsidRPr="0069610B">
        <w:rPr>
          <w:rFonts w:ascii="Times New Roman" w:eastAsia="Times New Roman" w:hAnsi="Times New Roman" w:cs="Times New Roman"/>
          <w:b/>
          <w:color w:val="000000"/>
          <w:sz w:val="24"/>
          <w:szCs w:val="24"/>
        </w:rPr>
        <w:t>, Harel Bayu Paizin</w:t>
      </w:r>
      <w:r w:rsidRPr="0069610B">
        <w:rPr>
          <w:rFonts w:ascii="Times New Roman" w:eastAsia="Times New Roman" w:hAnsi="Times New Roman" w:cs="Times New Roman"/>
          <w:b/>
          <w:color w:val="000000"/>
          <w:sz w:val="24"/>
          <w:szCs w:val="24"/>
          <w:vertAlign w:val="superscript"/>
        </w:rPr>
        <w:t>4</w:t>
      </w:r>
      <w:r w:rsidRPr="0069610B">
        <w:rPr>
          <w:rFonts w:ascii="Times New Roman" w:eastAsia="Times New Roman" w:hAnsi="Times New Roman" w:cs="Times New Roman"/>
          <w:b/>
          <w:color w:val="000000"/>
          <w:sz w:val="24"/>
          <w:szCs w:val="24"/>
        </w:rPr>
        <w:t xml:space="preserve">, </w:t>
      </w:r>
      <w:proofErr w:type="spellStart"/>
      <w:r w:rsidRPr="0069610B">
        <w:rPr>
          <w:rFonts w:ascii="Times New Roman" w:eastAsia="Times New Roman" w:hAnsi="Times New Roman" w:cs="Times New Roman"/>
          <w:b/>
          <w:color w:val="000000"/>
          <w:sz w:val="24"/>
          <w:szCs w:val="24"/>
        </w:rPr>
        <w:t>Ratnah</w:t>
      </w:r>
      <w:proofErr w:type="spellEnd"/>
      <w:r w:rsidRPr="0069610B">
        <w:rPr>
          <w:rFonts w:ascii="Times New Roman" w:eastAsia="Times New Roman" w:hAnsi="Times New Roman" w:cs="Times New Roman"/>
          <w:b/>
          <w:color w:val="000000"/>
          <w:sz w:val="24"/>
          <w:szCs w:val="24"/>
        </w:rPr>
        <w:t xml:space="preserve"> Umar</w:t>
      </w:r>
      <w:r w:rsidRPr="0069610B">
        <w:rPr>
          <w:rFonts w:ascii="Times New Roman" w:eastAsia="Times New Roman" w:hAnsi="Times New Roman" w:cs="Times New Roman"/>
          <w:b/>
          <w:color w:val="000000"/>
          <w:sz w:val="24"/>
          <w:szCs w:val="24"/>
          <w:vertAlign w:val="superscript"/>
        </w:rPr>
        <w:t>5</w:t>
      </w:r>
      <w:r w:rsidR="00E07866" w:rsidRPr="00E07866">
        <w:rPr>
          <w:rFonts w:ascii="Times New Roman" w:eastAsia="Times New Roman" w:hAnsi="Times New Roman" w:cs="Times New Roman"/>
          <w:b/>
          <w:color w:val="000000"/>
          <w:sz w:val="24"/>
          <w:szCs w:val="24"/>
        </w:rPr>
        <w:t xml:space="preserve"> </w:t>
      </w:r>
    </w:p>
    <w:p w14:paraId="633CB16A" w14:textId="77777777" w:rsidR="009C07D7" w:rsidRPr="0047767E" w:rsidRDefault="009C07D7" w:rsidP="009C07D7">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14:paraId="00AA5A30" w14:textId="0254A4C1" w:rsidR="00721880" w:rsidRDefault="009C07D7" w:rsidP="00E1503A">
      <w:pPr>
        <w:pBdr>
          <w:top w:val="nil"/>
          <w:left w:val="nil"/>
          <w:bottom w:val="nil"/>
          <w:right w:val="nil"/>
          <w:between w:val="nil"/>
        </w:pBdr>
        <w:spacing w:after="0" w:line="240" w:lineRule="auto"/>
        <w:jc w:val="center"/>
        <w:rPr>
          <w:rFonts w:asciiTheme="majorBidi" w:hAnsiTheme="majorBidi" w:cstheme="majorBidi"/>
          <w:sz w:val="20"/>
          <w:szCs w:val="20"/>
        </w:rPr>
      </w:pPr>
      <w:r w:rsidRPr="00036A4A">
        <w:rPr>
          <w:rFonts w:asciiTheme="majorBidi" w:eastAsia="Times New Roman" w:hAnsiTheme="majorBidi" w:cstheme="majorBidi"/>
          <w:color w:val="000000"/>
          <w:sz w:val="20"/>
          <w:szCs w:val="20"/>
          <w:vertAlign w:val="superscript"/>
        </w:rPr>
        <w:t>1</w:t>
      </w:r>
      <w:r w:rsidR="00FD4FB3" w:rsidRPr="00036A4A">
        <w:rPr>
          <w:rFonts w:asciiTheme="majorBidi" w:eastAsia="Times New Roman" w:hAnsiTheme="majorBidi" w:cstheme="majorBidi"/>
          <w:color w:val="000000"/>
          <w:sz w:val="20"/>
          <w:szCs w:val="20"/>
          <w:vertAlign w:val="superscript"/>
        </w:rPr>
        <w:t>*</w:t>
      </w:r>
      <w:r w:rsidR="0069610B" w:rsidRPr="0069610B">
        <w:rPr>
          <w:rFonts w:asciiTheme="majorBidi" w:eastAsia="Times New Roman" w:hAnsiTheme="majorBidi" w:cstheme="majorBidi"/>
          <w:color w:val="000000"/>
          <w:sz w:val="20"/>
          <w:szCs w:val="20"/>
        </w:rPr>
        <w:t xml:space="preserve">State Islamic University of </w:t>
      </w:r>
      <w:proofErr w:type="spellStart"/>
      <w:r w:rsidR="0069610B" w:rsidRPr="0069610B">
        <w:rPr>
          <w:rFonts w:asciiTheme="majorBidi" w:eastAsia="Times New Roman" w:hAnsiTheme="majorBidi" w:cstheme="majorBidi"/>
          <w:color w:val="000000"/>
          <w:sz w:val="20"/>
          <w:szCs w:val="20"/>
        </w:rPr>
        <w:t>Palopo</w:t>
      </w:r>
      <w:proofErr w:type="spellEnd"/>
      <w:r w:rsidR="00952AE9" w:rsidRPr="00036A4A">
        <w:rPr>
          <w:rFonts w:asciiTheme="majorBidi" w:eastAsia="Times New Roman" w:hAnsiTheme="majorBidi" w:cstheme="majorBidi"/>
          <w:color w:val="000000"/>
          <w:sz w:val="20"/>
          <w:szCs w:val="20"/>
        </w:rPr>
        <w:t xml:space="preserve">, Email: </w:t>
      </w:r>
      <w:hyperlink r:id="rId9" w:history="1">
        <w:r w:rsidR="00D84F66" w:rsidRPr="001719EA">
          <w:rPr>
            <w:rStyle w:val="Hyperlink"/>
            <w:rFonts w:asciiTheme="majorBidi" w:eastAsia="Times New Roman" w:hAnsiTheme="majorBidi" w:cstheme="majorBidi"/>
            <w:sz w:val="20"/>
            <w:szCs w:val="20"/>
          </w:rPr>
          <w:t>muh.alimin@uinpalopo.ac.id</w:t>
        </w:r>
      </w:hyperlink>
      <w:r w:rsidR="00D84F66">
        <w:rPr>
          <w:rFonts w:asciiTheme="majorBidi" w:eastAsia="Times New Roman" w:hAnsiTheme="majorBidi" w:cstheme="majorBidi"/>
          <w:color w:val="000000"/>
          <w:sz w:val="20"/>
          <w:szCs w:val="20"/>
        </w:rPr>
        <w:t xml:space="preserve"> </w:t>
      </w:r>
    </w:p>
    <w:p w14:paraId="2BDB6E70" w14:textId="070CEA44" w:rsidR="0069610B" w:rsidRDefault="0069610B" w:rsidP="0069610B">
      <w:pPr>
        <w:pBdr>
          <w:top w:val="nil"/>
          <w:left w:val="nil"/>
          <w:bottom w:val="nil"/>
          <w:right w:val="nil"/>
          <w:between w:val="nil"/>
        </w:pBdr>
        <w:spacing w:after="0" w:line="240" w:lineRule="auto"/>
        <w:jc w:val="center"/>
        <w:rPr>
          <w:rFonts w:asciiTheme="majorBidi" w:hAnsiTheme="majorBidi" w:cstheme="majorBidi"/>
          <w:sz w:val="20"/>
          <w:szCs w:val="20"/>
        </w:rPr>
      </w:pPr>
      <w:r>
        <w:rPr>
          <w:rFonts w:asciiTheme="majorBidi" w:eastAsia="Times New Roman" w:hAnsiTheme="majorBidi" w:cstheme="majorBidi"/>
          <w:color w:val="000000"/>
          <w:sz w:val="20"/>
          <w:szCs w:val="20"/>
          <w:vertAlign w:val="superscript"/>
        </w:rPr>
        <w:t>2</w:t>
      </w:r>
      <w:r w:rsidRPr="0069610B">
        <w:rPr>
          <w:rFonts w:asciiTheme="majorBidi" w:eastAsia="Times New Roman" w:hAnsiTheme="majorBidi" w:cstheme="majorBidi"/>
          <w:color w:val="000000"/>
          <w:sz w:val="20"/>
          <w:szCs w:val="20"/>
        </w:rPr>
        <w:t xml:space="preserve">State Islamic University of </w:t>
      </w:r>
      <w:proofErr w:type="spellStart"/>
      <w:r w:rsidRPr="0069610B">
        <w:rPr>
          <w:rFonts w:asciiTheme="majorBidi" w:eastAsia="Times New Roman" w:hAnsiTheme="majorBidi" w:cstheme="majorBidi"/>
          <w:color w:val="000000"/>
          <w:sz w:val="20"/>
          <w:szCs w:val="20"/>
        </w:rPr>
        <w:t>Palopo</w:t>
      </w:r>
      <w:proofErr w:type="spellEnd"/>
      <w:r w:rsidRPr="00036A4A">
        <w:rPr>
          <w:rFonts w:asciiTheme="majorBidi" w:eastAsia="Times New Roman" w:hAnsiTheme="majorBidi" w:cstheme="majorBidi"/>
          <w:color w:val="000000"/>
          <w:sz w:val="20"/>
          <w:szCs w:val="20"/>
        </w:rPr>
        <w:t xml:space="preserve">, Email: </w:t>
      </w:r>
      <w:hyperlink r:id="rId10" w:history="1">
        <w:r w:rsidR="00D84F66" w:rsidRPr="001719EA">
          <w:rPr>
            <w:rStyle w:val="Hyperlink"/>
            <w:rFonts w:asciiTheme="majorBidi" w:eastAsia="Times New Roman" w:hAnsiTheme="majorBidi" w:cstheme="majorBidi"/>
            <w:sz w:val="20"/>
            <w:szCs w:val="20"/>
          </w:rPr>
          <w:t>syamsulmaarifilyas@uinpalopo.ac.id</w:t>
        </w:r>
      </w:hyperlink>
      <w:r w:rsidR="00D84F66">
        <w:rPr>
          <w:rFonts w:asciiTheme="majorBidi" w:eastAsia="Times New Roman" w:hAnsiTheme="majorBidi" w:cstheme="majorBidi"/>
          <w:color w:val="000000"/>
          <w:sz w:val="20"/>
          <w:szCs w:val="20"/>
        </w:rPr>
        <w:t xml:space="preserve"> </w:t>
      </w:r>
    </w:p>
    <w:p w14:paraId="1C2890F6" w14:textId="037C5FC9" w:rsidR="0069610B" w:rsidRDefault="0069610B" w:rsidP="0069610B">
      <w:pPr>
        <w:pBdr>
          <w:top w:val="nil"/>
          <w:left w:val="nil"/>
          <w:bottom w:val="nil"/>
          <w:right w:val="nil"/>
          <w:between w:val="nil"/>
        </w:pBdr>
        <w:spacing w:after="0" w:line="240" w:lineRule="auto"/>
        <w:jc w:val="center"/>
        <w:rPr>
          <w:rFonts w:asciiTheme="majorBidi" w:hAnsiTheme="majorBidi" w:cstheme="majorBidi"/>
          <w:sz w:val="20"/>
          <w:szCs w:val="20"/>
        </w:rPr>
      </w:pPr>
      <w:r>
        <w:rPr>
          <w:rFonts w:asciiTheme="majorBidi" w:eastAsia="Times New Roman" w:hAnsiTheme="majorBidi" w:cstheme="majorBidi"/>
          <w:color w:val="000000"/>
          <w:sz w:val="20"/>
          <w:szCs w:val="20"/>
          <w:vertAlign w:val="superscript"/>
        </w:rPr>
        <w:t>3</w:t>
      </w:r>
      <w:r w:rsidRPr="0069610B">
        <w:rPr>
          <w:rFonts w:asciiTheme="majorBidi" w:eastAsia="Times New Roman" w:hAnsiTheme="majorBidi" w:cstheme="majorBidi"/>
          <w:color w:val="000000"/>
          <w:sz w:val="20"/>
          <w:szCs w:val="20"/>
        </w:rPr>
        <w:t xml:space="preserve">State Islamic University of </w:t>
      </w:r>
      <w:proofErr w:type="spellStart"/>
      <w:r w:rsidRPr="0069610B">
        <w:rPr>
          <w:rFonts w:asciiTheme="majorBidi" w:eastAsia="Times New Roman" w:hAnsiTheme="majorBidi" w:cstheme="majorBidi"/>
          <w:color w:val="000000"/>
          <w:sz w:val="20"/>
          <w:szCs w:val="20"/>
        </w:rPr>
        <w:t>Palopo</w:t>
      </w:r>
      <w:proofErr w:type="spellEnd"/>
      <w:r w:rsidRPr="00036A4A">
        <w:rPr>
          <w:rFonts w:asciiTheme="majorBidi" w:eastAsia="Times New Roman" w:hAnsiTheme="majorBidi" w:cstheme="majorBidi"/>
          <w:color w:val="000000"/>
          <w:sz w:val="20"/>
          <w:szCs w:val="20"/>
        </w:rPr>
        <w:t xml:space="preserve">, Email: </w:t>
      </w:r>
      <w:hyperlink r:id="rId11" w:history="1">
        <w:r w:rsidR="00D84F66" w:rsidRPr="001719EA">
          <w:rPr>
            <w:rStyle w:val="Hyperlink"/>
            <w:rFonts w:asciiTheme="majorBidi" w:eastAsia="Times New Roman" w:hAnsiTheme="majorBidi" w:cstheme="majorBidi"/>
            <w:sz w:val="20"/>
            <w:szCs w:val="20"/>
          </w:rPr>
          <w:t>ahmadtrimuslimhd@uinpalopo.ac.id</w:t>
        </w:r>
      </w:hyperlink>
      <w:r w:rsidR="00D84F66">
        <w:rPr>
          <w:rFonts w:asciiTheme="majorBidi" w:eastAsia="Times New Roman" w:hAnsiTheme="majorBidi" w:cstheme="majorBidi"/>
          <w:color w:val="000000"/>
          <w:sz w:val="20"/>
          <w:szCs w:val="20"/>
        </w:rPr>
        <w:t xml:space="preserve"> </w:t>
      </w:r>
    </w:p>
    <w:p w14:paraId="5B4DF1C6" w14:textId="0A311A8F" w:rsidR="0069610B" w:rsidRDefault="0069610B" w:rsidP="0069610B">
      <w:pPr>
        <w:pBdr>
          <w:top w:val="nil"/>
          <w:left w:val="nil"/>
          <w:bottom w:val="nil"/>
          <w:right w:val="nil"/>
          <w:between w:val="nil"/>
        </w:pBdr>
        <w:spacing w:after="0" w:line="240" w:lineRule="auto"/>
        <w:jc w:val="center"/>
        <w:rPr>
          <w:rFonts w:asciiTheme="majorBidi" w:hAnsiTheme="majorBidi" w:cstheme="majorBidi"/>
          <w:sz w:val="20"/>
          <w:szCs w:val="20"/>
        </w:rPr>
      </w:pPr>
      <w:r>
        <w:rPr>
          <w:rFonts w:asciiTheme="majorBidi" w:eastAsia="Times New Roman" w:hAnsiTheme="majorBidi" w:cstheme="majorBidi"/>
          <w:color w:val="000000"/>
          <w:sz w:val="20"/>
          <w:szCs w:val="20"/>
          <w:vertAlign w:val="superscript"/>
        </w:rPr>
        <w:t>4</w:t>
      </w:r>
      <w:r w:rsidRPr="0069610B">
        <w:rPr>
          <w:rFonts w:asciiTheme="majorBidi" w:eastAsia="Times New Roman" w:hAnsiTheme="majorBidi" w:cstheme="majorBidi"/>
          <w:color w:val="000000"/>
          <w:sz w:val="20"/>
          <w:szCs w:val="20"/>
        </w:rPr>
        <w:t xml:space="preserve">State Islamic University of </w:t>
      </w:r>
      <w:proofErr w:type="spellStart"/>
      <w:r w:rsidRPr="0069610B">
        <w:rPr>
          <w:rFonts w:asciiTheme="majorBidi" w:eastAsia="Times New Roman" w:hAnsiTheme="majorBidi" w:cstheme="majorBidi"/>
          <w:color w:val="000000"/>
          <w:sz w:val="20"/>
          <w:szCs w:val="20"/>
        </w:rPr>
        <w:t>Palopo</w:t>
      </w:r>
      <w:proofErr w:type="spellEnd"/>
      <w:r w:rsidRPr="00036A4A">
        <w:rPr>
          <w:rFonts w:asciiTheme="majorBidi" w:eastAsia="Times New Roman" w:hAnsiTheme="majorBidi" w:cstheme="majorBidi"/>
          <w:color w:val="000000"/>
          <w:sz w:val="20"/>
          <w:szCs w:val="20"/>
        </w:rPr>
        <w:t xml:space="preserve">, Email: </w:t>
      </w:r>
      <w:hyperlink r:id="rId12" w:history="1">
        <w:r w:rsidR="00D84F66" w:rsidRPr="001719EA">
          <w:rPr>
            <w:rStyle w:val="Hyperlink"/>
            <w:rFonts w:asciiTheme="majorBidi" w:eastAsia="Times New Roman" w:hAnsiTheme="majorBidi" w:cstheme="majorBidi"/>
            <w:sz w:val="20"/>
            <w:szCs w:val="20"/>
          </w:rPr>
          <w:t>harelbayupaizin@uinpalopo.ac.id</w:t>
        </w:r>
      </w:hyperlink>
      <w:r w:rsidR="00D84F66">
        <w:rPr>
          <w:rFonts w:asciiTheme="majorBidi" w:eastAsia="Times New Roman" w:hAnsiTheme="majorBidi" w:cstheme="majorBidi"/>
          <w:color w:val="000000"/>
          <w:sz w:val="20"/>
          <w:szCs w:val="20"/>
        </w:rPr>
        <w:t xml:space="preserve"> </w:t>
      </w:r>
    </w:p>
    <w:p w14:paraId="584132E9" w14:textId="57404BCB" w:rsidR="0069610B" w:rsidRDefault="0069610B" w:rsidP="0069610B">
      <w:pPr>
        <w:pBdr>
          <w:top w:val="nil"/>
          <w:left w:val="nil"/>
          <w:bottom w:val="nil"/>
          <w:right w:val="nil"/>
          <w:between w:val="nil"/>
        </w:pBdr>
        <w:spacing w:after="0" w:line="240" w:lineRule="auto"/>
        <w:jc w:val="center"/>
        <w:rPr>
          <w:rFonts w:asciiTheme="majorBidi" w:hAnsiTheme="majorBidi" w:cstheme="majorBidi"/>
          <w:sz w:val="20"/>
          <w:szCs w:val="20"/>
        </w:rPr>
      </w:pPr>
      <w:r>
        <w:rPr>
          <w:rFonts w:asciiTheme="majorBidi" w:eastAsia="Times New Roman" w:hAnsiTheme="majorBidi" w:cstheme="majorBidi"/>
          <w:color w:val="000000"/>
          <w:sz w:val="20"/>
          <w:szCs w:val="20"/>
          <w:vertAlign w:val="superscript"/>
        </w:rPr>
        <w:t>5</w:t>
      </w:r>
      <w:r w:rsidRPr="0069610B">
        <w:rPr>
          <w:rFonts w:asciiTheme="majorBidi" w:eastAsia="Times New Roman" w:hAnsiTheme="majorBidi" w:cstheme="majorBidi"/>
          <w:color w:val="000000"/>
          <w:sz w:val="20"/>
          <w:szCs w:val="20"/>
        </w:rPr>
        <w:t xml:space="preserve">State Islamic University of </w:t>
      </w:r>
      <w:proofErr w:type="spellStart"/>
      <w:r w:rsidRPr="0069610B">
        <w:rPr>
          <w:rFonts w:asciiTheme="majorBidi" w:eastAsia="Times New Roman" w:hAnsiTheme="majorBidi" w:cstheme="majorBidi"/>
          <w:color w:val="000000"/>
          <w:sz w:val="20"/>
          <w:szCs w:val="20"/>
        </w:rPr>
        <w:t>Palopo</w:t>
      </w:r>
      <w:proofErr w:type="spellEnd"/>
      <w:r w:rsidRPr="00036A4A">
        <w:rPr>
          <w:rFonts w:asciiTheme="majorBidi" w:eastAsia="Times New Roman" w:hAnsiTheme="majorBidi" w:cstheme="majorBidi"/>
          <w:color w:val="000000"/>
          <w:sz w:val="20"/>
          <w:szCs w:val="20"/>
        </w:rPr>
        <w:t xml:space="preserve">, Email: </w:t>
      </w:r>
      <w:hyperlink r:id="rId13" w:history="1">
        <w:r w:rsidR="00D84F66" w:rsidRPr="001719EA">
          <w:rPr>
            <w:rStyle w:val="Hyperlink"/>
            <w:rFonts w:asciiTheme="majorBidi" w:eastAsia="Times New Roman" w:hAnsiTheme="majorBidi" w:cstheme="majorBidi"/>
            <w:sz w:val="20"/>
            <w:szCs w:val="20"/>
          </w:rPr>
          <w:t>ratnahumar@uinpalopo.ac.id</w:t>
        </w:r>
      </w:hyperlink>
      <w:r w:rsidR="00D84F66">
        <w:rPr>
          <w:rFonts w:asciiTheme="majorBidi" w:eastAsia="Times New Roman" w:hAnsiTheme="majorBidi" w:cstheme="majorBidi"/>
          <w:color w:val="000000"/>
          <w:sz w:val="20"/>
          <w:szCs w:val="20"/>
        </w:rPr>
        <w:t xml:space="preserve"> </w:t>
      </w:r>
      <w:r>
        <w:rPr>
          <w:rFonts w:asciiTheme="majorBidi" w:eastAsia="Times New Roman" w:hAnsiTheme="majorBidi" w:cstheme="majorBidi"/>
          <w:color w:val="000000"/>
          <w:sz w:val="20"/>
          <w:szCs w:val="20"/>
        </w:rPr>
        <w:t xml:space="preserve"> </w:t>
      </w:r>
    </w:p>
    <w:p w14:paraId="43A1D858" w14:textId="77777777" w:rsidR="00005BAF" w:rsidRDefault="00005BAF" w:rsidP="000558EE">
      <w:pPr>
        <w:keepLines/>
        <w:widowControl w:val="0"/>
        <w:spacing w:after="0" w:line="240" w:lineRule="auto"/>
        <w:jc w:val="center"/>
        <w:rPr>
          <w:rFonts w:asciiTheme="majorBidi" w:eastAsia="Times New Roman" w:hAnsiTheme="majorBidi" w:cstheme="majorBidi"/>
          <w:color w:val="000000"/>
          <w:sz w:val="20"/>
          <w:szCs w:val="20"/>
          <w:vertAlign w:val="superscript"/>
        </w:rPr>
      </w:pPr>
    </w:p>
    <w:p w14:paraId="6FF93DFE" w14:textId="25BDF72D" w:rsidR="00FA3953" w:rsidRDefault="009C07D7" w:rsidP="00F77B91">
      <w:pPr>
        <w:keepLines/>
        <w:widowControl w:val="0"/>
        <w:spacing w:after="0" w:line="240" w:lineRule="auto"/>
        <w:jc w:val="center"/>
        <w:rPr>
          <w:rFonts w:asciiTheme="majorBidi" w:hAnsiTheme="majorBidi" w:cstheme="majorBidi"/>
          <w:sz w:val="20"/>
          <w:szCs w:val="20"/>
        </w:rPr>
      </w:pPr>
      <w:r w:rsidRPr="00036A4A">
        <w:rPr>
          <w:rFonts w:asciiTheme="majorBidi" w:eastAsia="Times New Roman" w:hAnsiTheme="majorBidi" w:cstheme="majorBidi"/>
          <w:sz w:val="20"/>
          <w:szCs w:val="20"/>
        </w:rPr>
        <w:t>*</w:t>
      </w:r>
      <w:proofErr w:type="gramStart"/>
      <w:r w:rsidRPr="00036A4A">
        <w:rPr>
          <w:rFonts w:asciiTheme="majorBidi" w:eastAsia="Times New Roman" w:hAnsiTheme="majorBidi" w:cstheme="majorBidi"/>
          <w:sz w:val="20"/>
          <w:szCs w:val="20"/>
        </w:rPr>
        <w:t>email</w:t>
      </w:r>
      <w:proofErr w:type="gramEnd"/>
      <w:r w:rsidRPr="00036A4A">
        <w:rPr>
          <w:rFonts w:asciiTheme="majorBidi" w:eastAsia="Times New Roman" w:hAnsiTheme="majorBidi" w:cstheme="majorBidi"/>
          <w:sz w:val="20"/>
          <w:szCs w:val="20"/>
        </w:rPr>
        <w:t xml:space="preserve"> </w:t>
      </w:r>
      <w:proofErr w:type="spellStart"/>
      <w:r w:rsidRPr="00036A4A">
        <w:rPr>
          <w:rFonts w:asciiTheme="majorBidi" w:eastAsia="Times New Roman" w:hAnsiTheme="majorBidi" w:cstheme="majorBidi"/>
          <w:sz w:val="20"/>
          <w:szCs w:val="20"/>
        </w:rPr>
        <w:t>koresponden</w:t>
      </w:r>
      <w:proofErr w:type="spellEnd"/>
      <w:r w:rsidRPr="00036A4A">
        <w:rPr>
          <w:rFonts w:asciiTheme="majorBidi" w:eastAsia="Times New Roman" w:hAnsiTheme="majorBidi" w:cstheme="majorBidi"/>
          <w:sz w:val="20"/>
          <w:szCs w:val="20"/>
        </w:rPr>
        <w:t xml:space="preserve">: </w:t>
      </w:r>
      <w:hyperlink r:id="rId14" w:history="1">
        <w:r w:rsidR="00D84F66" w:rsidRPr="001719EA">
          <w:rPr>
            <w:rStyle w:val="Hyperlink"/>
            <w:rFonts w:asciiTheme="majorBidi" w:hAnsiTheme="majorBidi" w:cstheme="majorBidi"/>
            <w:sz w:val="20"/>
            <w:szCs w:val="20"/>
          </w:rPr>
          <w:t>muh.alimin@uinpalopo.ac.id</w:t>
        </w:r>
      </w:hyperlink>
      <w:r w:rsidR="00D84F66">
        <w:rPr>
          <w:rFonts w:asciiTheme="majorBidi" w:hAnsiTheme="majorBidi" w:cstheme="majorBidi"/>
          <w:sz w:val="20"/>
          <w:szCs w:val="20"/>
        </w:rPr>
        <w:t xml:space="preserve"> </w:t>
      </w:r>
    </w:p>
    <w:p w14:paraId="3CB8DECC" w14:textId="77777777" w:rsidR="00F77B91" w:rsidRDefault="00F77B91" w:rsidP="00F77B91">
      <w:pPr>
        <w:keepLines/>
        <w:widowControl w:val="0"/>
        <w:spacing w:after="0" w:line="240" w:lineRule="auto"/>
        <w:jc w:val="center"/>
        <w:rPr>
          <w:rFonts w:asciiTheme="majorBidi" w:hAnsiTheme="majorBidi" w:cstheme="majorBidi"/>
          <w:sz w:val="20"/>
          <w:szCs w:val="20"/>
        </w:rPr>
      </w:pPr>
    </w:p>
    <w:p w14:paraId="367B0DBC" w14:textId="77777777" w:rsidR="00F77B91" w:rsidRPr="00E00B99" w:rsidRDefault="00F77B91" w:rsidP="00F77B91">
      <w:pPr>
        <w:keepLines/>
        <w:widowControl w:val="0"/>
        <w:spacing w:after="0" w:line="240" w:lineRule="auto"/>
        <w:jc w:val="center"/>
        <w:rPr>
          <w:rFonts w:asciiTheme="majorBidi" w:hAnsiTheme="majorBidi" w:cstheme="majorBidi"/>
          <w:sz w:val="20"/>
          <w:szCs w:val="20"/>
          <w:lang w:val="en-ID"/>
        </w:rPr>
      </w:pPr>
    </w:p>
    <w:p w14:paraId="0462A0CC" w14:textId="09B8CDBC" w:rsidR="00E368DF" w:rsidRPr="00036A4A" w:rsidRDefault="00E368DF" w:rsidP="00291A95">
      <w:pPr>
        <w:pBdr>
          <w:top w:val="nil"/>
          <w:left w:val="nil"/>
          <w:bottom w:val="nil"/>
          <w:right w:val="nil"/>
          <w:between w:val="nil"/>
        </w:pBdr>
        <w:spacing w:after="0" w:line="240" w:lineRule="auto"/>
        <w:jc w:val="center"/>
        <w:rPr>
          <w:rFonts w:asciiTheme="majorBidi" w:hAnsiTheme="majorBidi" w:cstheme="majorBidi"/>
          <w:color w:val="0000FF"/>
          <w:sz w:val="20"/>
          <w:szCs w:val="20"/>
          <w:u w:val="single"/>
        </w:rPr>
      </w:pPr>
      <w:r w:rsidRPr="00036A4A">
        <w:rPr>
          <w:rFonts w:asciiTheme="majorBidi" w:hAnsiTheme="majorBidi" w:cstheme="majorBidi"/>
          <w:sz w:val="20"/>
          <w:szCs w:val="20"/>
        </w:rPr>
        <w:t xml:space="preserve">DOI: </w:t>
      </w:r>
      <w:hyperlink r:id="rId15" w:history="1">
        <w:r w:rsidR="00806976" w:rsidRPr="001719EA">
          <w:rPr>
            <w:rStyle w:val="Hyperlink"/>
            <w:rFonts w:asciiTheme="majorBidi" w:hAnsiTheme="majorBidi" w:cstheme="majorBidi"/>
            <w:iCs/>
            <w:sz w:val="20"/>
            <w:szCs w:val="20"/>
          </w:rPr>
          <w:t>https://doi.org/10.62567/micjo.v3i1.1969</w:t>
        </w:r>
      </w:hyperlink>
    </w:p>
    <w:p w14:paraId="170B563B" w14:textId="77777777" w:rsidR="00E368DF" w:rsidRPr="00BF35AD" w:rsidRDefault="00E368DF" w:rsidP="00F872F0">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
    <w:p w14:paraId="7AFC0A1C" w14:textId="7900B1D6" w:rsidR="00C23D82" w:rsidRPr="00BF35AD" w:rsidRDefault="00C23D82" w:rsidP="00F872F0">
      <w:pPr>
        <w:pBdr>
          <w:top w:val="nil"/>
          <w:left w:val="nil"/>
          <w:bottom w:val="nil"/>
          <w:right w:val="nil"/>
          <w:between w:val="nil"/>
        </w:pBdr>
        <w:spacing w:after="0" w:line="240" w:lineRule="auto"/>
        <w:jc w:val="center"/>
        <w:rPr>
          <w:rFonts w:ascii="Times New Roman" w:eastAsia="Times New Roman" w:hAnsi="Times New Roman" w:cs="Times New Roman"/>
          <w:color w:val="0000FF"/>
          <w:sz w:val="20"/>
          <w:szCs w:val="20"/>
          <w:u w:val="single"/>
        </w:rPr>
      </w:pPr>
    </w:p>
    <w:p w14:paraId="295B5541" w14:textId="60F27AA2" w:rsidR="00C23D82" w:rsidRPr="00BF35AD" w:rsidRDefault="00C23D82" w:rsidP="00F872F0">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
    <w:tbl>
      <w:tblPr>
        <w:tblStyle w:val="a"/>
        <w:tblW w:w="9357" w:type="dxa"/>
        <w:tblInd w:w="-426" w:type="dxa"/>
        <w:tblBorders>
          <w:top w:val="nil"/>
          <w:left w:val="nil"/>
          <w:bottom w:val="nil"/>
          <w:right w:val="nil"/>
          <w:insideH w:val="nil"/>
          <w:insideV w:val="nil"/>
        </w:tblBorders>
        <w:tblLayout w:type="fixed"/>
        <w:tblLook w:val="0400" w:firstRow="0" w:lastRow="0" w:firstColumn="0" w:lastColumn="0" w:noHBand="0" w:noVBand="1"/>
      </w:tblPr>
      <w:tblGrid>
        <w:gridCol w:w="255"/>
        <w:gridCol w:w="9102"/>
      </w:tblGrid>
      <w:tr w:rsidR="00C23D82" w:rsidRPr="00AD2844" w14:paraId="7560213C" w14:textId="77777777" w:rsidTr="00E91AC3">
        <w:tc>
          <w:tcPr>
            <w:tcW w:w="255" w:type="dxa"/>
          </w:tcPr>
          <w:p w14:paraId="2FE26A98" w14:textId="77777777" w:rsidR="00C23D82" w:rsidRPr="00AD2844" w:rsidRDefault="00C23D82" w:rsidP="00F872F0">
            <w:pPr>
              <w:pBdr>
                <w:top w:val="nil"/>
                <w:left w:val="nil"/>
                <w:bottom w:val="nil"/>
                <w:right w:val="nil"/>
                <w:between w:val="nil"/>
              </w:pBdr>
              <w:rPr>
                <w:rFonts w:ascii="Times New Roman" w:eastAsia="Times New Roman" w:hAnsi="Times New Roman" w:cs="Times New Roman"/>
                <w:color w:val="000000"/>
              </w:rPr>
            </w:pPr>
          </w:p>
        </w:tc>
        <w:tc>
          <w:tcPr>
            <w:tcW w:w="9102" w:type="dxa"/>
          </w:tcPr>
          <w:p w14:paraId="23356AC2" w14:textId="534D488D" w:rsidR="00D14C37" w:rsidRPr="00AD2844" w:rsidRDefault="00C86B21" w:rsidP="00F872F0">
            <w:pPr>
              <w:pBdr>
                <w:top w:val="nil"/>
                <w:left w:val="nil"/>
                <w:bottom w:val="nil"/>
                <w:right w:val="nil"/>
                <w:between w:val="nil"/>
              </w:pBdr>
              <w:jc w:val="center"/>
              <w:rPr>
                <w:rFonts w:ascii="Times New Roman" w:eastAsia="Times New Roman" w:hAnsi="Times New Roman" w:cs="Times New Roman"/>
                <w:b/>
                <w:color w:val="000000"/>
              </w:rPr>
            </w:pPr>
            <w:r w:rsidRPr="00AD2844">
              <w:rPr>
                <w:rFonts w:ascii="Times New Roman" w:eastAsia="Times New Roman" w:hAnsi="Times New Roman" w:cs="Times New Roman"/>
                <w:b/>
                <w:color w:val="000000"/>
              </w:rPr>
              <w:t>Abstract</w:t>
            </w:r>
          </w:p>
          <w:p w14:paraId="74AEE47D" w14:textId="1FEF2DA0" w:rsidR="009B690B" w:rsidRDefault="001F17D9" w:rsidP="00F872F0">
            <w:pPr>
              <w:jc w:val="both"/>
              <w:rPr>
                <w:rFonts w:ascii="Times New Roman" w:eastAsia="Times New Roman" w:hAnsi="Times New Roman" w:cs="Times New Roman"/>
              </w:rPr>
            </w:pPr>
            <w:r w:rsidRPr="001F17D9">
              <w:rPr>
                <w:rFonts w:ascii="Times New Roman" w:eastAsia="Times New Roman" w:hAnsi="Times New Roman" w:cs="Times New Roman"/>
              </w:rPr>
              <w:t>This research aims to deconstruct the phenomenon of hyper-independence that massively affects Generation Z within the contemporary digital ecosystem. As digital natives, Generation Z often falls into the trap of extreme self-reliance, which is regarded as a personal achievement but sociologically triggers the disintegration of social capital and societal atomization. The primary issue raised is how technological independence paradoxically creates emotional distance and social apathy toward real-world suffering. Utilizing a qualitative method based on library research and a Social Interpretation (al-tafsir al-</w:t>
            </w:r>
            <w:proofErr w:type="spellStart"/>
            <w:r w:rsidRPr="001F17D9">
              <w:rPr>
                <w:rFonts w:ascii="Times New Roman" w:eastAsia="Times New Roman" w:hAnsi="Times New Roman" w:cs="Times New Roman"/>
              </w:rPr>
              <w:t>ijtima’i</w:t>
            </w:r>
            <w:proofErr w:type="spellEnd"/>
            <w:r w:rsidRPr="001F17D9">
              <w:rPr>
                <w:rFonts w:ascii="Times New Roman" w:eastAsia="Times New Roman" w:hAnsi="Times New Roman" w:cs="Times New Roman"/>
              </w:rPr>
              <w:t>) approach, this study positions Surah Al-Ma’un as a theological framework to address this solidarity crisis. The analysis is conducted by creating a dialogue between the Quranic text and digital sociological theories regarding social ties and atomization. The results show that Surah Al-Ma’un offers a radical critique of "religious individualism" by categorizing those who separate prayer rituals from social sensitivity as deniers of the faith. This study finds novelty in the reinterpretation of the term al-</w:t>
            </w:r>
            <w:proofErr w:type="spellStart"/>
            <w:r w:rsidRPr="001F17D9">
              <w:rPr>
                <w:rFonts w:ascii="Times New Roman" w:eastAsia="Times New Roman" w:hAnsi="Times New Roman" w:cs="Times New Roman"/>
              </w:rPr>
              <w:t>ma'un</w:t>
            </w:r>
            <w:proofErr w:type="spellEnd"/>
            <w:r w:rsidRPr="001F17D9">
              <w:rPr>
                <w:rFonts w:ascii="Times New Roman" w:eastAsia="Times New Roman" w:hAnsi="Times New Roman" w:cs="Times New Roman"/>
              </w:rPr>
              <w:t>, which in the digital era is no longer limited to simple material aid but has transformed into "collaborative assets" encompassing information literacy, emotional support, and digital resource accessibility for marginalized groups. The research formulates the Inclusive Social Piety model, which integrates three main pillars: spiritual interconnection awareness, digital altruism, and empowering independence. This model functions as a solution to transform the narcissistic "I" paradigm into a collaborative "We" paradigm. In conclusion, the internalization of Al-Ma’un's values acts as a bridge between the personal advancement of Generation Z and their collective responsibility, serving as a basis for character strengthening in Islamic higher education to remain functional and responsive to human problems in the era of disruption</w:t>
            </w:r>
            <w:r>
              <w:rPr>
                <w:rFonts w:ascii="Times New Roman" w:eastAsia="Times New Roman" w:hAnsi="Times New Roman" w:cs="Times New Roman"/>
              </w:rPr>
              <w:t>.</w:t>
            </w:r>
          </w:p>
          <w:p w14:paraId="232AF37D" w14:textId="77777777" w:rsidR="001F17D9" w:rsidRPr="00AD2844" w:rsidRDefault="001F17D9" w:rsidP="00F872F0">
            <w:pPr>
              <w:jc w:val="both"/>
              <w:rPr>
                <w:rFonts w:ascii="Times New Roman" w:eastAsia="Times New Roman" w:hAnsi="Times New Roman" w:cs="Times New Roman"/>
              </w:rPr>
            </w:pPr>
          </w:p>
          <w:p w14:paraId="0B119589" w14:textId="0C57558F" w:rsidR="00D743AB" w:rsidRDefault="00C86B21" w:rsidP="001E3304">
            <w:pPr>
              <w:pBdr>
                <w:top w:val="nil"/>
                <w:left w:val="nil"/>
                <w:bottom w:val="nil"/>
                <w:right w:val="nil"/>
                <w:between w:val="nil"/>
              </w:pBdr>
              <w:jc w:val="both"/>
              <w:rPr>
                <w:rFonts w:ascii="Times New Roman" w:eastAsia="Times New Roman" w:hAnsi="Times New Roman" w:cs="Times New Roman"/>
                <w:color w:val="000000"/>
              </w:rPr>
            </w:pPr>
            <w:proofErr w:type="gramStart"/>
            <w:r w:rsidRPr="00AD2844">
              <w:rPr>
                <w:rFonts w:ascii="Times New Roman" w:eastAsia="Times New Roman" w:hAnsi="Times New Roman" w:cs="Times New Roman"/>
                <w:b/>
                <w:color w:val="000000"/>
              </w:rPr>
              <w:t>Keywords :</w:t>
            </w:r>
            <w:proofErr w:type="gramEnd"/>
            <w:r w:rsidRPr="00AD2844">
              <w:rPr>
                <w:rFonts w:ascii="Times New Roman" w:eastAsia="Times New Roman" w:hAnsi="Times New Roman" w:cs="Times New Roman"/>
                <w:color w:val="000000"/>
              </w:rPr>
              <w:t xml:space="preserve"> </w:t>
            </w:r>
            <w:r w:rsidR="001F17D9" w:rsidRPr="001F17D9">
              <w:rPr>
                <w:rFonts w:ascii="Times New Roman" w:eastAsia="Times New Roman" w:hAnsi="Times New Roman" w:cs="Times New Roman"/>
                <w:color w:val="000000"/>
              </w:rPr>
              <w:t>Generation Z, Hyper-Independence, Surah Al-Ma’un, Tafsir Ijtima’i, Social Piety, Social Capital.</w:t>
            </w:r>
          </w:p>
          <w:p w14:paraId="0B505C46" w14:textId="77777777" w:rsidR="00304A4B" w:rsidRDefault="00304A4B" w:rsidP="001E3304">
            <w:pPr>
              <w:pBdr>
                <w:top w:val="nil"/>
                <w:left w:val="nil"/>
                <w:bottom w:val="nil"/>
                <w:right w:val="nil"/>
                <w:between w:val="nil"/>
              </w:pBdr>
              <w:jc w:val="both"/>
              <w:rPr>
                <w:rFonts w:ascii="Times New Roman" w:eastAsia="Times New Roman" w:hAnsi="Times New Roman" w:cs="Times New Roman"/>
                <w:color w:val="000000"/>
              </w:rPr>
            </w:pPr>
          </w:p>
          <w:p w14:paraId="724C54DA" w14:textId="6E4E8267" w:rsidR="00D743AB" w:rsidRPr="00AD2844" w:rsidRDefault="00D743AB" w:rsidP="001E3304">
            <w:pPr>
              <w:pBdr>
                <w:top w:val="nil"/>
                <w:left w:val="nil"/>
                <w:bottom w:val="nil"/>
                <w:right w:val="nil"/>
                <w:between w:val="nil"/>
              </w:pBdr>
              <w:jc w:val="both"/>
              <w:rPr>
                <w:rFonts w:ascii="Times New Roman" w:eastAsia="Times New Roman" w:hAnsi="Times New Roman" w:cs="Times New Roman"/>
                <w:color w:val="000000"/>
              </w:rPr>
            </w:pPr>
          </w:p>
        </w:tc>
      </w:tr>
    </w:tbl>
    <w:p w14:paraId="0C6055ED" w14:textId="0A42D39D" w:rsidR="00C23D82" w:rsidRPr="00AD2844" w:rsidRDefault="00C86B21" w:rsidP="00F872F0">
      <w:pPr>
        <w:pBdr>
          <w:top w:val="nil"/>
          <w:left w:val="nil"/>
          <w:bottom w:val="nil"/>
          <w:right w:val="nil"/>
          <w:between w:val="nil"/>
        </w:pBdr>
        <w:spacing w:after="0" w:line="240" w:lineRule="auto"/>
        <w:jc w:val="center"/>
        <w:rPr>
          <w:rFonts w:ascii="Times New Roman" w:eastAsia="Times New Roman" w:hAnsi="Times New Roman" w:cs="Times New Roman"/>
          <w:b/>
          <w:color w:val="000000"/>
        </w:rPr>
      </w:pPr>
      <w:proofErr w:type="spellStart"/>
      <w:r w:rsidRPr="00AD2844">
        <w:rPr>
          <w:rFonts w:ascii="Times New Roman" w:eastAsia="Times New Roman" w:hAnsi="Times New Roman" w:cs="Times New Roman"/>
          <w:b/>
          <w:color w:val="000000"/>
        </w:rPr>
        <w:lastRenderedPageBreak/>
        <w:t>Abstrak</w:t>
      </w:r>
      <w:proofErr w:type="spellEnd"/>
    </w:p>
    <w:p w14:paraId="0D0A43EE" w14:textId="2800C9A0" w:rsidR="00C23D82" w:rsidRPr="00AD2844" w:rsidRDefault="001F17D9" w:rsidP="00686E4A">
      <w:pPr>
        <w:spacing w:after="0" w:line="240" w:lineRule="auto"/>
        <w:jc w:val="both"/>
        <w:rPr>
          <w:rFonts w:ascii="Times New Roman" w:eastAsia="Times New Roman" w:hAnsi="Times New Roman" w:cs="Times New Roman"/>
          <w:bCs/>
          <w:lang w:val="id-ID"/>
        </w:rPr>
      </w:pPr>
      <w:proofErr w:type="spellStart"/>
      <w:r w:rsidRPr="001F17D9">
        <w:rPr>
          <w:rFonts w:ascii="Times New Roman" w:eastAsia="Times New Roman" w:hAnsi="Times New Roman" w:cs="Times New Roman"/>
          <w:bCs/>
        </w:rPr>
        <w:t>Peneliti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in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bertuju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untuk</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endekonstruks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fenomena</w:t>
      </w:r>
      <w:proofErr w:type="spellEnd"/>
      <w:r w:rsidRPr="001F17D9">
        <w:rPr>
          <w:rFonts w:ascii="Times New Roman" w:eastAsia="Times New Roman" w:hAnsi="Times New Roman" w:cs="Times New Roman"/>
          <w:bCs/>
        </w:rPr>
        <w:t xml:space="preserve"> hyper-independence yang </w:t>
      </w:r>
      <w:proofErr w:type="spellStart"/>
      <w:r w:rsidRPr="001F17D9">
        <w:rPr>
          <w:rFonts w:ascii="Times New Roman" w:eastAsia="Times New Roman" w:hAnsi="Times New Roman" w:cs="Times New Roman"/>
          <w:bCs/>
        </w:rPr>
        <w:t>secara</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asif</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enjangkit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Generasi</w:t>
      </w:r>
      <w:proofErr w:type="spellEnd"/>
      <w:r w:rsidRPr="001F17D9">
        <w:rPr>
          <w:rFonts w:ascii="Times New Roman" w:eastAsia="Times New Roman" w:hAnsi="Times New Roman" w:cs="Times New Roman"/>
          <w:bCs/>
        </w:rPr>
        <w:t xml:space="preserve"> Z </w:t>
      </w:r>
      <w:proofErr w:type="spellStart"/>
      <w:r w:rsidRPr="001F17D9">
        <w:rPr>
          <w:rFonts w:ascii="Times New Roman" w:eastAsia="Times New Roman" w:hAnsi="Times New Roman" w:cs="Times New Roman"/>
          <w:bCs/>
        </w:rPr>
        <w:t>dalam</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ekosistem</w:t>
      </w:r>
      <w:proofErr w:type="spellEnd"/>
      <w:r w:rsidRPr="001F17D9">
        <w:rPr>
          <w:rFonts w:ascii="Times New Roman" w:eastAsia="Times New Roman" w:hAnsi="Times New Roman" w:cs="Times New Roman"/>
          <w:bCs/>
        </w:rPr>
        <w:t xml:space="preserve"> digital </w:t>
      </w:r>
      <w:proofErr w:type="spellStart"/>
      <w:r w:rsidRPr="001F17D9">
        <w:rPr>
          <w:rFonts w:ascii="Times New Roman" w:eastAsia="Times New Roman" w:hAnsi="Times New Roman" w:cs="Times New Roman"/>
          <w:bCs/>
        </w:rPr>
        <w:t>kontemporer</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Sebaga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generasi</w:t>
      </w:r>
      <w:proofErr w:type="spellEnd"/>
      <w:r w:rsidRPr="001F17D9">
        <w:rPr>
          <w:rFonts w:ascii="Times New Roman" w:eastAsia="Times New Roman" w:hAnsi="Times New Roman" w:cs="Times New Roman"/>
          <w:bCs/>
        </w:rPr>
        <w:t xml:space="preserve"> digital native, </w:t>
      </w:r>
      <w:proofErr w:type="spellStart"/>
      <w:r w:rsidRPr="001F17D9">
        <w:rPr>
          <w:rFonts w:ascii="Times New Roman" w:eastAsia="Times New Roman" w:hAnsi="Times New Roman" w:cs="Times New Roman"/>
          <w:bCs/>
        </w:rPr>
        <w:t>Generasi</w:t>
      </w:r>
      <w:proofErr w:type="spellEnd"/>
      <w:r w:rsidRPr="001F17D9">
        <w:rPr>
          <w:rFonts w:ascii="Times New Roman" w:eastAsia="Times New Roman" w:hAnsi="Times New Roman" w:cs="Times New Roman"/>
          <w:bCs/>
        </w:rPr>
        <w:t xml:space="preserve"> Z </w:t>
      </w:r>
      <w:proofErr w:type="spellStart"/>
      <w:r w:rsidRPr="001F17D9">
        <w:rPr>
          <w:rFonts w:ascii="Times New Roman" w:eastAsia="Times New Roman" w:hAnsi="Times New Roman" w:cs="Times New Roman"/>
          <w:bCs/>
        </w:rPr>
        <w:t>sering</w:t>
      </w:r>
      <w:proofErr w:type="spellEnd"/>
      <w:r w:rsidRPr="001F17D9">
        <w:rPr>
          <w:rFonts w:ascii="Times New Roman" w:eastAsia="Times New Roman" w:hAnsi="Times New Roman" w:cs="Times New Roman"/>
          <w:bCs/>
        </w:rPr>
        <w:t xml:space="preserve"> kali </w:t>
      </w:r>
      <w:proofErr w:type="spellStart"/>
      <w:r w:rsidRPr="001F17D9">
        <w:rPr>
          <w:rFonts w:ascii="Times New Roman" w:eastAsia="Times New Roman" w:hAnsi="Times New Roman" w:cs="Times New Roman"/>
          <w:bCs/>
        </w:rPr>
        <w:t>terjebak</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dalam</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kemandiri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ekstrem</w:t>
      </w:r>
      <w:proofErr w:type="spellEnd"/>
      <w:r w:rsidRPr="001F17D9">
        <w:rPr>
          <w:rFonts w:ascii="Times New Roman" w:eastAsia="Times New Roman" w:hAnsi="Times New Roman" w:cs="Times New Roman"/>
          <w:bCs/>
        </w:rPr>
        <w:t xml:space="preserve"> yang </w:t>
      </w:r>
      <w:proofErr w:type="spellStart"/>
      <w:r w:rsidRPr="001F17D9">
        <w:rPr>
          <w:rFonts w:ascii="Times New Roman" w:eastAsia="Times New Roman" w:hAnsi="Times New Roman" w:cs="Times New Roman"/>
          <w:bCs/>
        </w:rPr>
        <w:t>dianggap</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sebaga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prestasi</w:t>
      </w:r>
      <w:proofErr w:type="spellEnd"/>
      <w:r w:rsidRPr="001F17D9">
        <w:rPr>
          <w:rFonts w:ascii="Times New Roman" w:eastAsia="Times New Roman" w:hAnsi="Times New Roman" w:cs="Times New Roman"/>
          <w:bCs/>
        </w:rPr>
        <w:t xml:space="preserve"> personal, </w:t>
      </w:r>
      <w:proofErr w:type="spellStart"/>
      <w:r w:rsidRPr="001F17D9">
        <w:rPr>
          <w:rFonts w:ascii="Times New Roman" w:eastAsia="Times New Roman" w:hAnsi="Times New Roman" w:cs="Times New Roman"/>
          <w:bCs/>
        </w:rPr>
        <w:t>namu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secara</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sosiologis</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emicu</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disintegrasi</w:t>
      </w:r>
      <w:proofErr w:type="spellEnd"/>
      <w:r w:rsidRPr="001F17D9">
        <w:rPr>
          <w:rFonts w:ascii="Times New Roman" w:eastAsia="Times New Roman" w:hAnsi="Times New Roman" w:cs="Times New Roman"/>
          <w:bCs/>
        </w:rPr>
        <w:t xml:space="preserve"> modal </w:t>
      </w:r>
      <w:proofErr w:type="spellStart"/>
      <w:r w:rsidRPr="001F17D9">
        <w:rPr>
          <w:rFonts w:ascii="Times New Roman" w:eastAsia="Times New Roman" w:hAnsi="Times New Roman" w:cs="Times New Roman"/>
          <w:bCs/>
        </w:rPr>
        <w:t>sosial</w:t>
      </w:r>
      <w:proofErr w:type="spellEnd"/>
      <w:r w:rsidRPr="001F17D9">
        <w:rPr>
          <w:rFonts w:ascii="Times New Roman" w:eastAsia="Times New Roman" w:hAnsi="Times New Roman" w:cs="Times New Roman"/>
          <w:bCs/>
        </w:rPr>
        <w:t xml:space="preserve"> dan </w:t>
      </w:r>
      <w:proofErr w:type="spellStart"/>
      <w:r w:rsidRPr="001F17D9">
        <w:rPr>
          <w:rFonts w:ascii="Times New Roman" w:eastAsia="Times New Roman" w:hAnsi="Times New Roman" w:cs="Times New Roman"/>
          <w:bCs/>
        </w:rPr>
        <w:t>atomisas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asyarakat</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asalah</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utama</w:t>
      </w:r>
      <w:proofErr w:type="spellEnd"/>
      <w:r w:rsidRPr="001F17D9">
        <w:rPr>
          <w:rFonts w:ascii="Times New Roman" w:eastAsia="Times New Roman" w:hAnsi="Times New Roman" w:cs="Times New Roman"/>
          <w:bCs/>
        </w:rPr>
        <w:t xml:space="preserve"> yang </w:t>
      </w:r>
      <w:proofErr w:type="spellStart"/>
      <w:r w:rsidRPr="001F17D9">
        <w:rPr>
          <w:rFonts w:ascii="Times New Roman" w:eastAsia="Times New Roman" w:hAnsi="Times New Roman" w:cs="Times New Roman"/>
          <w:bCs/>
        </w:rPr>
        <w:t>diangkat</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adalah</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bagaimana</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kemandiri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teknolog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justru</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elahirk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jarak</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emosional</w:t>
      </w:r>
      <w:proofErr w:type="spellEnd"/>
      <w:r w:rsidRPr="001F17D9">
        <w:rPr>
          <w:rFonts w:ascii="Times New Roman" w:eastAsia="Times New Roman" w:hAnsi="Times New Roman" w:cs="Times New Roman"/>
          <w:bCs/>
        </w:rPr>
        <w:t xml:space="preserve"> dan </w:t>
      </w:r>
      <w:proofErr w:type="spellStart"/>
      <w:r w:rsidRPr="001F17D9">
        <w:rPr>
          <w:rFonts w:ascii="Times New Roman" w:eastAsia="Times New Roman" w:hAnsi="Times New Roman" w:cs="Times New Roman"/>
          <w:bCs/>
        </w:rPr>
        <w:t>ketidakpeduli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terhadap</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penderita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sosial</w:t>
      </w:r>
      <w:proofErr w:type="spellEnd"/>
      <w:r w:rsidRPr="001F17D9">
        <w:rPr>
          <w:rFonts w:ascii="Times New Roman" w:eastAsia="Times New Roman" w:hAnsi="Times New Roman" w:cs="Times New Roman"/>
          <w:bCs/>
        </w:rPr>
        <w:t xml:space="preserve"> di dunia </w:t>
      </w:r>
      <w:proofErr w:type="spellStart"/>
      <w:r w:rsidRPr="001F17D9">
        <w:rPr>
          <w:rFonts w:ascii="Times New Roman" w:eastAsia="Times New Roman" w:hAnsi="Times New Roman" w:cs="Times New Roman"/>
          <w:bCs/>
        </w:rPr>
        <w:t>nyata</w:t>
      </w:r>
      <w:proofErr w:type="spellEnd"/>
      <w:r w:rsidRPr="001F17D9">
        <w:rPr>
          <w:rFonts w:ascii="Times New Roman" w:eastAsia="Times New Roman" w:hAnsi="Times New Roman" w:cs="Times New Roman"/>
          <w:bCs/>
        </w:rPr>
        <w:t xml:space="preserve">. Dengan </w:t>
      </w:r>
      <w:proofErr w:type="spellStart"/>
      <w:r w:rsidRPr="001F17D9">
        <w:rPr>
          <w:rFonts w:ascii="Times New Roman" w:eastAsia="Times New Roman" w:hAnsi="Times New Roman" w:cs="Times New Roman"/>
          <w:bCs/>
        </w:rPr>
        <w:t>menggunak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etode</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kualitatif</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berbasis</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stud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pustaka</w:t>
      </w:r>
      <w:proofErr w:type="spellEnd"/>
      <w:r w:rsidRPr="001F17D9">
        <w:rPr>
          <w:rFonts w:ascii="Times New Roman" w:eastAsia="Times New Roman" w:hAnsi="Times New Roman" w:cs="Times New Roman"/>
          <w:bCs/>
        </w:rPr>
        <w:t xml:space="preserve"> dan </w:t>
      </w:r>
      <w:proofErr w:type="spellStart"/>
      <w:r w:rsidRPr="001F17D9">
        <w:rPr>
          <w:rFonts w:ascii="Times New Roman" w:eastAsia="Times New Roman" w:hAnsi="Times New Roman" w:cs="Times New Roman"/>
          <w:bCs/>
        </w:rPr>
        <w:t>pendekatan</w:t>
      </w:r>
      <w:proofErr w:type="spellEnd"/>
      <w:r w:rsidRPr="001F17D9">
        <w:rPr>
          <w:rFonts w:ascii="Times New Roman" w:eastAsia="Times New Roman" w:hAnsi="Times New Roman" w:cs="Times New Roman"/>
          <w:bCs/>
        </w:rPr>
        <w:t xml:space="preserve"> Tafsir </w:t>
      </w:r>
      <w:proofErr w:type="spellStart"/>
      <w:r w:rsidRPr="001F17D9">
        <w:rPr>
          <w:rFonts w:ascii="Times New Roman" w:eastAsia="Times New Roman" w:hAnsi="Times New Roman" w:cs="Times New Roman"/>
          <w:bCs/>
        </w:rPr>
        <w:t>Sosial</w:t>
      </w:r>
      <w:proofErr w:type="spellEnd"/>
      <w:r w:rsidRPr="001F17D9">
        <w:rPr>
          <w:rFonts w:ascii="Times New Roman" w:eastAsia="Times New Roman" w:hAnsi="Times New Roman" w:cs="Times New Roman"/>
          <w:bCs/>
        </w:rPr>
        <w:t xml:space="preserve"> (al-tafsir al-</w:t>
      </w:r>
      <w:proofErr w:type="spellStart"/>
      <w:r w:rsidRPr="001F17D9">
        <w:rPr>
          <w:rFonts w:ascii="Times New Roman" w:eastAsia="Times New Roman" w:hAnsi="Times New Roman" w:cs="Times New Roman"/>
          <w:bCs/>
        </w:rPr>
        <w:t>ijtima’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peneliti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in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enempatkan</w:t>
      </w:r>
      <w:proofErr w:type="spellEnd"/>
      <w:r w:rsidRPr="001F17D9">
        <w:rPr>
          <w:rFonts w:ascii="Times New Roman" w:eastAsia="Times New Roman" w:hAnsi="Times New Roman" w:cs="Times New Roman"/>
          <w:bCs/>
        </w:rPr>
        <w:t xml:space="preserve"> Surah Al-Ma’un </w:t>
      </w:r>
      <w:proofErr w:type="spellStart"/>
      <w:r w:rsidRPr="001F17D9">
        <w:rPr>
          <w:rFonts w:ascii="Times New Roman" w:eastAsia="Times New Roman" w:hAnsi="Times New Roman" w:cs="Times New Roman"/>
          <w:bCs/>
        </w:rPr>
        <w:t>sebaga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kerangka</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teologis</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untuk</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enjawab</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krisis</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solidaritas</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tersebut</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Analisis</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dilakukan</w:t>
      </w:r>
      <w:proofErr w:type="spellEnd"/>
      <w:r w:rsidRPr="001F17D9">
        <w:rPr>
          <w:rFonts w:ascii="Times New Roman" w:eastAsia="Times New Roman" w:hAnsi="Times New Roman" w:cs="Times New Roman"/>
          <w:bCs/>
        </w:rPr>
        <w:t xml:space="preserve"> dengan </w:t>
      </w:r>
      <w:proofErr w:type="spellStart"/>
      <w:r w:rsidRPr="001F17D9">
        <w:rPr>
          <w:rFonts w:ascii="Times New Roman" w:eastAsia="Times New Roman" w:hAnsi="Times New Roman" w:cs="Times New Roman"/>
          <w:bCs/>
        </w:rPr>
        <w:t>mendialogk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teks</w:t>
      </w:r>
      <w:proofErr w:type="spellEnd"/>
      <w:r w:rsidRPr="001F17D9">
        <w:rPr>
          <w:rFonts w:ascii="Times New Roman" w:eastAsia="Times New Roman" w:hAnsi="Times New Roman" w:cs="Times New Roman"/>
          <w:bCs/>
        </w:rPr>
        <w:t xml:space="preserve"> Al-Qur'an dengan </w:t>
      </w:r>
      <w:proofErr w:type="spellStart"/>
      <w:r w:rsidRPr="001F17D9">
        <w:rPr>
          <w:rFonts w:ascii="Times New Roman" w:eastAsia="Times New Roman" w:hAnsi="Times New Roman" w:cs="Times New Roman"/>
          <w:bCs/>
        </w:rPr>
        <w:t>teor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sosiologi</w:t>
      </w:r>
      <w:proofErr w:type="spellEnd"/>
      <w:r w:rsidRPr="001F17D9">
        <w:rPr>
          <w:rFonts w:ascii="Times New Roman" w:eastAsia="Times New Roman" w:hAnsi="Times New Roman" w:cs="Times New Roman"/>
          <w:bCs/>
        </w:rPr>
        <w:t xml:space="preserve"> digital </w:t>
      </w:r>
      <w:proofErr w:type="spellStart"/>
      <w:r w:rsidRPr="001F17D9">
        <w:rPr>
          <w:rFonts w:ascii="Times New Roman" w:eastAsia="Times New Roman" w:hAnsi="Times New Roman" w:cs="Times New Roman"/>
          <w:bCs/>
        </w:rPr>
        <w:t>mengenai</w:t>
      </w:r>
      <w:proofErr w:type="spellEnd"/>
      <w:r w:rsidRPr="001F17D9">
        <w:rPr>
          <w:rFonts w:ascii="Times New Roman" w:eastAsia="Times New Roman" w:hAnsi="Times New Roman" w:cs="Times New Roman"/>
          <w:bCs/>
        </w:rPr>
        <w:t xml:space="preserve"> social ties dan atomization. Hasil </w:t>
      </w:r>
      <w:proofErr w:type="spellStart"/>
      <w:r w:rsidRPr="001F17D9">
        <w:rPr>
          <w:rFonts w:ascii="Times New Roman" w:eastAsia="Times New Roman" w:hAnsi="Times New Roman" w:cs="Times New Roman"/>
          <w:bCs/>
        </w:rPr>
        <w:t>peneliti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enunjukk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bahwa</w:t>
      </w:r>
      <w:proofErr w:type="spellEnd"/>
      <w:r w:rsidRPr="001F17D9">
        <w:rPr>
          <w:rFonts w:ascii="Times New Roman" w:eastAsia="Times New Roman" w:hAnsi="Times New Roman" w:cs="Times New Roman"/>
          <w:bCs/>
        </w:rPr>
        <w:t xml:space="preserve"> Surah Al-Ma’un </w:t>
      </w:r>
      <w:proofErr w:type="spellStart"/>
      <w:r w:rsidRPr="001F17D9">
        <w:rPr>
          <w:rFonts w:ascii="Times New Roman" w:eastAsia="Times New Roman" w:hAnsi="Times New Roman" w:cs="Times New Roman"/>
          <w:bCs/>
        </w:rPr>
        <w:t>menawark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kritik</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radikal</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terhadap</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individualisme</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religius</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elalu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kategorisas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pendusta</w:t>
      </w:r>
      <w:proofErr w:type="spellEnd"/>
      <w:r w:rsidRPr="001F17D9">
        <w:rPr>
          <w:rFonts w:ascii="Times New Roman" w:eastAsia="Times New Roman" w:hAnsi="Times New Roman" w:cs="Times New Roman"/>
          <w:bCs/>
        </w:rPr>
        <w:t xml:space="preserve"> agama </w:t>
      </w:r>
      <w:proofErr w:type="spellStart"/>
      <w:r w:rsidRPr="001F17D9">
        <w:rPr>
          <w:rFonts w:ascii="Times New Roman" w:eastAsia="Times New Roman" w:hAnsi="Times New Roman" w:cs="Times New Roman"/>
          <w:bCs/>
        </w:rPr>
        <w:t>bag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ereka</w:t>
      </w:r>
      <w:proofErr w:type="spellEnd"/>
      <w:r w:rsidRPr="001F17D9">
        <w:rPr>
          <w:rFonts w:ascii="Times New Roman" w:eastAsia="Times New Roman" w:hAnsi="Times New Roman" w:cs="Times New Roman"/>
          <w:bCs/>
        </w:rPr>
        <w:t xml:space="preserve"> yang </w:t>
      </w:r>
      <w:proofErr w:type="spellStart"/>
      <w:r w:rsidRPr="001F17D9">
        <w:rPr>
          <w:rFonts w:ascii="Times New Roman" w:eastAsia="Times New Roman" w:hAnsi="Times New Roman" w:cs="Times New Roman"/>
          <w:bCs/>
        </w:rPr>
        <w:t>memisahk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ritualitas</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shalat</w:t>
      </w:r>
      <w:proofErr w:type="spellEnd"/>
      <w:r w:rsidRPr="001F17D9">
        <w:rPr>
          <w:rFonts w:ascii="Times New Roman" w:eastAsia="Times New Roman" w:hAnsi="Times New Roman" w:cs="Times New Roman"/>
          <w:bCs/>
        </w:rPr>
        <w:t xml:space="preserve"> dengan </w:t>
      </w:r>
      <w:proofErr w:type="spellStart"/>
      <w:r w:rsidRPr="001F17D9">
        <w:rPr>
          <w:rFonts w:ascii="Times New Roman" w:eastAsia="Times New Roman" w:hAnsi="Times New Roman" w:cs="Times New Roman"/>
          <w:bCs/>
        </w:rPr>
        <w:t>kepeka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sosial</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Peneliti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in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enemuk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kebaru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dalam</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reinterpretas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istilah</w:t>
      </w:r>
      <w:proofErr w:type="spellEnd"/>
      <w:r w:rsidRPr="001F17D9">
        <w:rPr>
          <w:rFonts w:ascii="Times New Roman" w:eastAsia="Times New Roman" w:hAnsi="Times New Roman" w:cs="Times New Roman"/>
          <w:bCs/>
        </w:rPr>
        <w:t xml:space="preserve"> al-</w:t>
      </w:r>
      <w:proofErr w:type="spellStart"/>
      <w:r w:rsidRPr="001F17D9">
        <w:rPr>
          <w:rFonts w:ascii="Times New Roman" w:eastAsia="Times New Roman" w:hAnsi="Times New Roman" w:cs="Times New Roman"/>
          <w:bCs/>
        </w:rPr>
        <w:t>ma'un</w:t>
      </w:r>
      <w:proofErr w:type="spellEnd"/>
      <w:r w:rsidRPr="001F17D9">
        <w:rPr>
          <w:rFonts w:ascii="Times New Roman" w:eastAsia="Times New Roman" w:hAnsi="Times New Roman" w:cs="Times New Roman"/>
          <w:bCs/>
        </w:rPr>
        <w:t xml:space="preserve">, yang di era digital </w:t>
      </w:r>
      <w:proofErr w:type="spellStart"/>
      <w:r w:rsidRPr="001F17D9">
        <w:rPr>
          <w:rFonts w:ascii="Times New Roman" w:eastAsia="Times New Roman" w:hAnsi="Times New Roman" w:cs="Times New Roman"/>
          <w:bCs/>
        </w:rPr>
        <w:t>tidak</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lag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terbatas</w:t>
      </w:r>
      <w:proofErr w:type="spellEnd"/>
      <w:r w:rsidRPr="001F17D9">
        <w:rPr>
          <w:rFonts w:ascii="Times New Roman" w:eastAsia="Times New Roman" w:hAnsi="Times New Roman" w:cs="Times New Roman"/>
          <w:bCs/>
        </w:rPr>
        <w:t xml:space="preserve"> pada </w:t>
      </w:r>
      <w:proofErr w:type="spellStart"/>
      <w:r w:rsidRPr="001F17D9">
        <w:rPr>
          <w:rFonts w:ascii="Times New Roman" w:eastAsia="Times New Roman" w:hAnsi="Times New Roman" w:cs="Times New Roman"/>
          <w:bCs/>
        </w:rPr>
        <w:t>bantuan</w:t>
      </w:r>
      <w:proofErr w:type="spellEnd"/>
      <w:r w:rsidRPr="001F17D9">
        <w:rPr>
          <w:rFonts w:ascii="Times New Roman" w:eastAsia="Times New Roman" w:hAnsi="Times New Roman" w:cs="Times New Roman"/>
          <w:bCs/>
        </w:rPr>
        <w:t xml:space="preserve"> material </w:t>
      </w:r>
      <w:proofErr w:type="spellStart"/>
      <w:r w:rsidRPr="001F17D9">
        <w:rPr>
          <w:rFonts w:ascii="Times New Roman" w:eastAsia="Times New Roman" w:hAnsi="Times New Roman" w:cs="Times New Roman"/>
          <w:bCs/>
        </w:rPr>
        <w:t>sederhana</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elaink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bertransformas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enjad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aset</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kolaboratif</w:t>
      </w:r>
      <w:proofErr w:type="spellEnd"/>
      <w:r w:rsidRPr="001F17D9">
        <w:rPr>
          <w:rFonts w:ascii="Times New Roman" w:eastAsia="Times New Roman" w:hAnsi="Times New Roman" w:cs="Times New Roman"/>
          <w:bCs/>
        </w:rPr>
        <w:t xml:space="preserve">" yang </w:t>
      </w:r>
      <w:proofErr w:type="spellStart"/>
      <w:r w:rsidRPr="001F17D9">
        <w:rPr>
          <w:rFonts w:ascii="Times New Roman" w:eastAsia="Times New Roman" w:hAnsi="Times New Roman" w:cs="Times New Roman"/>
          <w:bCs/>
        </w:rPr>
        <w:t>mencakup</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literas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informas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dukung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emosional</w:t>
      </w:r>
      <w:proofErr w:type="spellEnd"/>
      <w:r w:rsidRPr="001F17D9">
        <w:rPr>
          <w:rFonts w:ascii="Times New Roman" w:eastAsia="Times New Roman" w:hAnsi="Times New Roman" w:cs="Times New Roman"/>
          <w:bCs/>
        </w:rPr>
        <w:t xml:space="preserve">, dan </w:t>
      </w:r>
      <w:proofErr w:type="spellStart"/>
      <w:r w:rsidRPr="001F17D9">
        <w:rPr>
          <w:rFonts w:ascii="Times New Roman" w:eastAsia="Times New Roman" w:hAnsi="Times New Roman" w:cs="Times New Roman"/>
          <w:bCs/>
        </w:rPr>
        <w:t>aksesibilitas</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sumber</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daya</w:t>
      </w:r>
      <w:proofErr w:type="spellEnd"/>
      <w:r w:rsidRPr="001F17D9">
        <w:rPr>
          <w:rFonts w:ascii="Times New Roman" w:eastAsia="Times New Roman" w:hAnsi="Times New Roman" w:cs="Times New Roman"/>
          <w:bCs/>
        </w:rPr>
        <w:t xml:space="preserve"> digital </w:t>
      </w:r>
      <w:proofErr w:type="spellStart"/>
      <w:r w:rsidRPr="001F17D9">
        <w:rPr>
          <w:rFonts w:ascii="Times New Roman" w:eastAsia="Times New Roman" w:hAnsi="Times New Roman" w:cs="Times New Roman"/>
          <w:bCs/>
        </w:rPr>
        <w:t>bag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kelompok</w:t>
      </w:r>
      <w:proofErr w:type="spellEnd"/>
      <w:r w:rsidRPr="001F17D9">
        <w:rPr>
          <w:rFonts w:ascii="Times New Roman" w:eastAsia="Times New Roman" w:hAnsi="Times New Roman" w:cs="Times New Roman"/>
          <w:bCs/>
        </w:rPr>
        <w:t xml:space="preserve"> marginal. </w:t>
      </w:r>
      <w:proofErr w:type="spellStart"/>
      <w:r w:rsidRPr="001F17D9">
        <w:rPr>
          <w:rFonts w:ascii="Times New Roman" w:eastAsia="Times New Roman" w:hAnsi="Times New Roman" w:cs="Times New Roman"/>
          <w:bCs/>
        </w:rPr>
        <w:t>Peneliti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in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erumuskan</w:t>
      </w:r>
      <w:proofErr w:type="spellEnd"/>
      <w:r w:rsidRPr="001F17D9">
        <w:rPr>
          <w:rFonts w:ascii="Times New Roman" w:eastAsia="Times New Roman" w:hAnsi="Times New Roman" w:cs="Times New Roman"/>
          <w:bCs/>
        </w:rPr>
        <w:t xml:space="preserve"> model </w:t>
      </w:r>
      <w:proofErr w:type="spellStart"/>
      <w:r w:rsidRPr="001F17D9">
        <w:rPr>
          <w:rFonts w:ascii="Times New Roman" w:eastAsia="Times New Roman" w:hAnsi="Times New Roman" w:cs="Times New Roman"/>
          <w:bCs/>
        </w:rPr>
        <w:t>Kesaleh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Sosial</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Inklusif</w:t>
      </w:r>
      <w:proofErr w:type="spellEnd"/>
      <w:r w:rsidRPr="001F17D9">
        <w:rPr>
          <w:rFonts w:ascii="Times New Roman" w:eastAsia="Times New Roman" w:hAnsi="Times New Roman" w:cs="Times New Roman"/>
          <w:bCs/>
        </w:rPr>
        <w:t xml:space="preserve"> yang </w:t>
      </w:r>
      <w:proofErr w:type="spellStart"/>
      <w:r w:rsidRPr="001F17D9">
        <w:rPr>
          <w:rFonts w:ascii="Times New Roman" w:eastAsia="Times New Roman" w:hAnsi="Times New Roman" w:cs="Times New Roman"/>
          <w:bCs/>
        </w:rPr>
        <w:t>mengintegrasik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tiga</w:t>
      </w:r>
      <w:proofErr w:type="spellEnd"/>
      <w:r w:rsidRPr="001F17D9">
        <w:rPr>
          <w:rFonts w:ascii="Times New Roman" w:eastAsia="Times New Roman" w:hAnsi="Times New Roman" w:cs="Times New Roman"/>
          <w:bCs/>
        </w:rPr>
        <w:t xml:space="preserve"> pilar </w:t>
      </w:r>
      <w:proofErr w:type="spellStart"/>
      <w:r w:rsidRPr="001F17D9">
        <w:rPr>
          <w:rFonts w:ascii="Times New Roman" w:eastAsia="Times New Roman" w:hAnsi="Times New Roman" w:cs="Times New Roman"/>
          <w:bCs/>
        </w:rPr>
        <w:t>utama</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kesadar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interkoneksi</w:t>
      </w:r>
      <w:proofErr w:type="spellEnd"/>
      <w:r w:rsidRPr="001F17D9">
        <w:rPr>
          <w:rFonts w:ascii="Times New Roman" w:eastAsia="Times New Roman" w:hAnsi="Times New Roman" w:cs="Times New Roman"/>
          <w:bCs/>
        </w:rPr>
        <w:t xml:space="preserve"> spiritual, </w:t>
      </w:r>
      <w:proofErr w:type="spellStart"/>
      <w:r w:rsidRPr="001F17D9">
        <w:rPr>
          <w:rFonts w:ascii="Times New Roman" w:eastAsia="Times New Roman" w:hAnsi="Times New Roman" w:cs="Times New Roman"/>
          <w:bCs/>
        </w:rPr>
        <w:t>altruisme</w:t>
      </w:r>
      <w:proofErr w:type="spellEnd"/>
      <w:r w:rsidRPr="001F17D9">
        <w:rPr>
          <w:rFonts w:ascii="Times New Roman" w:eastAsia="Times New Roman" w:hAnsi="Times New Roman" w:cs="Times New Roman"/>
          <w:bCs/>
        </w:rPr>
        <w:t xml:space="preserve"> digital, dan </w:t>
      </w:r>
      <w:proofErr w:type="spellStart"/>
      <w:r w:rsidRPr="001F17D9">
        <w:rPr>
          <w:rFonts w:ascii="Times New Roman" w:eastAsia="Times New Roman" w:hAnsi="Times New Roman" w:cs="Times New Roman"/>
          <w:bCs/>
        </w:rPr>
        <w:t>kemandirian</w:t>
      </w:r>
      <w:proofErr w:type="spellEnd"/>
      <w:r w:rsidRPr="001F17D9">
        <w:rPr>
          <w:rFonts w:ascii="Times New Roman" w:eastAsia="Times New Roman" w:hAnsi="Times New Roman" w:cs="Times New Roman"/>
          <w:bCs/>
        </w:rPr>
        <w:t xml:space="preserve"> yang </w:t>
      </w:r>
      <w:proofErr w:type="spellStart"/>
      <w:r w:rsidRPr="001F17D9">
        <w:rPr>
          <w:rFonts w:ascii="Times New Roman" w:eastAsia="Times New Roman" w:hAnsi="Times New Roman" w:cs="Times New Roman"/>
          <w:bCs/>
        </w:rPr>
        <w:t>memberdayakan</w:t>
      </w:r>
      <w:proofErr w:type="spellEnd"/>
      <w:r w:rsidRPr="001F17D9">
        <w:rPr>
          <w:rFonts w:ascii="Times New Roman" w:eastAsia="Times New Roman" w:hAnsi="Times New Roman" w:cs="Times New Roman"/>
          <w:bCs/>
        </w:rPr>
        <w:t xml:space="preserve">. Model </w:t>
      </w:r>
      <w:proofErr w:type="spellStart"/>
      <w:r w:rsidRPr="001F17D9">
        <w:rPr>
          <w:rFonts w:ascii="Times New Roman" w:eastAsia="Times New Roman" w:hAnsi="Times New Roman" w:cs="Times New Roman"/>
          <w:bCs/>
        </w:rPr>
        <w:t>in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berfungs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sebaga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solus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untuk</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entransformas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paradigma</w:t>
      </w:r>
      <w:proofErr w:type="spellEnd"/>
      <w:r w:rsidRPr="001F17D9">
        <w:rPr>
          <w:rFonts w:ascii="Times New Roman" w:eastAsia="Times New Roman" w:hAnsi="Times New Roman" w:cs="Times New Roman"/>
          <w:bCs/>
        </w:rPr>
        <w:t xml:space="preserve"> "Aku" yang </w:t>
      </w:r>
      <w:proofErr w:type="spellStart"/>
      <w:r w:rsidRPr="001F17D9">
        <w:rPr>
          <w:rFonts w:ascii="Times New Roman" w:eastAsia="Times New Roman" w:hAnsi="Times New Roman" w:cs="Times New Roman"/>
          <w:bCs/>
        </w:rPr>
        <w:t>narsistik</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enjad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paradigma</w:t>
      </w:r>
      <w:proofErr w:type="spellEnd"/>
      <w:r w:rsidRPr="001F17D9">
        <w:rPr>
          <w:rFonts w:ascii="Times New Roman" w:eastAsia="Times New Roman" w:hAnsi="Times New Roman" w:cs="Times New Roman"/>
          <w:bCs/>
        </w:rPr>
        <w:t xml:space="preserve"> "Kita" yang </w:t>
      </w:r>
      <w:proofErr w:type="spellStart"/>
      <w:r w:rsidRPr="001F17D9">
        <w:rPr>
          <w:rFonts w:ascii="Times New Roman" w:eastAsia="Times New Roman" w:hAnsi="Times New Roman" w:cs="Times New Roman"/>
          <w:bCs/>
        </w:rPr>
        <w:t>kolaboratif</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Kesimpulannya</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internalisas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nilai-nilai</w:t>
      </w:r>
      <w:proofErr w:type="spellEnd"/>
      <w:r w:rsidRPr="001F17D9">
        <w:rPr>
          <w:rFonts w:ascii="Times New Roman" w:eastAsia="Times New Roman" w:hAnsi="Times New Roman" w:cs="Times New Roman"/>
          <w:bCs/>
        </w:rPr>
        <w:t xml:space="preserve"> Al-Ma’un </w:t>
      </w:r>
      <w:proofErr w:type="spellStart"/>
      <w:r w:rsidRPr="001F17D9">
        <w:rPr>
          <w:rFonts w:ascii="Times New Roman" w:eastAsia="Times New Roman" w:hAnsi="Times New Roman" w:cs="Times New Roman"/>
          <w:bCs/>
        </w:rPr>
        <w:t>mampu</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enjadi</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jembat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antara</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kemajuan</w:t>
      </w:r>
      <w:proofErr w:type="spellEnd"/>
      <w:r w:rsidRPr="001F17D9">
        <w:rPr>
          <w:rFonts w:ascii="Times New Roman" w:eastAsia="Times New Roman" w:hAnsi="Times New Roman" w:cs="Times New Roman"/>
          <w:bCs/>
        </w:rPr>
        <w:t xml:space="preserve"> personal </w:t>
      </w:r>
      <w:proofErr w:type="spellStart"/>
      <w:r w:rsidRPr="001F17D9">
        <w:rPr>
          <w:rFonts w:ascii="Times New Roman" w:eastAsia="Times New Roman" w:hAnsi="Times New Roman" w:cs="Times New Roman"/>
          <w:bCs/>
        </w:rPr>
        <w:t>Generasi</w:t>
      </w:r>
      <w:proofErr w:type="spellEnd"/>
      <w:r w:rsidRPr="001F17D9">
        <w:rPr>
          <w:rFonts w:ascii="Times New Roman" w:eastAsia="Times New Roman" w:hAnsi="Times New Roman" w:cs="Times New Roman"/>
          <w:bCs/>
        </w:rPr>
        <w:t xml:space="preserve"> Z dengan </w:t>
      </w:r>
      <w:proofErr w:type="spellStart"/>
      <w:r w:rsidRPr="001F17D9">
        <w:rPr>
          <w:rFonts w:ascii="Times New Roman" w:eastAsia="Times New Roman" w:hAnsi="Times New Roman" w:cs="Times New Roman"/>
          <w:bCs/>
        </w:rPr>
        <w:t>tanggung</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jawab</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kolektif</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ereka</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sekaligus</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enjadi</w:t>
      </w:r>
      <w:proofErr w:type="spellEnd"/>
      <w:r w:rsidRPr="001F17D9">
        <w:rPr>
          <w:rFonts w:ascii="Times New Roman" w:eastAsia="Times New Roman" w:hAnsi="Times New Roman" w:cs="Times New Roman"/>
          <w:bCs/>
        </w:rPr>
        <w:t xml:space="preserve"> basis </w:t>
      </w:r>
      <w:proofErr w:type="spellStart"/>
      <w:r w:rsidRPr="001F17D9">
        <w:rPr>
          <w:rFonts w:ascii="Times New Roman" w:eastAsia="Times New Roman" w:hAnsi="Times New Roman" w:cs="Times New Roman"/>
          <w:bCs/>
        </w:rPr>
        <w:t>penguat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karakter</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mahasiswa</w:t>
      </w:r>
      <w:proofErr w:type="spellEnd"/>
      <w:r w:rsidRPr="001F17D9">
        <w:rPr>
          <w:rFonts w:ascii="Times New Roman" w:eastAsia="Times New Roman" w:hAnsi="Times New Roman" w:cs="Times New Roman"/>
          <w:bCs/>
        </w:rPr>
        <w:t xml:space="preserve"> di </w:t>
      </w:r>
      <w:proofErr w:type="spellStart"/>
      <w:r w:rsidRPr="001F17D9">
        <w:rPr>
          <w:rFonts w:ascii="Times New Roman" w:eastAsia="Times New Roman" w:hAnsi="Times New Roman" w:cs="Times New Roman"/>
          <w:bCs/>
        </w:rPr>
        <w:t>perguruan</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tinggi</w:t>
      </w:r>
      <w:proofErr w:type="spellEnd"/>
      <w:r w:rsidRPr="001F17D9">
        <w:rPr>
          <w:rFonts w:ascii="Times New Roman" w:eastAsia="Times New Roman" w:hAnsi="Times New Roman" w:cs="Times New Roman"/>
          <w:bCs/>
        </w:rPr>
        <w:t xml:space="preserve"> Islam agar </w:t>
      </w:r>
      <w:proofErr w:type="spellStart"/>
      <w:r w:rsidRPr="001F17D9">
        <w:rPr>
          <w:rFonts w:ascii="Times New Roman" w:eastAsia="Times New Roman" w:hAnsi="Times New Roman" w:cs="Times New Roman"/>
          <w:bCs/>
        </w:rPr>
        <w:t>tetap</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fungsional</w:t>
      </w:r>
      <w:proofErr w:type="spellEnd"/>
      <w:r w:rsidRPr="001F17D9">
        <w:rPr>
          <w:rFonts w:ascii="Times New Roman" w:eastAsia="Times New Roman" w:hAnsi="Times New Roman" w:cs="Times New Roman"/>
          <w:bCs/>
        </w:rPr>
        <w:t xml:space="preserve"> dan </w:t>
      </w:r>
      <w:proofErr w:type="spellStart"/>
      <w:r w:rsidRPr="001F17D9">
        <w:rPr>
          <w:rFonts w:ascii="Times New Roman" w:eastAsia="Times New Roman" w:hAnsi="Times New Roman" w:cs="Times New Roman"/>
          <w:bCs/>
        </w:rPr>
        <w:t>responsif</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terhadap</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problematika</w:t>
      </w:r>
      <w:proofErr w:type="spellEnd"/>
      <w:r w:rsidRPr="001F17D9">
        <w:rPr>
          <w:rFonts w:ascii="Times New Roman" w:eastAsia="Times New Roman" w:hAnsi="Times New Roman" w:cs="Times New Roman"/>
          <w:bCs/>
        </w:rPr>
        <w:t xml:space="preserve"> </w:t>
      </w:r>
      <w:proofErr w:type="spellStart"/>
      <w:r w:rsidRPr="001F17D9">
        <w:rPr>
          <w:rFonts w:ascii="Times New Roman" w:eastAsia="Times New Roman" w:hAnsi="Times New Roman" w:cs="Times New Roman"/>
          <w:bCs/>
        </w:rPr>
        <w:t>kemanusiaan</w:t>
      </w:r>
      <w:proofErr w:type="spellEnd"/>
      <w:r w:rsidRPr="001F17D9">
        <w:rPr>
          <w:rFonts w:ascii="Times New Roman" w:eastAsia="Times New Roman" w:hAnsi="Times New Roman" w:cs="Times New Roman"/>
          <w:bCs/>
        </w:rPr>
        <w:t xml:space="preserve"> di era </w:t>
      </w:r>
      <w:proofErr w:type="spellStart"/>
      <w:r w:rsidRPr="001F17D9">
        <w:rPr>
          <w:rFonts w:ascii="Times New Roman" w:eastAsia="Times New Roman" w:hAnsi="Times New Roman" w:cs="Times New Roman"/>
          <w:bCs/>
        </w:rPr>
        <w:t>disrupsi</w:t>
      </w:r>
      <w:proofErr w:type="spellEnd"/>
      <w:r w:rsidR="00962BB4" w:rsidRPr="00962BB4">
        <w:rPr>
          <w:rFonts w:ascii="Times New Roman" w:eastAsia="Times New Roman" w:hAnsi="Times New Roman" w:cs="Times New Roman"/>
          <w:bCs/>
        </w:rPr>
        <w:t>.</w:t>
      </w:r>
    </w:p>
    <w:p w14:paraId="7B034B8F" w14:textId="77777777" w:rsidR="00451214" w:rsidRPr="00AD2844" w:rsidRDefault="00451214" w:rsidP="00F872F0">
      <w:pPr>
        <w:spacing w:after="0" w:line="240" w:lineRule="auto"/>
        <w:jc w:val="both"/>
        <w:rPr>
          <w:rFonts w:ascii="Times New Roman" w:eastAsia="Times New Roman" w:hAnsi="Times New Roman" w:cs="Times New Roman"/>
          <w:bCs/>
          <w:lang w:val="id-ID"/>
        </w:rPr>
      </w:pPr>
    </w:p>
    <w:p w14:paraId="46192E8E" w14:textId="23D6CBBE" w:rsidR="00834C08" w:rsidRDefault="00C86B21" w:rsidP="00834C08">
      <w:pPr>
        <w:spacing w:after="0" w:line="240" w:lineRule="auto"/>
        <w:jc w:val="both"/>
        <w:rPr>
          <w:rFonts w:ascii="Times New Roman" w:eastAsia="Times New Roman" w:hAnsi="Times New Roman" w:cs="Times New Roman"/>
          <w:bCs/>
          <w:lang w:val="id-ID"/>
        </w:rPr>
      </w:pPr>
      <w:r w:rsidRPr="00397C70">
        <w:rPr>
          <w:rFonts w:ascii="Times New Roman" w:eastAsia="Times New Roman" w:hAnsi="Times New Roman" w:cs="Times New Roman"/>
          <w:b/>
          <w:lang w:val="id-ID"/>
        </w:rPr>
        <w:t>Kata Kunci :</w:t>
      </w:r>
      <w:r w:rsidR="00834C08">
        <w:rPr>
          <w:rFonts w:ascii="Times New Roman" w:eastAsia="Times New Roman" w:hAnsi="Times New Roman" w:cs="Times New Roman"/>
          <w:b/>
          <w:lang w:val="id-ID"/>
        </w:rPr>
        <w:t xml:space="preserve"> </w:t>
      </w:r>
      <w:r w:rsidR="001F17D9" w:rsidRPr="001F17D9">
        <w:rPr>
          <w:rFonts w:ascii="Times New Roman" w:eastAsia="Times New Roman" w:hAnsi="Times New Roman" w:cs="Times New Roman"/>
          <w:bCs/>
          <w:lang w:val="id-ID"/>
        </w:rPr>
        <w:t>Generasi Z, Hyper-Independence, Surah Al-Ma’un, Tafsir Ijtima’i, Kesalehan Sosial, Modal Sosial.</w:t>
      </w:r>
    </w:p>
    <w:p w14:paraId="4499C2B8" w14:textId="77777777" w:rsidR="001F17D9" w:rsidRDefault="001F17D9" w:rsidP="00834C08">
      <w:pPr>
        <w:spacing w:after="0" w:line="240" w:lineRule="auto"/>
        <w:jc w:val="both"/>
        <w:rPr>
          <w:rFonts w:ascii="Times New Roman" w:eastAsia="Times New Roman" w:hAnsi="Times New Roman" w:cs="Times New Roman"/>
          <w:bCs/>
          <w:lang w:val="id-ID"/>
        </w:rPr>
      </w:pPr>
    </w:p>
    <w:p w14:paraId="7E7940FB" w14:textId="329716C0" w:rsidR="005001C1" w:rsidRPr="00397C70" w:rsidRDefault="00834C08" w:rsidP="00834C08">
      <w:pPr>
        <w:spacing w:after="0" w:line="240" w:lineRule="auto"/>
        <w:jc w:val="both"/>
        <w:rPr>
          <w:rFonts w:ascii="Times New Roman" w:eastAsia="Times New Roman" w:hAnsi="Times New Roman" w:cs="Times New Roman"/>
          <w:b/>
          <w:color w:val="FF0000"/>
          <w:lang w:val="id-ID"/>
        </w:rPr>
      </w:pPr>
      <w:r>
        <w:rPr>
          <w:rFonts w:ascii="Times New Roman" w:eastAsia="Times New Roman" w:hAnsi="Times New Roman" w:cs="Times New Roman"/>
          <w:bCs/>
          <w:lang w:val="id-ID"/>
        </w:rPr>
        <w:t xml:space="preserve"> </w:t>
      </w:r>
      <w:r w:rsidR="00F76348">
        <w:rPr>
          <w:rFonts w:ascii="Times New Roman" w:eastAsia="Times New Roman" w:hAnsi="Times New Roman" w:cs="Times New Roman"/>
          <w:b/>
          <w:color w:val="FF0000"/>
          <w:lang w:val="id-ID"/>
        </w:rPr>
        <w:tab/>
      </w:r>
    </w:p>
    <w:p w14:paraId="57D6CDDE" w14:textId="77777777" w:rsidR="00620E5D" w:rsidRDefault="007C5C4E" w:rsidP="00620E5D">
      <w:pPr>
        <w:numPr>
          <w:ilvl w:val="0"/>
          <w:numId w:val="1"/>
        </w:numPr>
        <w:pBdr>
          <w:top w:val="nil"/>
          <w:left w:val="nil"/>
          <w:bottom w:val="nil"/>
          <w:right w:val="nil"/>
          <w:between w:val="nil"/>
        </w:pBdr>
        <w:spacing w:after="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INTRODUCTION</w:t>
      </w:r>
    </w:p>
    <w:p w14:paraId="769689FD" w14:textId="282EDEC3" w:rsidR="001F17D9" w:rsidRDefault="001F17D9" w:rsidP="001F17D9">
      <w:pPr>
        <w:pStyle w:val="ListParagraph"/>
        <w:spacing w:after="0"/>
        <w:ind w:left="0" w:firstLine="567"/>
        <w:jc w:val="both"/>
        <w:rPr>
          <w:rFonts w:ascii="Times New Roman" w:eastAsia="Times New Roman" w:hAnsi="Times New Roman" w:cs="Times New Roman"/>
          <w:sz w:val="24"/>
          <w:szCs w:val="24"/>
          <w:lang w:val="en-ID"/>
        </w:rPr>
      </w:pPr>
      <w:r w:rsidRPr="00BC142E">
        <w:rPr>
          <w:rFonts w:ascii="Times New Roman" w:eastAsia="Times New Roman" w:hAnsi="Times New Roman" w:cs="Times New Roman"/>
          <w:sz w:val="24"/>
          <w:szCs w:val="24"/>
          <w:lang w:val="en-ID"/>
        </w:rPr>
        <w:t xml:space="preserve">Generation Z, as a group of people born </w:t>
      </w:r>
      <w:proofErr w:type="gramStart"/>
      <w:r w:rsidRPr="00BC142E">
        <w:rPr>
          <w:rFonts w:ascii="Times New Roman" w:eastAsia="Times New Roman" w:hAnsi="Times New Roman" w:cs="Times New Roman"/>
          <w:sz w:val="24"/>
          <w:szCs w:val="24"/>
          <w:lang w:val="en-ID"/>
        </w:rPr>
        <w:t>in the midst of</w:t>
      </w:r>
      <w:proofErr w:type="gramEnd"/>
      <w:r w:rsidRPr="00BC142E">
        <w:rPr>
          <w:rFonts w:ascii="Times New Roman" w:eastAsia="Times New Roman" w:hAnsi="Times New Roman" w:cs="Times New Roman"/>
          <w:sz w:val="24"/>
          <w:szCs w:val="24"/>
          <w:lang w:val="en-ID"/>
        </w:rPr>
        <w:t xml:space="preserve"> the information technology boom, fundamentally has a different perspective on social relations compared to previous generations. Their growth, which has gone hand in hand with the development of the digital ecosystem, has shaped a pattern of </w:t>
      </w:r>
      <w:proofErr w:type="spellStart"/>
      <w:r w:rsidRPr="00BC142E">
        <w:rPr>
          <w:rFonts w:ascii="Times New Roman" w:eastAsia="Times New Roman" w:hAnsi="Times New Roman" w:cs="Times New Roman"/>
          <w:sz w:val="24"/>
          <w:szCs w:val="24"/>
          <w:lang w:val="en-ID"/>
        </w:rPr>
        <w:t>behavior</w:t>
      </w:r>
      <w:proofErr w:type="spellEnd"/>
      <w:r w:rsidRPr="00BC142E">
        <w:rPr>
          <w:rFonts w:ascii="Times New Roman" w:eastAsia="Times New Roman" w:hAnsi="Times New Roman" w:cs="Times New Roman"/>
          <w:sz w:val="24"/>
          <w:szCs w:val="24"/>
          <w:lang w:val="en-ID"/>
        </w:rPr>
        <w:t xml:space="preserve"> that is highly independent, yet tends to be sociologically fragmented</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Twenge","given":"Jean M.","non-dropping-particle":"","parse-names":false,"suffix":""}],"id":"ITEM-1","issued":{"date-parts":[["2017"]]},"number-of-pages":"112","publisher":"Atria Books","publisher-place":"New York","title":"iGen: Why Today's Super-Connected Kids Are Growing Up Less Rebellious, More Tolerant, Less Happy--and Completely Unprepared for Adulthood","type":"book"},"uris":["http://www.mendeley.com/documents/?uuid=e3bffb21-6880-4491-ba31-2794f0bd7002","http://www.mendeley.com/documents/?uuid=5115eac7-dd02-4a99-ba23-6b1ba0a6670a"]}],"mendeley":{"formattedCitation":"(Twenge, 2017)","plainTextFormattedCitation":"(Twenge, 2017)","previouslyFormattedCitation":"(Twenge, 2017)"},"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D159E">
        <w:rPr>
          <w:rFonts w:ascii="Times New Roman" w:eastAsia="Times New Roman" w:hAnsi="Times New Roman" w:cs="Times New Roman"/>
          <w:noProof/>
          <w:sz w:val="24"/>
          <w:szCs w:val="24"/>
          <w:lang w:val="en-ID"/>
        </w:rPr>
        <w:t>(Twenge, 2017)</w:t>
      </w:r>
      <w:r>
        <w:rPr>
          <w:rFonts w:ascii="Times New Roman" w:eastAsia="Times New Roman" w:hAnsi="Times New Roman" w:cs="Times New Roman"/>
          <w:sz w:val="24"/>
          <w:szCs w:val="24"/>
          <w:lang w:val="en-ID"/>
        </w:rPr>
        <w:fldChar w:fldCharType="end"/>
      </w:r>
      <w:r w:rsidRPr="003D565B">
        <w:rPr>
          <w:rFonts w:ascii="Times New Roman" w:eastAsia="Times New Roman" w:hAnsi="Times New Roman" w:cs="Times New Roman"/>
          <w:sz w:val="24"/>
          <w:szCs w:val="24"/>
          <w:lang w:val="en-ID"/>
        </w:rPr>
        <w:t xml:space="preserve">. </w:t>
      </w:r>
      <w:r w:rsidRPr="00BC142E">
        <w:rPr>
          <w:rFonts w:ascii="Times New Roman" w:eastAsia="Times New Roman" w:hAnsi="Times New Roman" w:cs="Times New Roman"/>
          <w:sz w:val="24"/>
          <w:szCs w:val="24"/>
          <w:lang w:val="en-ID"/>
        </w:rPr>
        <w:t>The ease of access to various daily necessities through a single touchscreen device creates the perception that the world can be controlled individually without strong dependence on others.</w:t>
      </w:r>
    </w:p>
    <w:p w14:paraId="0838B39D" w14:textId="22397385" w:rsidR="001F17D9" w:rsidRDefault="001F17D9" w:rsidP="001F17D9">
      <w:pPr>
        <w:pStyle w:val="ListParagraph"/>
        <w:spacing w:after="0"/>
        <w:ind w:left="0" w:firstLine="567"/>
        <w:jc w:val="both"/>
        <w:rPr>
          <w:rFonts w:ascii="Times New Roman" w:eastAsia="Times New Roman" w:hAnsi="Times New Roman" w:cs="Times New Roman"/>
          <w:sz w:val="24"/>
          <w:szCs w:val="24"/>
          <w:lang w:val="en-ID"/>
        </w:rPr>
      </w:pPr>
      <w:r w:rsidRPr="00BC142E">
        <w:rPr>
          <w:rFonts w:ascii="Times New Roman" w:eastAsia="Times New Roman" w:hAnsi="Times New Roman" w:cs="Times New Roman"/>
          <w:sz w:val="24"/>
          <w:szCs w:val="24"/>
          <w:lang w:val="en-ID"/>
        </w:rPr>
        <w:t xml:space="preserve">However, behind this progress, a worrying psychosocial phenomenon has emerged, namely hyper-independence or extreme independence. This phenomenon is not merely a sign of personal resilience, but rather a form of </w:t>
      </w:r>
      <w:proofErr w:type="spellStart"/>
      <w:r w:rsidRPr="00BC142E">
        <w:rPr>
          <w:rFonts w:ascii="Times New Roman" w:eastAsia="Times New Roman" w:hAnsi="Times New Roman" w:cs="Times New Roman"/>
          <w:sz w:val="24"/>
          <w:szCs w:val="24"/>
          <w:lang w:val="en-ID"/>
        </w:rPr>
        <w:t>defense</w:t>
      </w:r>
      <w:proofErr w:type="spellEnd"/>
      <w:r w:rsidRPr="00BC142E">
        <w:rPr>
          <w:rFonts w:ascii="Times New Roman" w:eastAsia="Times New Roman" w:hAnsi="Times New Roman" w:cs="Times New Roman"/>
          <w:sz w:val="24"/>
          <w:szCs w:val="24"/>
          <w:lang w:val="en-ID"/>
        </w:rPr>
        <w:t xml:space="preserve"> mechanism against social uncertainty in the virtual world</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Brown","given":"Brené","non-dropping-particle":"","parse-names":false,"suffix":""}],"id":"ITEM-1","issued":{"date-parts":[["2017"]]},"number-of-pages":"84","publisher":"Random House","publisher-place":"New York","title":"Braving the Wilderness: The Quest for True Belonging and the Courage to Stand Alone","type":"book"},"uris":["http://www.mendeley.com/documents/?uuid=ea74506c-e78a-4707-ad34-84957d690ac1","http://www.mendeley.com/documents/?uuid=30ec9e03-b7df-41ed-a342-07f051dfe8ca"]}],"mendeley":{"formattedCitation":"(Brown, 2017)","plainTextFormattedCitation":"(Brown, 2017)","previouslyFormattedCitation":"(Brown, 2017)"},"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D159E">
        <w:rPr>
          <w:rFonts w:ascii="Times New Roman" w:eastAsia="Times New Roman" w:hAnsi="Times New Roman" w:cs="Times New Roman"/>
          <w:noProof/>
          <w:sz w:val="24"/>
          <w:szCs w:val="24"/>
          <w:lang w:val="en-ID"/>
        </w:rPr>
        <w:t>(Brown, 2017)</w:t>
      </w:r>
      <w:r>
        <w:rPr>
          <w:rFonts w:ascii="Times New Roman" w:eastAsia="Times New Roman" w:hAnsi="Times New Roman" w:cs="Times New Roman"/>
          <w:sz w:val="24"/>
          <w:szCs w:val="24"/>
          <w:lang w:val="en-ID"/>
        </w:rPr>
        <w:fldChar w:fldCharType="end"/>
      </w:r>
      <w:r w:rsidRPr="003D565B">
        <w:rPr>
          <w:rFonts w:ascii="Times New Roman" w:eastAsia="Times New Roman" w:hAnsi="Times New Roman" w:cs="Times New Roman"/>
          <w:sz w:val="24"/>
          <w:szCs w:val="24"/>
          <w:lang w:val="en-ID"/>
        </w:rPr>
        <w:t xml:space="preserve">. </w:t>
      </w:r>
      <w:r w:rsidRPr="00BC142E">
        <w:rPr>
          <w:rFonts w:ascii="Times New Roman" w:eastAsia="Times New Roman" w:hAnsi="Times New Roman" w:cs="Times New Roman"/>
          <w:sz w:val="24"/>
          <w:szCs w:val="24"/>
          <w:lang w:val="en-ID"/>
        </w:rPr>
        <w:t>Generation Z tends to feel that relying entirely on themselves is the only way to survive, which ultimately erodes the sense of mutual dependence within organic social structures.</w:t>
      </w:r>
    </w:p>
    <w:p w14:paraId="024F3587" w14:textId="5C81B7AD" w:rsidR="001F17D9" w:rsidRDefault="001F17D9" w:rsidP="001F17D9">
      <w:pPr>
        <w:pStyle w:val="ListParagraph"/>
        <w:spacing w:after="0"/>
        <w:ind w:left="0" w:firstLine="567"/>
        <w:jc w:val="both"/>
        <w:rPr>
          <w:rFonts w:ascii="Times New Roman" w:eastAsia="Times New Roman" w:hAnsi="Times New Roman" w:cs="Times New Roman"/>
          <w:sz w:val="24"/>
          <w:szCs w:val="24"/>
          <w:lang w:val="en-ID"/>
        </w:rPr>
      </w:pPr>
      <w:r w:rsidRPr="00BC142E">
        <w:rPr>
          <w:rFonts w:ascii="Times New Roman" w:eastAsia="Times New Roman" w:hAnsi="Times New Roman" w:cs="Times New Roman"/>
          <w:sz w:val="24"/>
          <w:szCs w:val="24"/>
          <w:lang w:val="en-ID"/>
        </w:rPr>
        <w:t>Sociologically, this extreme independence has direct implications for the decline of social capital. Trust and cooperative networks, which once held society together, are now being replaced by transactional and superficial digital interactions</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Turkle","given":"Sherry","non-dropping-particle":"","parse-names":false,"suffix":""}],"id":"ITEM-1","issued":{"date-parts":[["2015"]]},"number-of-pages":"156","publisher":"Basic Books","publisher-place":"New York","title":"Reclaiming Conversation: The Power of Talk in a Digital Age","type":"book"},"uris":["http://www.mendeley.com/documents/?uuid=1d54cc21-0775-4d7e-a1cb-acccbf3af9b2","http://www.mendeley.com/documents/?uuid=e8d1b48f-6b4b-4b36-84ca-e839a72be5db"]}],"mendeley":{"formattedCitation":"(Turkle, 2015)","plainTextFormattedCitation":"(Turkle, 2015)","previouslyFormattedCitation":"(Turkle, 2015)"},"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D159E">
        <w:rPr>
          <w:rFonts w:ascii="Times New Roman" w:eastAsia="Times New Roman" w:hAnsi="Times New Roman" w:cs="Times New Roman"/>
          <w:noProof/>
          <w:sz w:val="24"/>
          <w:szCs w:val="24"/>
          <w:lang w:val="en-ID"/>
        </w:rPr>
        <w:t>(Turkle, 2015)</w:t>
      </w:r>
      <w:r>
        <w:rPr>
          <w:rFonts w:ascii="Times New Roman" w:eastAsia="Times New Roman" w:hAnsi="Times New Roman" w:cs="Times New Roman"/>
          <w:sz w:val="24"/>
          <w:szCs w:val="24"/>
          <w:lang w:val="en-ID"/>
        </w:rPr>
        <w:fldChar w:fldCharType="end"/>
      </w:r>
      <w:r w:rsidRPr="003D565B">
        <w:rPr>
          <w:rFonts w:ascii="Times New Roman" w:eastAsia="Times New Roman" w:hAnsi="Times New Roman" w:cs="Times New Roman"/>
          <w:sz w:val="24"/>
          <w:szCs w:val="24"/>
          <w:lang w:val="en-ID"/>
        </w:rPr>
        <w:t xml:space="preserve">. </w:t>
      </w:r>
      <w:r w:rsidRPr="00BC142E">
        <w:rPr>
          <w:rFonts w:ascii="Times New Roman" w:eastAsia="Times New Roman" w:hAnsi="Times New Roman" w:cs="Times New Roman"/>
          <w:sz w:val="24"/>
          <w:szCs w:val="24"/>
          <w:lang w:val="en-ID"/>
        </w:rPr>
        <w:t xml:space="preserve">Gen Z is often </w:t>
      </w:r>
      <w:r w:rsidRPr="00BC142E">
        <w:rPr>
          <w:rFonts w:ascii="Times New Roman" w:eastAsia="Times New Roman" w:hAnsi="Times New Roman" w:cs="Times New Roman"/>
          <w:sz w:val="24"/>
          <w:szCs w:val="24"/>
          <w:lang w:val="en-ID"/>
        </w:rPr>
        <w:lastRenderedPageBreak/>
        <w:t>caught in the paradox of connectivity; they have thousands of friends on social media, yet experience an acute crisis of loneliness in the real world due to the loss of physical solidarity.</w:t>
      </w:r>
    </w:p>
    <w:p w14:paraId="33C524F4" w14:textId="4A42E9B2" w:rsidR="001F17D9" w:rsidRDefault="001F17D9" w:rsidP="001F17D9">
      <w:pPr>
        <w:pStyle w:val="ListParagraph"/>
        <w:spacing w:after="0"/>
        <w:ind w:left="0" w:firstLine="567"/>
        <w:jc w:val="both"/>
        <w:rPr>
          <w:rFonts w:ascii="Times New Roman" w:eastAsia="Times New Roman" w:hAnsi="Times New Roman" w:cs="Times New Roman"/>
          <w:sz w:val="24"/>
          <w:szCs w:val="24"/>
          <w:lang w:val="en-ID"/>
        </w:rPr>
      </w:pPr>
      <w:r w:rsidRPr="00D96B9C">
        <w:rPr>
          <w:rFonts w:ascii="Times New Roman" w:eastAsia="Times New Roman" w:hAnsi="Times New Roman" w:cs="Times New Roman"/>
          <w:sz w:val="24"/>
          <w:szCs w:val="24"/>
          <w:lang w:val="en-ID"/>
        </w:rPr>
        <w:t>This condition is exacerbated by a culture of digital narcissism that encourages individuals to always focus on their own achievements and self-image. This individualism dulls sensitivity to the suffering of others, where empathy often stops at a symbolic level, such as likes or shares, without being followed by real action in the fiel</w:t>
      </w:r>
      <w:r>
        <w:rPr>
          <w:rFonts w:ascii="Times New Roman" w:eastAsia="Times New Roman" w:hAnsi="Times New Roman" w:cs="Times New Roman"/>
          <w:sz w:val="24"/>
          <w:szCs w:val="24"/>
          <w:lang w:val="en-ID"/>
        </w:rPr>
        <w:t>d</w:t>
      </w:r>
      <w:r w:rsidRPr="00D96B9C">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Juhannis","given":"Hamdan","non-dropping-particle":"","parse-names":false,"suffix":""}],"id":"ITEM-1","issued":{"date-parts":[["2022"]]},"number-of-pages":"45","publisher":"Alauddin Press","publisher-place":"Makassar","title":"Melawan Individualisme Digital","type":"book"},"uris":["http://www.mendeley.com/documents/?uuid=66407d97-2870-45b9-a81e-32d3807d313d","http://www.mendeley.com/documents/?uuid=09fff716-41b1-4bfe-96bf-d201ab8f335e"]}],"mendeley":{"formattedCitation":"(Juhannis, 2022)","plainTextFormattedCitation":"(Juhannis, 2022)","previouslyFormattedCitation":"(Juhannis, 2022)"},"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D159E">
        <w:rPr>
          <w:rFonts w:ascii="Times New Roman" w:eastAsia="Times New Roman" w:hAnsi="Times New Roman" w:cs="Times New Roman"/>
          <w:noProof/>
          <w:sz w:val="24"/>
          <w:szCs w:val="24"/>
          <w:lang w:val="en-ID"/>
        </w:rPr>
        <w:t>(Juhannis, 2022)</w:t>
      </w:r>
      <w:r>
        <w:rPr>
          <w:rFonts w:ascii="Times New Roman" w:eastAsia="Times New Roman" w:hAnsi="Times New Roman" w:cs="Times New Roman"/>
          <w:sz w:val="24"/>
          <w:szCs w:val="24"/>
          <w:lang w:val="en-ID"/>
        </w:rPr>
        <w:fldChar w:fldCharType="end"/>
      </w:r>
      <w:r w:rsidRPr="003D565B">
        <w:rPr>
          <w:rFonts w:ascii="Times New Roman" w:eastAsia="Times New Roman" w:hAnsi="Times New Roman" w:cs="Times New Roman"/>
          <w:sz w:val="24"/>
          <w:szCs w:val="24"/>
          <w:lang w:val="en-ID"/>
        </w:rPr>
        <w:t xml:space="preserve">. </w:t>
      </w:r>
      <w:r w:rsidRPr="00D96B9C">
        <w:rPr>
          <w:rFonts w:ascii="Times New Roman" w:eastAsia="Times New Roman" w:hAnsi="Times New Roman" w:cs="Times New Roman"/>
          <w:sz w:val="24"/>
          <w:szCs w:val="24"/>
          <w:lang w:val="en-ID"/>
        </w:rPr>
        <w:t xml:space="preserve">This phenomenon shows that </w:t>
      </w:r>
      <w:proofErr w:type="gramStart"/>
      <w:r w:rsidRPr="00D96B9C">
        <w:rPr>
          <w:rFonts w:ascii="Times New Roman" w:eastAsia="Times New Roman" w:hAnsi="Times New Roman" w:cs="Times New Roman"/>
          <w:sz w:val="24"/>
          <w:szCs w:val="24"/>
          <w:lang w:val="en-ID"/>
        </w:rPr>
        <w:t>there's</w:t>
      </w:r>
      <w:proofErr w:type="gramEnd"/>
      <w:r w:rsidRPr="00D96B9C">
        <w:rPr>
          <w:rFonts w:ascii="Times New Roman" w:eastAsia="Times New Roman" w:hAnsi="Times New Roman" w:cs="Times New Roman"/>
          <w:sz w:val="24"/>
          <w:szCs w:val="24"/>
          <w:lang w:val="en-ID"/>
        </w:rPr>
        <w:t xml:space="preserve"> a gap between moral cognition and social implementation in everyday life.</w:t>
      </w:r>
    </w:p>
    <w:p w14:paraId="2D27853A" w14:textId="27498E62" w:rsidR="001F17D9" w:rsidRDefault="001F17D9" w:rsidP="001F17D9">
      <w:pPr>
        <w:pStyle w:val="ListParagraph"/>
        <w:spacing w:after="0"/>
        <w:ind w:left="0" w:firstLine="567"/>
        <w:jc w:val="both"/>
        <w:rPr>
          <w:rFonts w:ascii="Times New Roman" w:eastAsia="Times New Roman" w:hAnsi="Times New Roman" w:cs="Times New Roman"/>
          <w:sz w:val="24"/>
          <w:szCs w:val="24"/>
          <w:lang w:val="en-ID"/>
        </w:rPr>
      </w:pPr>
      <w:r w:rsidRPr="00D96B9C">
        <w:rPr>
          <w:rFonts w:ascii="Times New Roman" w:eastAsia="Times New Roman" w:hAnsi="Times New Roman" w:cs="Times New Roman"/>
          <w:sz w:val="24"/>
          <w:szCs w:val="24"/>
          <w:lang w:val="en-ID"/>
        </w:rPr>
        <w:t>From an Islamic perspective, this phenomenon of individualism that ignores the social environment has been strongly warned against in the Qur'an, particularly in Surah Al-Ma'un. This surah radically identifies social neglect as a form of “denial of religion.”</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Shihab","given":"M. Quraish","non-dropping-particle":"","parse-names":false,"suffix":""}],"id":"ITEM-1","issued":{"date-parts":[["2017"]]},"number-of-pages":"542","publisher":"Lentera Hati","publisher-place":"Jakarta","title":"Tafsir Al-Misbah: Pesan, Kesan dan Keserasian Al-Qur’an, Jilid 15","type":"book"},"uris":["http://www.mendeley.com/documents/?uuid=6bfcd04a-cee2-4ca3-a257-913f17821a92","http://www.mendeley.com/documents/?uuid=c2c4a240-ff71-4ed1-9679-d8140d2ca23b"]}],"mendeley":{"formattedCitation":"(Shihab, 2017)","plainTextFormattedCitation":"(Shihab, 2017)","previouslyFormattedCitation":"(Shihab, 2017)"},"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D159E">
        <w:rPr>
          <w:rFonts w:ascii="Times New Roman" w:eastAsia="Times New Roman" w:hAnsi="Times New Roman" w:cs="Times New Roman"/>
          <w:noProof/>
          <w:sz w:val="24"/>
          <w:szCs w:val="24"/>
          <w:lang w:val="en-ID"/>
        </w:rPr>
        <w:t>(Shihab, 2017)</w:t>
      </w:r>
      <w:r>
        <w:rPr>
          <w:rFonts w:ascii="Times New Roman" w:eastAsia="Times New Roman" w:hAnsi="Times New Roman" w:cs="Times New Roman"/>
          <w:sz w:val="24"/>
          <w:szCs w:val="24"/>
          <w:lang w:val="en-ID"/>
        </w:rPr>
        <w:fldChar w:fldCharType="end"/>
      </w:r>
      <w:r w:rsidRPr="003D565B">
        <w:rPr>
          <w:rFonts w:ascii="Times New Roman" w:eastAsia="Times New Roman" w:hAnsi="Times New Roman" w:cs="Times New Roman"/>
          <w:sz w:val="24"/>
          <w:szCs w:val="24"/>
          <w:lang w:val="en-ID"/>
        </w:rPr>
        <w:t xml:space="preserve">. </w:t>
      </w:r>
      <w:r w:rsidRPr="00D96B9C">
        <w:rPr>
          <w:rFonts w:ascii="Times New Roman" w:eastAsia="Times New Roman" w:hAnsi="Times New Roman" w:cs="Times New Roman"/>
          <w:sz w:val="24"/>
          <w:szCs w:val="24"/>
          <w:lang w:val="en-ID"/>
        </w:rPr>
        <w:t>The central message of Al-Ma'un emphasizes that true spirituality cannot stand firm on the ruins of social indifference, a criticism that is highly relevant to the current lifestyle of Generation Z</w:t>
      </w:r>
      <w:r w:rsidRPr="003D565B">
        <w:rPr>
          <w:rFonts w:ascii="Times New Roman" w:eastAsia="Times New Roman" w:hAnsi="Times New Roman" w:cs="Times New Roman"/>
          <w:sz w:val="24"/>
          <w:szCs w:val="24"/>
          <w:lang w:val="en-ID"/>
        </w:rPr>
        <w:t xml:space="preserve">. </w:t>
      </w:r>
    </w:p>
    <w:p w14:paraId="602ED1B8" w14:textId="33B86BFA" w:rsidR="001F17D9" w:rsidRDefault="001F17D9" w:rsidP="001F17D9">
      <w:pPr>
        <w:pStyle w:val="ListParagraph"/>
        <w:spacing w:after="0"/>
        <w:ind w:left="0" w:firstLine="567"/>
        <w:jc w:val="both"/>
        <w:rPr>
          <w:rFonts w:ascii="Times New Roman" w:eastAsia="Times New Roman" w:hAnsi="Times New Roman" w:cs="Times New Roman"/>
          <w:sz w:val="24"/>
          <w:szCs w:val="24"/>
          <w:lang w:val="en-ID"/>
        </w:rPr>
      </w:pPr>
      <w:r w:rsidRPr="00D96B9C">
        <w:rPr>
          <w:rFonts w:ascii="Times New Roman" w:eastAsia="Times New Roman" w:hAnsi="Times New Roman" w:cs="Times New Roman"/>
          <w:sz w:val="24"/>
          <w:szCs w:val="24"/>
          <w:lang w:val="en-ID"/>
        </w:rPr>
        <w:t xml:space="preserve">The term </w:t>
      </w:r>
      <w:proofErr w:type="spellStart"/>
      <w:r w:rsidRPr="00D96B9C">
        <w:rPr>
          <w:rFonts w:ascii="Times New Roman" w:eastAsia="Times New Roman" w:hAnsi="Times New Roman" w:cs="Times New Roman"/>
          <w:sz w:val="24"/>
          <w:szCs w:val="24"/>
          <w:lang w:val="en-ID"/>
        </w:rPr>
        <w:t>wa</w:t>
      </w:r>
      <w:proofErr w:type="spellEnd"/>
      <w:r w:rsidRPr="00D96B9C">
        <w:rPr>
          <w:rFonts w:ascii="Times New Roman" w:eastAsia="Times New Roman" w:hAnsi="Times New Roman" w:cs="Times New Roman"/>
          <w:sz w:val="24"/>
          <w:szCs w:val="24"/>
          <w:lang w:val="en-ID"/>
        </w:rPr>
        <w:t xml:space="preserve"> </w:t>
      </w:r>
      <w:proofErr w:type="spellStart"/>
      <w:r w:rsidRPr="00D96B9C">
        <w:rPr>
          <w:rFonts w:ascii="Times New Roman" w:eastAsia="Times New Roman" w:hAnsi="Times New Roman" w:cs="Times New Roman"/>
          <w:sz w:val="24"/>
          <w:szCs w:val="24"/>
          <w:lang w:val="en-ID"/>
        </w:rPr>
        <w:t>yamna’unal</w:t>
      </w:r>
      <w:proofErr w:type="spellEnd"/>
      <w:r w:rsidRPr="00D96B9C">
        <w:rPr>
          <w:rFonts w:ascii="Times New Roman" w:eastAsia="Times New Roman" w:hAnsi="Times New Roman" w:cs="Times New Roman"/>
          <w:sz w:val="24"/>
          <w:szCs w:val="24"/>
          <w:lang w:val="en-ID"/>
        </w:rPr>
        <w:t xml:space="preserve"> </w:t>
      </w:r>
      <w:proofErr w:type="spellStart"/>
      <w:r w:rsidRPr="00D96B9C">
        <w:rPr>
          <w:rFonts w:ascii="Times New Roman" w:eastAsia="Times New Roman" w:hAnsi="Times New Roman" w:cs="Times New Roman"/>
          <w:sz w:val="24"/>
          <w:szCs w:val="24"/>
          <w:lang w:val="en-ID"/>
        </w:rPr>
        <w:t>ma’un</w:t>
      </w:r>
      <w:proofErr w:type="spellEnd"/>
      <w:r w:rsidRPr="00D96B9C">
        <w:rPr>
          <w:rFonts w:ascii="Times New Roman" w:eastAsia="Times New Roman" w:hAnsi="Times New Roman" w:cs="Times New Roman"/>
          <w:sz w:val="24"/>
          <w:szCs w:val="24"/>
          <w:lang w:val="en-ID"/>
        </w:rPr>
        <w:t xml:space="preserve"> (reluctance to give useful things) in the surah can be broadly interpreted as reluctance to share resources, knowledge, or time for the communal good </w:t>
      </w:r>
      <w:r>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Hamka","given":"","non-dropping-particle":"","parse-names":false,"suffix":""}],"id":"ITEM-1","issued":{"date-parts":[["2015"]]},"number-of-pages":"128","publisher":"Gema Insani Press","publisher-place":"Jakarta","title":"Tafsir Al-Azhar, Jilid 9","type":"book"},"uris":["http://www.mendeley.com/documents/?uuid=266818df-8e96-4809-a97a-517cd2e21080","http://www.mendeley.com/documents/?uuid=056216c8-1e5b-418e-9100-540613755fdc"]}],"mendeley":{"formattedCitation":"(Hamka, 2015)","plainTextFormattedCitation":"(Hamka, 2015)","previouslyFormattedCitation":"(Hamka, 2015)"},"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D159E">
        <w:rPr>
          <w:rFonts w:ascii="Times New Roman" w:eastAsia="Times New Roman" w:hAnsi="Times New Roman" w:cs="Times New Roman"/>
          <w:noProof/>
          <w:sz w:val="24"/>
          <w:szCs w:val="24"/>
          <w:lang w:val="en-ID"/>
        </w:rPr>
        <w:t>(Hamka, 2015)</w:t>
      </w:r>
      <w:r>
        <w:rPr>
          <w:rFonts w:ascii="Times New Roman" w:eastAsia="Times New Roman" w:hAnsi="Times New Roman" w:cs="Times New Roman"/>
          <w:sz w:val="24"/>
          <w:szCs w:val="24"/>
          <w:lang w:val="en-ID"/>
        </w:rPr>
        <w:fldChar w:fldCharType="end"/>
      </w:r>
      <w:r w:rsidRPr="003D565B">
        <w:rPr>
          <w:rFonts w:ascii="Times New Roman" w:eastAsia="Times New Roman" w:hAnsi="Times New Roman" w:cs="Times New Roman"/>
          <w:sz w:val="24"/>
          <w:szCs w:val="24"/>
          <w:lang w:val="en-ID"/>
        </w:rPr>
        <w:t xml:space="preserve">. </w:t>
      </w:r>
      <w:r w:rsidRPr="00D96B9C">
        <w:rPr>
          <w:rFonts w:ascii="Times New Roman" w:eastAsia="Times New Roman" w:hAnsi="Times New Roman" w:cs="Times New Roman"/>
          <w:sz w:val="24"/>
          <w:szCs w:val="24"/>
          <w:lang w:val="en-ID"/>
        </w:rPr>
        <w:t>Amidst a culture of hyper-independence, this warning serves as a reminder that humans are created to complement one another (</w:t>
      </w:r>
      <w:proofErr w:type="spellStart"/>
      <w:r w:rsidRPr="00D96B9C">
        <w:rPr>
          <w:rFonts w:ascii="Times New Roman" w:eastAsia="Times New Roman" w:hAnsi="Times New Roman" w:cs="Times New Roman"/>
          <w:sz w:val="24"/>
          <w:szCs w:val="24"/>
          <w:lang w:val="en-ID"/>
        </w:rPr>
        <w:t>ta'awun</w:t>
      </w:r>
      <w:proofErr w:type="spellEnd"/>
      <w:r w:rsidRPr="00D96B9C">
        <w:rPr>
          <w:rFonts w:ascii="Times New Roman" w:eastAsia="Times New Roman" w:hAnsi="Times New Roman" w:cs="Times New Roman"/>
          <w:sz w:val="24"/>
          <w:szCs w:val="24"/>
          <w:lang w:val="en-ID"/>
        </w:rPr>
        <w:t>). Islam views independence that isolates individuals from social responsibility as a deviation from the essence of humanity.</w:t>
      </w:r>
    </w:p>
    <w:p w14:paraId="7F305CE7" w14:textId="56FAED45" w:rsidR="001F17D9" w:rsidRDefault="001F17D9" w:rsidP="001F17D9">
      <w:pPr>
        <w:pStyle w:val="ListParagraph"/>
        <w:spacing w:after="0"/>
        <w:ind w:left="0" w:firstLine="567"/>
        <w:jc w:val="both"/>
        <w:rPr>
          <w:rFonts w:ascii="Times New Roman" w:eastAsia="Times New Roman" w:hAnsi="Times New Roman" w:cs="Times New Roman"/>
          <w:sz w:val="24"/>
          <w:szCs w:val="24"/>
          <w:lang w:val="en-ID"/>
        </w:rPr>
      </w:pPr>
      <w:r w:rsidRPr="00D96B9C">
        <w:rPr>
          <w:rFonts w:ascii="Times New Roman" w:eastAsia="Times New Roman" w:hAnsi="Times New Roman" w:cs="Times New Roman"/>
          <w:sz w:val="24"/>
          <w:szCs w:val="24"/>
          <w:lang w:val="en-ID"/>
        </w:rPr>
        <w:t xml:space="preserve">Previous research on Generation Z has generally focused more on the psychological aspects of their digital </w:t>
      </w:r>
      <w:proofErr w:type="spellStart"/>
      <w:r w:rsidRPr="00D96B9C">
        <w:rPr>
          <w:rFonts w:ascii="Times New Roman" w:eastAsia="Times New Roman" w:hAnsi="Times New Roman" w:cs="Times New Roman"/>
          <w:sz w:val="24"/>
          <w:szCs w:val="24"/>
          <w:lang w:val="en-ID"/>
        </w:rPr>
        <w:t>behavior</w:t>
      </w:r>
      <w:proofErr w:type="spellEnd"/>
      <w:r w:rsidRPr="00D96B9C">
        <w:rPr>
          <w:rFonts w:ascii="Times New Roman" w:eastAsia="Times New Roman" w:hAnsi="Times New Roman" w:cs="Times New Roman"/>
          <w:sz w:val="24"/>
          <w:szCs w:val="24"/>
          <w:lang w:val="en-ID"/>
        </w:rPr>
        <w:t xml:space="preserve"> or consumptive lifestyles from an economic perspective </w:t>
      </w:r>
      <w:r>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Yusuf","given":"Munir","non-dropping-particle":"","parse-names":false,"suffix":""}],"id":"ITEM-1","issued":{"date-parts":[["2019"]]},"number-of-pages":"67","publisher":"LP2M IAIN Palopo","publisher-place":"Palopo","title":"Karakter Mahasiswa dalam Perspektif Pendidikan Islam","type":"book"},"uris":["http://www.mendeley.com/documents/?uuid=da4b0ba8-5e3d-40f0-98b0-4643b2a793e3","http://www.mendeley.com/documents/?uuid=7c9da69a-6733-440e-afce-e312f3a7355e"]}],"mendeley":{"formattedCitation":"(Yusuf, 2019)","plainTextFormattedCitation":"(Yusuf, 2019)","previouslyFormattedCitation":"(Yusuf, 2019)"},"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D159E">
        <w:rPr>
          <w:rFonts w:ascii="Times New Roman" w:eastAsia="Times New Roman" w:hAnsi="Times New Roman" w:cs="Times New Roman"/>
          <w:noProof/>
          <w:sz w:val="24"/>
          <w:szCs w:val="24"/>
          <w:lang w:val="en-ID"/>
        </w:rPr>
        <w:t>(Yusuf, 2019)</w:t>
      </w:r>
      <w:r>
        <w:rPr>
          <w:rFonts w:ascii="Times New Roman" w:eastAsia="Times New Roman" w:hAnsi="Times New Roman" w:cs="Times New Roman"/>
          <w:sz w:val="24"/>
          <w:szCs w:val="24"/>
          <w:lang w:val="en-ID"/>
        </w:rPr>
        <w:fldChar w:fldCharType="end"/>
      </w:r>
      <w:r w:rsidRPr="003D565B">
        <w:rPr>
          <w:rFonts w:ascii="Times New Roman" w:eastAsia="Times New Roman" w:hAnsi="Times New Roman" w:cs="Times New Roman"/>
          <w:sz w:val="24"/>
          <w:szCs w:val="24"/>
          <w:lang w:val="en-ID"/>
        </w:rPr>
        <w:t xml:space="preserve">. </w:t>
      </w:r>
      <w:r w:rsidRPr="00D96B9C">
        <w:rPr>
          <w:rFonts w:ascii="Times New Roman" w:eastAsia="Times New Roman" w:hAnsi="Times New Roman" w:cs="Times New Roman"/>
          <w:sz w:val="24"/>
          <w:szCs w:val="24"/>
          <w:lang w:val="en-ID"/>
        </w:rPr>
        <w:t xml:space="preserve">Meanwhile, interpretive studies of Surah Al-Ma'un often get stuck in normative theological explanations without engaging in a critical dialogue with contemporary sociological phenomena such as hyper-independence </w:t>
      </w:r>
      <w:r>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Hosen","given":"Nadirsyah","non-dropping-particle":"","parse-names":false,"suffix":""}],"id":"ITEM-1","issued":{"date-parts":[["2018"]]},"number-of-pages":"92","publisher":"Bentang Pustaka","publisher-place":"Yogyakarta","title":"Saring Sebelum Sharing: Menjadi Muslim Cerdas di Era Digital","type":"book"},"uris":["http://www.mendeley.com/documents/?uuid=932a24f6-3090-4ef2-ad05-b663ed68fbb5","http://www.mendeley.com/documents/?uuid=de828a5c-1d5a-47c1-9bfe-87cabff8adfb"]}],"mendeley":{"formattedCitation":"(Hosen, 2018)","manualFormatting":"(Hosen, 2018)","plainTextFormattedCitation":"(Hosen, 2018)","previouslyFormattedCitation":"(Hosen, 2018)"},"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F6DDF">
        <w:rPr>
          <w:rFonts w:ascii="Times New Roman" w:eastAsia="Times New Roman" w:hAnsi="Times New Roman" w:cs="Times New Roman"/>
          <w:noProof/>
          <w:sz w:val="24"/>
          <w:szCs w:val="24"/>
          <w:lang w:val="en-ID"/>
        </w:rPr>
        <w:t>(Hosen, 2018)</w:t>
      </w:r>
      <w:r>
        <w:rPr>
          <w:rFonts w:ascii="Times New Roman" w:eastAsia="Times New Roman" w:hAnsi="Times New Roman" w:cs="Times New Roman"/>
          <w:sz w:val="24"/>
          <w:szCs w:val="24"/>
          <w:lang w:val="en-ID"/>
        </w:rPr>
        <w:fldChar w:fldCharType="end"/>
      </w:r>
      <w:r w:rsidRPr="003D565B">
        <w:rPr>
          <w:rFonts w:ascii="Times New Roman" w:eastAsia="Times New Roman" w:hAnsi="Times New Roman" w:cs="Times New Roman"/>
          <w:sz w:val="24"/>
          <w:szCs w:val="24"/>
          <w:lang w:val="en-ID"/>
        </w:rPr>
        <w:t xml:space="preserve">. </w:t>
      </w:r>
      <w:r w:rsidRPr="00D96B9C">
        <w:rPr>
          <w:rFonts w:ascii="Times New Roman" w:eastAsia="Times New Roman" w:hAnsi="Times New Roman" w:cs="Times New Roman"/>
          <w:sz w:val="24"/>
          <w:szCs w:val="24"/>
          <w:lang w:val="en-ID"/>
        </w:rPr>
        <w:t>There is a research gap in examining how the values of Al-Ma'un can be reconstructed as practical solutions to the crisis of digital solidarity.</w:t>
      </w:r>
      <w:r w:rsidRPr="003D565B">
        <w:rPr>
          <w:rFonts w:ascii="Times New Roman" w:eastAsia="Times New Roman" w:hAnsi="Times New Roman" w:cs="Times New Roman"/>
          <w:sz w:val="24"/>
          <w:szCs w:val="24"/>
          <w:lang w:val="en-ID"/>
        </w:rPr>
        <w:t xml:space="preserve"> </w:t>
      </w:r>
    </w:p>
    <w:p w14:paraId="7D68FAAE" w14:textId="32B0307C" w:rsidR="001F17D9" w:rsidRDefault="001F17D9" w:rsidP="001F17D9">
      <w:pPr>
        <w:pStyle w:val="ListParagraph"/>
        <w:spacing w:after="0"/>
        <w:ind w:left="0" w:firstLine="567"/>
        <w:jc w:val="both"/>
        <w:rPr>
          <w:rFonts w:ascii="Times New Roman" w:eastAsia="Times New Roman" w:hAnsi="Times New Roman" w:cs="Times New Roman"/>
          <w:sz w:val="24"/>
          <w:szCs w:val="24"/>
          <w:lang w:val="en-ID"/>
        </w:rPr>
      </w:pPr>
      <w:r w:rsidRPr="00D96B9C">
        <w:rPr>
          <w:rFonts w:ascii="Times New Roman" w:eastAsia="Times New Roman" w:hAnsi="Times New Roman" w:cs="Times New Roman"/>
          <w:sz w:val="24"/>
          <w:szCs w:val="24"/>
          <w:lang w:val="en-ID"/>
        </w:rPr>
        <w:t>Therefore, this study aims to reinterpret Surah Al-Ma'un as an instrument of deconstruction of the extreme individualism of Generation Z. A new perspective is needed that views piety not only as a private vertical relationship, but also as an inclusive social commitment</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Aksin Wijaya","given":"","non-dropping-particle":"","parse-names":false,"suffix":""}],"id":"ITEM-1","issued":{"date-parts":[["2021"]]},"number-of-pages":"140","publisher":"IRCiSoD","publisher-place":"Yogyakarta","title":"Menyusuri Jejak Al-Qur'an dalam Kehidupan Sosial","type":"book"},"uris":["http://www.mendeley.com/documents/?uuid=faf59c7a-50de-4cb9-98a0-ce4766813518","http://www.mendeley.com/documents/?uuid=d915c608-5763-43c8-abc0-7f49f6da6d5b"]}],"mendeley":{"formattedCitation":"(Aksin Wijaya, 2021)","plainTextFormattedCitation":"(Aksin Wijaya, 2021)","previouslyFormattedCitation":"(Aksin Wijaya, 2021)"},"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D159E">
        <w:rPr>
          <w:rFonts w:ascii="Times New Roman" w:eastAsia="Times New Roman" w:hAnsi="Times New Roman" w:cs="Times New Roman"/>
          <w:noProof/>
          <w:sz w:val="24"/>
          <w:szCs w:val="24"/>
          <w:lang w:val="en-ID"/>
        </w:rPr>
        <w:t>(Aksin Wijaya, 2021)</w:t>
      </w:r>
      <w:r>
        <w:rPr>
          <w:rFonts w:ascii="Times New Roman" w:eastAsia="Times New Roman" w:hAnsi="Times New Roman" w:cs="Times New Roman"/>
          <w:sz w:val="24"/>
          <w:szCs w:val="24"/>
          <w:lang w:val="en-ID"/>
        </w:rPr>
        <w:fldChar w:fldCharType="end"/>
      </w:r>
      <w:r w:rsidRPr="003D565B">
        <w:rPr>
          <w:rFonts w:ascii="Times New Roman" w:eastAsia="Times New Roman" w:hAnsi="Times New Roman" w:cs="Times New Roman"/>
          <w:sz w:val="24"/>
          <w:szCs w:val="24"/>
          <w:lang w:val="en-ID"/>
        </w:rPr>
        <w:t xml:space="preserve">. </w:t>
      </w:r>
      <w:r w:rsidRPr="00D96B9C">
        <w:rPr>
          <w:rFonts w:ascii="Times New Roman" w:eastAsia="Times New Roman" w:hAnsi="Times New Roman" w:cs="Times New Roman"/>
          <w:sz w:val="24"/>
          <w:szCs w:val="24"/>
          <w:lang w:val="en-ID"/>
        </w:rPr>
        <w:t>This is important so that religion remains functional in responding to the increasingly atomistic challenges of the times. The internalization of the values of Al-Ma'un is expected to be able to change the paradigm of Generation Z from exclusive independence to inclusive interdependence. Thus, they can still utilize technology without losing their identity as caring social beings</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Shihab","given":"M. Quraish","non-dropping-particle":"","parse-names":false,"suffix":""}],"id":"ITEM-1","issued":{"date-parts":[["2023"]]},"number-of-pages":"88","publisher":"Lentera Hati","publisher-place":"Jakarta","title":"Wawasan Al-Qur'an tentang Ketertiban Sosial","type":"book"},"uris":["http://www.mendeley.com/documents/?uuid=41248bd4-6ee4-4981-b72a-b8d00e2efe24","http://www.mendeley.com/documents/?uuid=8ea85d5c-b8a9-41dc-a2c8-73815acf278a"]}],"mendeley":{"formattedCitation":"(Shihab, 2023)","plainTextFormattedCitation":"(Shihab, 2023)","previouslyFormattedCitation":"(Shihab, 2023)"},"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D159E">
        <w:rPr>
          <w:rFonts w:ascii="Times New Roman" w:eastAsia="Times New Roman" w:hAnsi="Times New Roman" w:cs="Times New Roman"/>
          <w:noProof/>
          <w:sz w:val="24"/>
          <w:szCs w:val="24"/>
          <w:lang w:val="en-ID"/>
        </w:rPr>
        <w:t>(Shihab, 2023)</w:t>
      </w:r>
      <w:r>
        <w:rPr>
          <w:rFonts w:ascii="Times New Roman" w:eastAsia="Times New Roman" w:hAnsi="Times New Roman" w:cs="Times New Roman"/>
          <w:sz w:val="24"/>
          <w:szCs w:val="24"/>
          <w:lang w:val="en-ID"/>
        </w:rPr>
        <w:fldChar w:fldCharType="end"/>
      </w:r>
      <w:r w:rsidRPr="003D565B">
        <w:rPr>
          <w:rFonts w:ascii="Times New Roman" w:eastAsia="Times New Roman" w:hAnsi="Times New Roman" w:cs="Times New Roman"/>
          <w:sz w:val="24"/>
          <w:szCs w:val="24"/>
          <w:lang w:val="en-ID"/>
        </w:rPr>
        <w:t xml:space="preserve">. </w:t>
      </w:r>
      <w:r w:rsidRPr="00D96B9C">
        <w:rPr>
          <w:rFonts w:ascii="Times New Roman" w:eastAsia="Times New Roman" w:hAnsi="Times New Roman" w:cs="Times New Roman"/>
          <w:sz w:val="24"/>
          <w:szCs w:val="24"/>
          <w:lang w:val="en-ID"/>
        </w:rPr>
        <w:t xml:space="preserve">This is in line with efforts to build a civilized society where </w:t>
      </w:r>
      <w:proofErr w:type="gramStart"/>
      <w:r w:rsidRPr="00D96B9C">
        <w:rPr>
          <w:rFonts w:ascii="Times New Roman" w:eastAsia="Times New Roman" w:hAnsi="Times New Roman" w:cs="Times New Roman"/>
          <w:sz w:val="24"/>
          <w:szCs w:val="24"/>
          <w:lang w:val="en-ID"/>
        </w:rPr>
        <w:t>each individual</w:t>
      </w:r>
      <w:proofErr w:type="gramEnd"/>
      <w:r w:rsidRPr="00D96B9C">
        <w:rPr>
          <w:rFonts w:ascii="Times New Roman" w:eastAsia="Times New Roman" w:hAnsi="Times New Roman" w:cs="Times New Roman"/>
          <w:sz w:val="24"/>
          <w:szCs w:val="24"/>
          <w:lang w:val="en-ID"/>
        </w:rPr>
        <w:t xml:space="preserve"> becomes a conduit of goodness for others</w:t>
      </w:r>
      <w:r>
        <w:rPr>
          <w:rFonts w:ascii="Times New Roman" w:eastAsia="Times New Roman" w:hAnsi="Times New Roman" w:cs="Times New Roman"/>
          <w:sz w:val="24"/>
          <w:szCs w:val="24"/>
          <w:lang w:val="en-ID"/>
        </w:rPr>
        <w:t>.</w:t>
      </w:r>
      <w:r w:rsidRPr="003D565B">
        <w:rPr>
          <w:rFonts w:ascii="Times New Roman" w:eastAsia="Times New Roman" w:hAnsi="Times New Roman" w:cs="Times New Roman"/>
          <w:sz w:val="24"/>
          <w:szCs w:val="24"/>
          <w:lang w:val="en-ID"/>
        </w:rPr>
        <w:t xml:space="preserve"> </w:t>
      </w:r>
    </w:p>
    <w:p w14:paraId="3F65F3A6" w14:textId="77777777" w:rsidR="001F17D9" w:rsidRPr="006D159E" w:rsidRDefault="001F17D9" w:rsidP="001F17D9">
      <w:pPr>
        <w:pStyle w:val="ListParagraph"/>
        <w:spacing w:after="0"/>
        <w:ind w:left="0" w:firstLine="567"/>
        <w:jc w:val="both"/>
        <w:rPr>
          <w:rFonts w:ascii="Times New Roman" w:eastAsia="Times New Roman" w:hAnsi="Times New Roman" w:cs="Times New Roman"/>
          <w:sz w:val="24"/>
          <w:szCs w:val="24"/>
          <w:lang w:val="en-ID"/>
        </w:rPr>
      </w:pPr>
      <w:r w:rsidRPr="00D96B9C">
        <w:rPr>
          <w:rFonts w:ascii="Times New Roman" w:eastAsia="Times New Roman" w:hAnsi="Times New Roman" w:cs="Times New Roman"/>
          <w:sz w:val="24"/>
          <w:szCs w:val="24"/>
          <w:lang w:val="en-ID"/>
        </w:rPr>
        <w:t>Academically, this article contributes to the development of a more contextual discourse on social interpretation (al-tafsir al-</w:t>
      </w:r>
      <w:proofErr w:type="spellStart"/>
      <w:r w:rsidRPr="00D96B9C">
        <w:rPr>
          <w:rFonts w:ascii="Times New Roman" w:eastAsia="Times New Roman" w:hAnsi="Times New Roman" w:cs="Times New Roman"/>
          <w:sz w:val="24"/>
          <w:szCs w:val="24"/>
          <w:lang w:val="en-ID"/>
        </w:rPr>
        <w:t>ijtima'i</w:t>
      </w:r>
      <w:proofErr w:type="spellEnd"/>
      <w:r w:rsidRPr="00D96B9C">
        <w:rPr>
          <w:rFonts w:ascii="Times New Roman" w:eastAsia="Times New Roman" w:hAnsi="Times New Roman" w:cs="Times New Roman"/>
          <w:sz w:val="24"/>
          <w:szCs w:val="24"/>
          <w:lang w:val="en-ID"/>
        </w:rPr>
        <w:t>). Through this analysis, it is hoped that a model of social piety relevant to today's Muslim youth will emerge. Thus, the crisis of digital individualism is no longer seen as a permanent threat, but rather as a momentum to revive the spirit of Qur'anic solidarity amid technological disruption</w:t>
      </w:r>
      <w:r w:rsidRPr="003D565B">
        <w:rPr>
          <w:rFonts w:ascii="Times New Roman" w:eastAsia="Times New Roman" w:hAnsi="Times New Roman" w:cs="Times New Roman"/>
          <w:sz w:val="24"/>
          <w:szCs w:val="24"/>
          <w:lang w:val="en-ID"/>
        </w:rPr>
        <w:t>.</w:t>
      </w:r>
    </w:p>
    <w:p w14:paraId="74C93B66" w14:textId="12A4D046" w:rsidR="000731E5" w:rsidRPr="00620E5D" w:rsidRDefault="00912F13" w:rsidP="00620E5D">
      <w:pPr>
        <w:numPr>
          <w:ilvl w:val="0"/>
          <w:numId w:val="1"/>
        </w:numPr>
        <w:pBdr>
          <w:top w:val="nil"/>
          <w:left w:val="nil"/>
          <w:bottom w:val="nil"/>
          <w:right w:val="nil"/>
          <w:between w:val="nil"/>
        </w:pBdr>
        <w:spacing w:after="0"/>
        <w:jc w:val="both"/>
        <w:rPr>
          <w:rFonts w:ascii="Times New Roman" w:eastAsia="Times New Roman" w:hAnsi="Times New Roman" w:cs="Times New Roman"/>
          <w:b/>
          <w:color w:val="000000"/>
          <w:sz w:val="24"/>
          <w:szCs w:val="24"/>
        </w:rPr>
      </w:pPr>
      <w:r w:rsidRPr="00620E5D">
        <w:rPr>
          <w:rFonts w:asciiTheme="majorBidi" w:hAnsiTheme="majorBidi" w:cstheme="majorBidi"/>
          <w:b/>
          <w:color w:val="000000"/>
          <w:sz w:val="24"/>
          <w:szCs w:val="24"/>
        </w:rPr>
        <w:lastRenderedPageBreak/>
        <w:t>RESEARCH METHOD</w:t>
      </w:r>
    </w:p>
    <w:p w14:paraId="6C17AAB3" w14:textId="3A31A78F" w:rsidR="001F17D9" w:rsidRDefault="001F17D9" w:rsidP="001F17D9">
      <w:pPr>
        <w:spacing w:after="0"/>
        <w:ind w:firstLine="709"/>
        <w:jc w:val="both"/>
        <w:rPr>
          <w:rFonts w:ascii="Times New Roman" w:eastAsia="Times New Roman" w:hAnsi="Times New Roman" w:cs="Times New Roman"/>
          <w:b/>
          <w:bCs/>
          <w:sz w:val="24"/>
          <w:szCs w:val="24"/>
          <w:lang w:val="en-ID"/>
        </w:rPr>
      </w:pPr>
      <w:r w:rsidRPr="007F395E">
        <w:rPr>
          <w:rFonts w:ascii="Times New Roman" w:eastAsia="Times New Roman" w:hAnsi="Times New Roman" w:cs="Times New Roman"/>
          <w:sz w:val="24"/>
          <w:szCs w:val="24"/>
          <w:lang w:val="en-ID"/>
        </w:rPr>
        <w:t>This research is a qualitative study based on library research, in which authoritative texts and sociological literature serve as the main sources of data</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Sugiyono","given":"","non-dropping-particle":"","parse-names":false,"suffix":""}],"id":"ITEM-1","issued":{"date-parts":[["2020"]]},"number-of-pages":"45","publisher":"CV. Alfabeta","publisher-place":"Bandung","title":"Metode Penelitian Kualitatif","type":"book"},"uris":["http://www.mendeley.com/documents/?uuid=dd20b0c3-5a2e-447c-aec1-133377bcf994","http://www.mendeley.com/documents/?uuid=2bf171e0-eba3-4472-8ee2-d5ebbbf1911a"]}],"mendeley":{"formattedCitation":"(Sugiyono, 2020)","plainTextFormattedCitation":"(Sugiyono, 2020)","previouslyFormattedCitation":"(Sugiyono, 2020)"},"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D159E">
        <w:rPr>
          <w:rFonts w:ascii="Times New Roman" w:eastAsia="Times New Roman" w:hAnsi="Times New Roman" w:cs="Times New Roman"/>
          <w:noProof/>
          <w:sz w:val="24"/>
          <w:szCs w:val="24"/>
          <w:lang w:val="en-ID"/>
        </w:rPr>
        <w:t>(Sugiyono, 2020)</w:t>
      </w:r>
      <w:r>
        <w:rPr>
          <w:rFonts w:ascii="Times New Roman" w:eastAsia="Times New Roman" w:hAnsi="Times New Roman" w:cs="Times New Roman"/>
          <w:sz w:val="24"/>
          <w:szCs w:val="24"/>
          <w:lang w:val="en-ID"/>
        </w:rPr>
        <w:fldChar w:fldCharType="end"/>
      </w:r>
      <w:r w:rsidRPr="006D159E">
        <w:rPr>
          <w:rFonts w:ascii="Times New Roman" w:eastAsia="Times New Roman" w:hAnsi="Times New Roman" w:cs="Times New Roman"/>
          <w:sz w:val="24"/>
          <w:szCs w:val="24"/>
          <w:lang w:val="en-ID"/>
        </w:rPr>
        <w:t xml:space="preserve">. </w:t>
      </w:r>
      <w:r w:rsidRPr="007F395E">
        <w:rPr>
          <w:rFonts w:ascii="Times New Roman" w:eastAsia="Times New Roman" w:hAnsi="Times New Roman" w:cs="Times New Roman"/>
          <w:sz w:val="24"/>
          <w:szCs w:val="24"/>
          <w:lang w:val="en-ID"/>
        </w:rPr>
        <w:t>As a textual study confronted with social reality, this research is not only descriptive but also analytical and argumentative. The researcher seeks to explore the depth of meaning in Surah Al-Ma'un and then contextualize it with the phenomenon of hyper-independence that characterizes Generation Z in the digital age</w:t>
      </w:r>
      <w:r w:rsidRPr="006D159E">
        <w:rPr>
          <w:rFonts w:ascii="Times New Roman" w:eastAsia="Times New Roman" w:hAnsi="Times New Roman" w:cs="Times New Roman"/>
          <w:sz w:val="24"/>
          <w:szCs w:val="24"/>
          <w:lang w:val="en-ID"/>
        </w:rPr>
        <w:t xml:space="preserve">. </w:t>
      </w:r>
    </w:p>
    <w:p w14:paraId="62FC97DA" w14:textId="131CF317" w:rsidR="001F17D9" w:rsidRDefault="001F17D9" w:rsidP="001F17D9">
      <w:pPr>
        <w:spacing w:after="0"/>
        <w:ind w:firstLine="709"/>
        <w:jc w:val="both"/>
        <w:rPr>
          <w:rFonts w:ascii="Times New Roman" w:eastAsia="Times New Roman" w:hAnsi="Times New Roman" w:cs="Times New Roman"/>
          <w:b/>
          <w:bCs/>
          <w:sz w:val="24"/>
          <w:szCs w:val="24"/>
          <w:lang w:val="en-ID"/>
        </w:rPr>
      </w:pPr>
      <w:r w:rsidRPr="007F395E">
        <w:rPr>
          <w:rFonts w:ascii="Times New Roman" w:eastAsia="Times New Roman" w:hAnsi="Times New Roman" w:cs="Times New Roman"/>
          <w:sz w:val="24"/>
          <w:szCs w:val="24"/>
          <w:lang w:val="en-ID"/>
        </w:rPr>
        <w:t>The material object of this study is the sociological characteristics of Generation Z, while the formal object is Surah Al-Ma'un. To bridge the transcendent text with the dynamic reality of humanity, the researcher uses the Social Interpretation (al-tafsir al-</w:t>
      </w:r>
      <w:proofErr w:type="spellStart"/>
      <w:r w:rsidRPr="007F395E">
        <w:rPr>
          <w:rFonts w:ascii="Times New Roman" w:eastAsia="Times New Roman" w:hAnsi="Times New Roman" w:cs="Times New Roman"/>
          <w:sz w:val="24"/>
          <w:szCs w:val="24"/>
          <w:lang w:val="en-ID"/>
        </w:rPr>
        <w:t>ijtima'i</w:t>
      </w:r>
      <w:proofErr w:type="spellEnd"/>
      <w:r w:rsidRPr="007F395E">
        <w:rPr>
          <w:rFonts w:ascii="Times New Roman" w:eastAsia="Times New Roman" w:hAnsi="Times New Roman" w:cs="Times New Roman"/>
          <w:sz w:val="24"/>
          <w:szCs w:val="24"/>
          <w:lang w:val="en-ID"/>
        </w:rPr>
        <w:t>) approach</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Shihab","given":"M. Quraish","non-dropping-particle":"","parse-names":false,"suffix":""}],"id":"ITEM-1","issued":{"date-parts":[["2017"]]},"number-of-pages":"542","publisher":"Lentera Hati","publisher-place":"Jakarta","title":"Tafsir Al-Misbah: Pesan, Kesan dan Keserasian Al-Qur’an, Jilid 15","type":"book"},"uris":["http://www.mendeley.com/documents/?uuid=c2c4a240-ff71-4ed1-9679-d8140d2ca23b","http://www.mendeley.com/documents/?uuid=6bfcd04a-cee2-4ca3-a257-913f17821a92"]}],"mendeley":{"formattedCitation":"(Shihab, 2017)","plainTextFormattedCitation":"(Shihab, 2017)","previouslyFormattedCitation":"(Shihab, 2017)"},"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D159E">
        <w:rPr>
          <w:rFonts w:ascii="Times New Roman" w:eastAsia="Times New Roman" w:hAnsi="Times New Roman" w:cs="Times New Roman"/>
          <w:noProof/>
          <w:sz w:val="24"/>
          <w:szCs w:val="24"/>
          <w:lang w:val="en-ID"/>
        </w:rPr>
        <w:t>(Shihab, 2017)</w:t>
      </w:r>
      <w:r>
        <w:rPr>
          <w:rFonts w:ascii="Times New Roman" w:eastAsia="Times New Roman" w:hAnsi="Times New Roman" w:cs="Times New Roman"/>
          <w:sz w:val="24"/>
          <w:szCs w:val="24"/>
          <w:lang w:val="en-ID"/>
        </w:rPr>
        <w:fldChar w:fldCharType="end"/>
      </w:r>
      <w:r w:rsidRPr="003D565B">
        <w:rPr>
          <w:rFonts w:ascii="Times New Roman" w:eastAsia="Times New Roman" w:hAnsi="Times New Roman" w:cs="Times New Roman"/>
          <w:sz w:val="24"/>
          <w:szCs w:val="24"/>
          <w:lang w:val="en-ID"/>
        </w:rPr>
        <w:t xml:space="preserve">. </w:t>
      </w:r>
      <w:r w:rsidRPr="007F395E">
        <w:rPr>
          <w:rFonts w:ascii="Times New Roman" w:eastAsia="Times New Roman" w:hAnsi="Times New Roman" w:cs="Times New Roman"/>
          <w:sz w:val="24"/>
          <w:szCs w:val="24"/>
          <w:lang w:val="en-ID"/>
        </w:rPr>
        <w:t xml:space="preserve">This approach was chosen because of its orientation that views the Qur'an as </w:t>
      </w:r>
      <w:proofErr w:type="spellStart"/>
      <w:r w:rsidRPr="007F395E">
        <w:rPr>
          <w:rFonts w:ascii="Times New Roman" w:eastAsia="Times New Roman" w:hAnsi="Times New Roman" w:cs="Times New Roman"/>
          <w:sz w:val="24"/>
          <w:szCs w:val="24"/>
          <w:lang w:val="en-ID"/>
        </w:rPr>
        <w:t>huda</w:t>
      </w:r>
      <w:proofErr w:type="spellEnd"/>
      <w:r w:rsidRPr="007F395E">
        <w:rPr>
          <w:rFonts w:ascii="Times New Roman" w:eastAsia="Times New Roman" w:hAnsi="Times New Roman" w:cs="Times New Roman"/>
          <w:sz w:val="24"/>
          <w:szCs w:val="24"/>
          <w:lang w:val="en-ID"/>
        </w:rPr>
        <w:t xml:space="preserve"> (guidance) that actively responds to contemporary social problems. Through social interpretation, the text is no longer viewed as an artifact of the past, but as a living document capable of providing solutions to the social capital crisis in the 21st century</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Aksin Wijaya","given":"","non-dropping-particle":"","parse-names":false,"suffix":""}],"id":"ITEM-1","issued":{"date-parts":[["2021"]]},"number-of-pages":"140","publisher":"IRCiSoD","publisher-place":"Yogyakarta","title":"Menyusuri Jejak Al-Qur'an dalam Kehidupan Sosial","type":"book"},"uris":["http://www.mendeley.com/documents/?uuid=d915c608-5763-43c8-abc0-7f49f6da6d5b","http://www.mendeley.com/documents/?uuid=faf59c7a-50de-4cb9-98a0-ce4766813518"]}],"mendeley":{"formattedCitation":"(Aksin Wijaya, 2021)","plainTextFormattedCitation":"(Aksin Wijaya, 2021)","previouslyFormattedCitation":"(Aksin Wijaya, 2021)"},"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D159E">
        <w:rPr>
          <w:rFonts w:ascii="Times New Roman" w:eastAsia="Times New Roman" w:hAnsi="Times New Roman" w:cs="Times New Roman"/>
          <w:noProof/>
          <w:sz w:val="24"/>
          <w:szCs w:val="24"/>
          <w:lang w:val="en-ID"/>
        </w:rPr>
        <w:t>(Aksin Wijaya, 2021)</w:t>
      </w:r>
      <w:r>
        <w:rPr>
          <w:rFonts w:ascii="Times New Roman" w:eastAsia="Times New Roman" w:hAnsi="Times New Roman" w:cs="Times New Roman"/>
          <w:sz w:val="24"/>
          <w:szCs w:val="24"/>
          <w:lang w:val="en-ID"/>
        </w:rPr>
        <w:fldChar w:fldCharType="end"/>
      </w:r>
      <w:r w:rsidRPr="003D565B">
        <w:rPr>
          <w:rFonts w:ascii="Times New Roman" w:eastAsia="Times New Roman" w:hAnsi="Times New Roman" w:cs="Times New Roman"/>
          <w:sz w:val="24"/>
          <w:szCs w:val="24"/>
          <w:lang w:val="en-ID"/>
        </w:rPr>
        <w:t xml:space="preserve">. </w:t>
      </w:r>
    </w:p>
    <w:p w14:paraId="795041E0" w14:textId="57589E2E" w:rsidR="00D6612B" w:rsidRDefault="001F17D9" w:rsidP="00D6612B">
      <w:pPr>
        <w:spacing w:after="0"/>
        <w:ind w:firstLine="709"/>
        <w:jc w:val="both"/>
        <w:rPr>
          <w:rFonts w:ascii="Times New Roman" w:eastAsia="Times New Roman" w:hAnsi="Times New Roman" w:cs="Times New Roman"/>
          <w:sz w:val="24"/>
          <w:szCs w:val="24"/>
          <w:lang w:val="en-ID"/>
        </w:rPr>
      </w:pPr>
      <w:r w:rsidRPr="007F395E">
        <w:rPr>
          <w:rFonts w:ascii="Times New Roman" w:eastAsia="Times New Roman" w:hAnsi="Times New Roman" w:cs="Times New Roman"/>
          <w:sz w:val="24"/>
          <w:szCs w:val="24"/>
          <w:lang w:val="en-ID"/>
        </w:rPr>
        <w:t>Technically, the data analysis process was carried out through four systematic stages. First, the phenomenon identification stage, which mapped the anatomy of individualism and hyper-independence among Generation Z based on the latest sociological data</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Twenge","given":"Jean M.","non-dropping-particle":"","parse-names":false,"suffix":""}],"id":"ITEM-1","issued":{"date-parts":[["2017"]]},"number-of-pages":"112","publisher":"Atria Books","publisher-place":"New York","title":"iGen: Why Today's Super-Connected Kids Are Growing Up Less Rebellious, More Tolerant, Less Happy--and Completely Unprepared for Adulthood","type":"book"},"uris":["http://www.mendeley.com/documents/?uuid=5115eac7-dd02-4a99-ba23-6b1ba0a6670a","http://www.mendeley.com/documents/?uuid=e3bffb21-6880-4491-ba31-2794f0bd7002"]}],"mendeley":{"formattedCitation":"(Twenge, 2017)","plainTextFormattedCitation":"(Twenge, 2017)","previouslyFormattedCitation":"(Twenge, 2017)"},"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D159E">
        <w:rPr>
          <w:rFonts w:ascii="Times New Roman" w:eastAsia="Times New Roman" w:hAnsi="Times New Roman" w:cs="Times New Roman"/>
          <w:noProof/>
          <w:sz w:val="24"/>
          <w:szCs w:val="24"/>
          <w:lang w:val="en-ID"/>
        </w:rPr>
        <w:t>(Twenge, 2017)</w:t>
      </w:r>
      <w:r>
        <w:rPr>
          <w:rFonts w:ascii="Times New Roman" w:eastAsia="Times New Roman" w:hAnsi="Times New Roman" w:cs="Times New Roman"/>
          <w:sz w:val="24"/>
          <w:szCs w:val="24"/>
          <w:lang w:val="en-ID"/>
        </w:rPr>
        <w:fldChar w:fldCharType="end"/>
      </w:r>
      <w:r w:rsidRPr="003D565B">
        <w:rPr>
          <w:rFonts w:ascii="Times New Roman" w:eastAsia="Times New Roman" w:hAnsi="Times New Roman" w:cs="Times New Roman"/>
          <w:sz w:val="24"/>
          <w:szCs w:val="24"/>
          <w:lang w:val="en-ID"/>
        </w:rPr>
        <w:t xml:space="preserve">. </w:t>
      </w:r>
      <w:r w:rsidRPr="007F395E">
        <w:rPr>
          <w:rFonts w:ascii="Times New Roman" w:eastAsia="Times New Roman" w:hAnsi="Times New Roman" w:cs="Times New Roman"/>
          <w:sz w:val="24"/>
          <w:szCs w:val="24"/>
          <w:lang w:val="en-ID"/>
        </w:rPr>
        <w:t>Second, the exegetical stage, which involves compiling various interpretations by authoritative exegetes of the verses in Surah Al-Ma'un, focusing on the social criticism contained therein</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Hamka","given":"","non-dropping-particle":"","parse-names":false,"suffix":""}],"id":"ITEM-1","issued":{"date-parts":[["2015"]]},"number-of-pages":"128","publisher":"Gema Insani Press","publisher-place":"Jakarta","title":"Tafsir Al-Azhar, Jilid 9","type":"book"},"uris":["http://www.mendeley.com/documents/?uuid=056216c8-1e5b-418e-9100-540613755fdc","http://www.mendeley.com/documents/?uuid=266818df-8e96-4809-a97a-517cd2e21080"]}],"mendeley":{"formattedCitation":"(Hamka, 2015)","plainTextFormattedCitation":"(Hamka, 2015)","previouslyFormattedCitation":"(Hamka, 2015)"},"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D159E">
        <w:rPr>
          <w:rFonts w:ascii="Times New Roman" w:eastAsia="Times New Roman" w:hAnsi="Times New Roman" w:cs="Times New Roman"/>
          <w:noProof/>
          <w:sz w:val="24"/>
          <w:szCs w:val="24"/>
          <w:lang w:val="en-ID"/>
        </w:rPr>
        <w:t>(Hamka, 2015)</w:t>
      </w:r>
      <w:r>
        <w:rPr>
          <w:rFonts w:ascii="Times New Roman" w:eastAsia="Times New Roman" w:hAnsi="Times New Roman" w:cs="Times New Roman"/>
          <w:sz w:val="24"/>
          <w:szCs w:val="24"/>
          <w:lang w:val="en-ID"/>
        </w:rPr>
        <w:fldChar w:fldCharType="end"/>
      </w:r>
      <w:r w:rsidRPr="003D565B">
        <w:rPr>
          <w:rFonts w:ascii="Times New Roman" w:eastAsia="Times New Roman" w:hAnsi="Times New Roman" w:cs="Times New Roman"/>
          <w:sz w:val="24"/>
          <w:szCs w:val="24"/>
          <w:lang w:val="en-ID"/>
        </w:rPr>
        <w:t>.</w:t>
      </w:r>
      <w:r>
        <w:rPr>
          <w:rFonts w:ascii="Times New Roman" w:eastAsia="Times New Roman" w:hAnsi="Times New Roman" w:cs="Times New Roman"/>
          <w:sz w:val="24"/>
          <w:szCs w:val="24"/>
          <w:lang w:val="en-ID"/>
        </w:rPr>
        <w:t xml:space="preserve"> </w:t>
      </w:r>
      <w:r w:rsidRPr="007F395E">
        <w:rPr>
          <w:rFonts w:ascii="Times New Roman" w:eastAsia="Times New Roman" w:hAnsi="Times New Roman" w:cs="Times New Roman"/>
          <w:sz w:val="24"/>
          <w:szCs w:val="24"/>
          <w:lang w:val="en-ID"/>
        </w:rPr>
        <w:t>Third, the synchronization and dialectic stage, in which the researcher engages in a dialogue between sociological findings and the universal message of the verses. At this stage, the researcher uses sociological hermeneutic analysis to find common ground between the failure of digital solidarity and the demands of “social piety” in the Qur'an</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El","family":"Fadl","given":"Khaled Abou","non-dropping-particle":"","parse-names":false,"suffix":""}],"id":"ITEM-1","issued":{"date-parts":[["2015"]]},"number-of-pages":"142","publisher":"Rowman &amp; Littlefield","publisher-place":"New York","title":"Reasoning with God: Reclaiming Shari'ah in the Modern Age","type":"book"},"uris":["http://www.mendeley.com/documents/?uuid=5afbe44e-f58e-4834-8f6e-035295193eae","http://www.mendeley.com/documents/?uuid=9a83a437-72a9-475f-8816-3761bb6ba187"]}],"mendeley":{"formattedCitation":"(Fadl, 2015)","plainTextFormattedCitation":"(Fadl, 2015)","previouslyFormattedCitation":"(Fadl, 2015)"},"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D159E">
        <w:rPr>
          <w:rFonts w:ascii="Times New Roman" w:eastAsia="Times New Roman" w:hAnsi="Times New Roman" w:cs="Times New Roman"/>
          <w:noProof/>
          <w:sz w:val="24"/>
          <w:szCs w:val="24"/>
          <w:lang w:val="en-ID"/>
        </w:rPr>
        <w:t>(Fadl, 2015)</w:t>
      </w:r>
      <w:r>
        <w:rPr>
          <w:rFonts w:ascii="Times New Roman" w:eastAsia="Times New Roman" w:hAnsi="Times New Roman" w:cs="Times New Roman"/>
          <w:sz w:val="24"/>
          <w:szCs w:val="24"/>
          <w:lang w:val="en-ID"/>
        </w:rPr>
        <w:fldChar w:fldCharType="end"/>
      </w:r>
      <w:r w:rsidRPr="003D565B">
        <w:rPr>
          <w:rFonts w:ascii="Times New Roman" w:eastAsia="Times New Roman" w:hAnsi="Times New Roman" w:cs="Times New Roman"/>
          <w:sz w:val="24"/>
          <w:szCs w:val="24"/>
          <w:lang w:val="en-ID"/>
        </w:rPr>
        <w:t xml:space="preserve">. </w:t>
      </w:r>
      <w:r w:rsidRPr="007F395E">
        <w:rPr>
          <w:rFonts w:ascii="Times New Roman" w:eastAsia="Times New Roman" w:hAnsi="Times New Roman" w:cs="Times New Roman"/>
          <w:sz w:val="24"/>
          <w:szCs w:val="24"/>
          <w:lang w:val="en-ID"/>
        </w:rPr>
        <w:t>Fourth, the reconstruction stage, which formulates an inclusive social piety model as a practical solution for Generation Z</w:t>
      </w:r>
      <w:r w:rsidRPr="003D565B">
        <w:rPr>
          <w:rFonts w:ascii="Times New Roman" w:eastAsia="Times New Roman" w:hAnsi="Times New Roman" w:cs="Times New Roman"/>
          <w:sz w:val="24"/>
          <w:szCs w:val="24"/>
          <w:lang w:val="en-ID"/>
        </w:rPr>
        <w:t xml:space="preserve">. </w:t>
      </w:r>
    </w:p>
    <w:p w14:paraId="341A241A" w14:textId="0B42B95F" w:rsidR="00620E5D" w:rsidRPr="00D6612B" w:rsidRDefault="001F17D9" w:rsidP="00D6612B">
      <w:pPr>
        <w:spacing w:after="0"/>
        <w:ind w:firstLine="720"/>
        <w:jc w:val="both"/>
        <w:rPr>
          <w:rFonts w:ascii="Times New Roman" w:eastAsia="Times New Roman" w:hAnsi="Times New Roman" w:cs="Times New Roman"/>
          <w:sz w:val="24"/>
          <w:szCs w:val="24"/>
          <w:lang w:val="en-ID"/>
        </w:rPr>
      </w:pPr>
      <w:r w:rsidRPr="007F395E">
        <w:rPr>
          <w:rFonts w:ascii="Times New Roman" w:eastAsia="Times New Roman" w:hAnsi="Times New Roman" w:cs="Times New Roman"/>
          <w:sz w:val="24"/>
          <w:szCs w:val="24"/>
          <w:lang w:val="en-ID"/>
        </w:rPr>
        <w:t>The validity of the data in this study was ensured through the technique of triangulation of sources, namely comparing various books of interpretation, psychology journals, and sociology books in order to obtain holistic conclusions</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Mila Sari et. al","given":"","non-dropping-particle":"","parse-names":false,"suffix":""}],"id":"ITEM-1","issued":{"date-parts":[["2022"]]},"number-of-pages":"24","publisher":"Global Eksekutif Teknologi","publisher-place":"Padang","title":"Metodologi Penelitian Pustaka (Library Research)","type":"book"},"uris":["http://www.mendeley.com/documents/?uuid=e26f66ac-43c6-4521-b9e0-0216cae79546","http://www.mendeley.com/documents/?uuid=ea40861d-a896-4c86-b041-c427c8ef1761"]}],"mendeley":{"formattedCitation":"(Mila Sari et. al, 2022)","plainTextFormattedCitation":"(Mila Sari et. al, 2022)","previouslyFormattedCitation":"(Mila Sari et. al, 2022)"},"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D159E">
        <w:rPr>
          <w:rFonts w:ascii="Times New Roman" w:eastAsia="Times New Roman" w:hAnsi="Times New Roman" w:cs="Times New Roman"/>
          <w:noProof/>
          <w:sz w:val="24"/>
          <w:szCs w:val="24"/>
          <w:lang w:val="en-ID"/>
        </w:rPr>
        <w:t>(Mila Sari et. al, 2022)</w:t>
      </w:r>
      <w:r>
        <w:rPr>
          <w:rFonts w:ascii="Times New Roman" w:eastAsia="Times New Roman" w:hAnsi="Times New Roman" w:cs="Times New Roman"/>
          <w:sz w:val="24"/>
          <w:szCs w:val="24"/>
          <w:lang w:val="en-ID"/>
        </w:rPr>
        <w:fldChar w:fldCharType="end"/>
      </w:r>
    </w:p>
    <w:p w14:paraId="1671A144" w14:textId="77777777" w:rsidR="00132C16" w:rsidRDefault="00132C16" w:rsidP="00507298">
      <w:pPr>
        <w:spacing w:after="0"/>
        <w:jc w:val="both"/>
        <w:rPr>
          <w:rFonts w:ascii="Times New Roman" w:eastAsia="Times New Roman" w:hAnsi="Times New Roman" w:cs="Times New Roman"/>
          <w:sz w:val="24"/>
          <w:szCs w:val="24"/>
          <w:lang w:val="en-ID"/>
        </w:rPr>
      </w:pPr>
    </w:p>
    <w:p w14:paraId="137430AD" w14:textId="77777777" w:rsidR="00EB3B83" w:rsidRPr="00FE0F9C" w:rsidRDefault="00527A56" w:rsidP="00FE0F9C">
      <w:pPr>
        <w:pStyle w:val="ListParagraph"/>
        <w:numPr>
          <w:ilvl w:val="0"/>
          <w:numId w:val="1"/>
        </w:numPr>
        <w:tabs>
          <w:tab w:val="left" w:pos="567"/>
        </w:tabs>
        <w:spacing w:after="0"/>
        <w:jc w:val="both"/>
        <w:rPr>
          <w:rFonts w:ascii="Times New Roman" w:eastAsia="Times New Roman" w:hAnsi="Times New Roman" w:cs="Times New Roman"/>
          <w:b/>
          <w:color w:val="000000"/>
          <w:sz w:val="24"/>
          <w:szCs w:val="24"/>
        </w:rPr>
      </w:pPr>
      <w:r w:rsidRPr="00E741A1">
        <w:rPr>
          <w:rFonts w:ascii="Times New Roman" w:eastAsia="Times New Roman" w:hAnsi="Times New Roman" w:cs="Times New Roman"/>
          <w:b/>
          <w:color w:val="000000"/>
          <w:sz w:val="24"/>
          <w:szCs w:val="24"/>
        </w:rPr>
        <w:t xml:space="preserve">RESULT AND </w:t>
      </w:r>
      <w:r w:rsidRPr="00FE0F9C">
        <w:rPr>
          <w:rFonts w:ascii="Times New Roman" w:eastAsia="Times New Roman" w:hAnsi="Times New Roman" w:cs="Times New Roman"/>
          <w:b/>
          <w:color w:val="000000"/>
          <w:sz w:val="24"/>
          <w:szCs w:val="24"/>
        </w:rPr>
        <w:t>DISCUSSION</w:t>
      </w:r>
    </w:p>
    <w:p w14:paraId="004E67BA" w14:textId="77777777" w:rsidR="00550741" w:rsidRPr="00550741" w:rsidRDefault="00550741" w:rsidP="00550741">
      <w:pPr>
        <w:pStyle w:val="ListParagraph"/>
        <w:numPr>
          <w:ilvl w:val="0"/>
          <w:numId w:val="271"/>
        </w:numPr>
        <w:spacing w:after="0"/>
        <w:rPr>
          <w:rFonts w:ascii="Times New Roman" w:eastAsia="Times New Roman" w:hAnsi="Times New Roman" w:cs="Times New Roman"/>
          <w:b/>
          <w:bCs/>
          <w:sz w:val="24"/>
          <w:szCs w:val="24"/>
          <w:lang w:val="en-ID"/>
        </w:rPr>
      </w:pPr>
      <w:r w:rsidRPr="00550741">
        <w:rPr>
          <w:rFonts w:ascii="Times New Roman" w:eastAsia="Times New Roman" w:hAnsi="Times New Roman" w:cs="Times New Roman"/>
          <w:b/>
          <w:bCs/>
          <w:sz w:val="24"/>
          <w:szCs w:val="24"/>
          <w:lang w:val="en-ID"/>
        </w:rPr>
        <w:t>The Anatomy of Hyper-Independence and the Fragility of Generation Z's Social Capital</w:t>
      </w:r>
    </w:p>
    <w:p w14:paraId="6292FA3B" w14:textId="34BAA9F9" w:rsidR="00550741" w:rsidRDefault="00550741" w:rsidP="00550741">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Pr="00550741">
        <w:rPr>
          <w:rFonts w:ascii="Times New Roman" w:eastAsia="Times New Roman" w:hAnsi="Times New Roman" w:cs="Times New Roman"/>
          <w:sz w:val="24"/>
          <w:szCs w:val="24"/>
          <w:lang w:val="en-ID"/>
        </w:rPr>
        <w:t xml:space="preserve">The phenomenon of hyper-independence among Generation Z is a unique sociological manifestation amid advances in information technology. This independence is not merely a sign of personal resilience, but rather an adaptive response to an unstable digital environment. For Generation Z, relying entirely on oneself is considered a form of self-protection against disappointment from social expectations or uncertainty of support from fluctuating virtual communities </w:t>
      </w:r>
      <w:r w:rsidRPr="00550741">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Twenge","given":"Jean M.","non-dropping-particle":"","parse-names":false,"suffix":""}],"id":"ITEM-1","issued":{"date-parts":[["2017"]]},"number-of-pages":"112","publisher":"Atria Books","publisher-place":"New York","title":"iGen: Why Today's Super-Connected Kids Are Growing Up Less Rebellious, More Tolerant, Less Happy--and Completely Unprepared for Adulthood","type":"book"},"uris":["http://www.mendeley.com/documents/?uuid=5115eac7-dd02-4a99-ba23-6b1ba0a6670a","http://www.mendeley.com/documents/?uuid=e3bffb21-6880-4491-ba31-2794f0bd7002"]}],"mendeley":{"formattedCitation":"(Twenge, 2017)","plainTextFormattedCitation":"(Twenge, 2017)","previouslyFormattedCitation":"(Twenge, 2017)"},"properties":{"noteIndex":0},"schema":"https://github.com/citation-style-language/schema/raw/master/csl-citation.json"}</w:instrText>
      </w:r>
      <w:r w:rsidRPr="00550741">
        <w:rPr>
          <w:rFonts w:ascii="Times New Roman" w:eastAsia="Times New Roman" w:hAnsi="Times New Roman" w:cs="Times New Roman"/>
          <w:sz w:val="24"/>
          <w:szCs w:val="24"/>
          <w:lang w:val="en-ID"/>
        </w:rPr>
        <w:fldChar w:fldCharType="separate"/>
      </w:r>
      <w:r w:rsidRPr="00550741">
        <w:rPr>
          <w:rFonts w:ascii="Times New Roman" w:eastAsia="Times New Roman" w:hAnsi="Times New Roman" w:cs="Times New Roman"/>
          <w:noProof/>
          <w:sz w:val="24"/>
          <w:szCs w:val="24"/>
          <w:lang w:val="en-ID"/>
        </w:rPr>
        <w:t>(Twenge, 2017)</w:t>
      </w:r>
      <w:r w:rsidRPr="00550741">
        <w:rPr>
          <w:rFonts w:ascii="Times New Roman" w:eastAsia="Times New Roman" w:hAnsi="Times New Roman" w:cs="Times New Roman"/>
          <w:sz w:val="24"/>
          <w:szCs w:val="24"/>
          <w:lang w:val="en-ID"/>
        </w:rPr>
        <w:fldChar w:fldCharType="end"/>
      </w:r>
      <w:r w:rsidRPr="00550741">
        <w:rPr>
          <w:rFonts w:ascii="Times New Roman" w:eastAsia="Times New Roman" w:hAnsi="Times New Roman" w:cs="Times New Roman"/>
          <w:sz w:val="24"/>
          <w:szCs w:val="24"/>
          <w:lang w:val="en-ID"/>
        </w:rPr>
        <w:t xml:space="preserve">. </w:t>
      </w:r>
    </w:p>
    <w:p w14:paraId="562BFAF9" w14:textId="39E22010" w:rsidR="00550741" w:rsidRDefault="00550741" w:rsidP="00550741">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550741">
        <w:rPr>
          <w:rFonts w:ascii="Times New Roman" w:eastAsia="Times New Roman" w:hAnsi="Times New Roman" w:cs="Times New Roman"/>
          <w:sz w:val="24"/>
          <w:szCs w:val="24"/>
          <w:lang w:val="en-ID"/>
        </w:rPr>
        <w:t xml:space="preserve">Psychosocially, this extreme independence stems from the fierce culture of competition on social media. When </w:t>
      </w:r>
      <w:proofErr w:type="gramStart"/>
      <w:r w:rsidRPr="00550741">
        <w:rPr>
          <w:rFonts w:ascii="Times New Roman" w:eastAsia="Times New Roman" w:hAnsi="Times New Roman" w:cs="Times New Roman"/>
          <w:sz w:val="24"/>
          <w:szCs w:val="24"/>
          <w:lang w:val="en-ID"/>
        </w:rPr>
        <w:t>each individual</w:t>
      </w:r>
      <w:proofErr w:type="gramEnd"/>
      <w:r w:rsidRPr="00550741">
        <w:rPr>
          <w:rFonts w:ascii="Times New Roman" w:eastAsia="Times New Roman" w:hAnsi="Times New Roman" w:cs="Times New Roman"/>
          <w:sz w:val="24"/>
          <w:szCs w:val="24"/>
          <w:lang w:val="en-ID"/>
        </w:rPr>
        <w:t xml:space="preserve"> is required to showcase their success independently through personal branding, asking for help is seen as a sign of weakness or failure. This creates thick emotional barriers between individuals, where everyone strives to be an “independent island” capable of solving all problems without the physical involvement of others </w:t>
      </w:r>
      <w:r w:rsidRPr="00550741">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Brown","given":"Brené","non-dropping-particle":"","parse-names":false,"suffix":""}],"id":"ITEM-1","issued":{"date-parts":[["2017"]]},"number-of-pages":"84","publisher":"Random House","publisher-place":"New York","title":"Braving the Wilderness: The Quest for True Belonging and the Courage to Stand Alone","type":"book"},"uris":["http://www.mendeley.com/documents/?uuid=30ec9e03-b7df-41ed-a342-07f051dfe8ca","http://www.mendeley.com/documents/?uuid=ea74506c-e78a-4707-ad34-84957d690ac1"]}],"mendeley":{"formattedCitation":"(Brown, 2017)","plainTextFormattedCitation":"(Brown, 2017)","previouslyFormattedCitation":"(Brown, 2017)"},"properties":{"noteIndex":0},"schema":"https://github.com/citation-style-language/schema/raw/master/csl-citation.json"}</w:instrText>
      </w:r>
      <w:r w:rsidRPr="00550741">
        <w:rPr>
          <w:rFonts w:ascii="Times New Roman" w:eastAsia="Times New Roman" w:hAnsi="Times New Roman" w:cs="Times New Roman"/>
          <w:sz w:val="24"/>
          <w:szCs w:val="24"/>
          <w:lang w:val="en-ID"/>
        </w:rPr>
        <w:fldChar w:fldCharType="separate"/>
      </w:r>
      <w:r w:rsidRPr="00550741">
        <w:rPr>
          <w:rFonts w:ascii="Times New Roman" w:eastAsia="Times New Roman" w:hAnsi="Times New Roman" w:cs="Times New Roman"/>
          <w:noProof/>
          <w:sz w:val="24"/>
          <w:szCs w:val="24"/>
          <w:lang w:val="en-ID"/>
        </w:rPr>
        <w:t>(Brown, 2017)</w:t>
      </w:r>
      <w:r w:rsidRPr="00550741">
        <w:rPr>
          <w:rFonts w:ascii="Times New Roman" w:eastAsia="Times New Roman" w:hAnsi="Times New Roman" w:cs="Times New Roman"/>
          <w:sz w:val="24"/>
          <w:szCs w:val="24"/>
          <w:lang w:val="en-ID"/>
        </w:rPr>
        <w:fldChar w:fldCharType="end"/>
      </w:r>
      <w:r w:rsidRPr="00550741">
        <w:rPr>
          <w:rFonts w:ascii="Times New Roman" w:eastAsia="Times New Roman" w:hAnsi="Times New Roman" w:cs="Times New Roman"/>
          <w:sz w:val="24"/>
          <w:szCs w:val="24"/>
          <w:lang w:val="en-ID"/>
        </w:rPr>
        <w:t xml:space="preserve">. </w:t>
      </w:r>
    </w:p>
    <w:p w14:paraId="5277C0CC" w14:textId="73C7F766" w:rsidR="00550741" w:rsidRDefault="00550741" w:rsidP="00550741">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Pr="00550741">
        <w:rPr>
          <w:rFonts w:ascii="Times New Roman" w:eastAsia="Times New Roman" w:hAnsi="Times New Roman" w:cs="Times New Roman"/>
          <w:sz w:val="24"/>
          <w:szCs w:val="24"/>
          <w:lang w:val="en-ID"/>
        </w:rPr>
        <w:t xml:space="preserve">The most worrying sociological impact of this condition is the erosion of social capital. Social capital, which is built on the pillars of trust and reciprocal cooperation networks, is now being eroded by transactional interactions. Generation Z may have thousands of connections on digital platforms, but these connections often lack the “strong ties” that can provide moral and material support when a real crisis occurs  </w:t>
      </w:r>
      <w:r w:rsidRPr="00550741">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Turkle","given":"Sherry","non-dropping-particle":"","parse-names":false,"suffix":""}],"id":"ITEM-1","issued":{"date-parts":[["2015"]]},"number-of-pages":"156","publisher":"Basic Books","publisher-place":"New York","title":"Reclaiming Conversation: The Power of Talk in a Digital Age","type":"book"},"uris":["http://www.mendeley.com/documents/?uuid=e8d1b48f-6b4b-4b36-84ca-e839a72be5db","http://www.mendeley.com/documents/?uuid=1d54cc21-0775-4d7e-a1cb-acccbf3af9b2"]}],"mendeley":{"formattedCitation":"(Turkle, 2015)","plainTextFormattedCitation":"(Turkle, 2015)","previouslyFormattedCitation":"(Turkle, 2015)"},"properties":{"noteIndex":0},"schema":"https://github.com/citation-style-language/schema/raw/master/csl-citation.json"}</w:instrText>
      </w:r>
      <w:r w:rsidRPr="00550741">
        <w:rPr>
          <w:rFonts w:ascii="Times New Roman" w:eastAsia="Times New Roman" w:hAnsi="Times New Roman" w:cs="Times New Roman"/>
          <w:sz w:val="24"/>
          <w:szCs w:val="24"/>
          <w:lang w:val="en-ID"/>
        </w:rPr>
        <w:fldChar w:fldCharType="separate"/>
      </w:r>
      <w:r w:rsidRPr="00550741">
        <w:rPr>
          <w:rFonts w:ascii="Times New Roman" w:eastAsia="Times New Roman" w:hAnsi="Times New Roman" w:cs="Times New Roman"/>
          <w:noProof/>
          <w:sz w:val="24"/>
          <w:szCs w:val="24"/>
          <w:lang w:val="en-ID"/>
        </w:rPr>
        <w:t>(Turkle, 2015)</w:t>
      </w:r>
      <w:r w:rsidRPr="00550741">
        <w:rPr>
          <w:rFonts w:ascii="Times New Roman" w:eastAsia="Times New Roman" w:hAnsi="Times New Roman" w:cs="Times New Roman"/>
          <w:sz w:val="24"/>
          <w:szCs w:val="24"/>
          <w:lang w:val="en-ID"/>
        </w:rPr>
        <w:fldChar w:fldCharType="end"/>
      </w:r>
      <w:r w:rsidRPr="00550741">
        <w:rPr>
          <w:rFonts w:ascii="Times New Roman" w:eastAsia="Times New Roman" w:hAnsi="Times New Roman" w:cs="Times New Roman"/>
          <w:sz w:val="24"/>
          <w:szCs w:val="24"/>
          <w:lang w:val="en-ID"/>
        </w:rPr>
        <w:t>.</w:t>
      </w:r>
    </w:p>
    <w:p w14:paraId="24946B36" w14:textId="2EBED3F6" w:rsidR="00550741" w:rsidRDefault="00550741" w:rsidP="00550741">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Pr="00550741">
        <w:rPr>
          <w:rFonts w:ascii="Times New Roman" w:eastAsia="Times New Roman" w:hAnsi="Times New Roman" w:cs="Times New Roman"/>
          <w:sz w:val="24"/>
          <w:szCs w:val="24"/>
          <w:lang w:val="en-ID"/>
        </w:rPr>
        <w:t xml:space="preserve">The paradox of digital connectivity makes Generation Z the most “connected” yet most ‘isolated’ group. Relationships mediated by algorithms create psychological distance that dulls empathy. When individuals feel they can get everything independently through apps and technology, the value of “mutual need,” which is the essence of humans as social beings, slowly fades from their collective consciousness </w:t>
      </w:r>
      <w:r w:rsidRPr="00550741">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Juhannis","given":"Hamdan","non-dropping-particle":"","parse-names":false,"suffix":""}],"id":"ITEM-1","issued":{"date-parts":[["2022"]]},"number-of-pages":"45","publisher":"Alauddin Press","publisher-place":"Makassar","title":"Melawan Individualisme Digital","type":"book"},"uris":["http://www.mendeley.com/documents/?uuid=09fff716-41b1-4bfe-96bf-d201ab8f335e","http://www.mendeley.com/documents/?uuid=66407d97-2870-45b9-a81e-32d3807d313d"]}],"mendeley":{"formattedCitation":"(Juhannis, 2022)","plainTextFormattedCitation":"(Juhannis, 2022)","previouslyFormattedCitation":"(Juhannis, 2022)"},"properties":{"noteIndex":0},"schema":"https://github.com/citation-style-language/schema/raw/master/csl-citation.json"}</w:instrText>
      </w:r>
      <w:r w:rsidRPr="00550741">
        <w:rPr>
          <w:rFonts w:ascii="Times New Roman" w:eastAsia="Times New Roman" w:hAnsi="Times New Roman" w:cs="Times New Roman"/>
          <w:sz w:val="24"/>
          <w:szCs w:val="24"/>
          <w:lang w:val="en-ID"/>
        </w:rPr>
        <w:fldChar w:fldCharType="separate"/>
      </w:r>
      <w:r w:rsidRPr="00550741">
        <w:rPr>
          <w:rFonts w:ascii="Times New Roman" w:eastAsia="Times New Roman" w:hAnsi="Times New Roman" w:cs="Times New Roman"/>
          <w:noProof/>
          <w:sz w:val="24"/>
          <w:szCs w:val="24"/>
          <w:lang w:val="en-ID"/>
        </w:rPr>
        <w:t>(Juhannis, 2022)</w:t>
      </w:r>
      <w:r w:rsidRPr="00550741">
        <w:rPr>
          <w:rFonts w:ascii="Times New Roman" w:eastAsia="Times New Roman" w:hAnsi="Times New Roman" w:cs="Times New Roman"/>
          <w:sz w:val="24"/>
          <w:szCs w:val="24"/>
          <w:lang w:val="en-ID"/>
        </w:rPr>
        <w:fldChar w:fldCharType="end"/>
      </w:r>
      <w:r w:rsidRPr="00550741">
        <w:rPr>
          <w:rFonts w:ascii="Times New Roman" w:eastAsia="Times New Roman" w:hAnsi="Times New Roman" w:cs="Times New Roman"/>
          <w:sz w:val="24"/>
          <w:szCs w:val="24"/>
          <w:lang w:val="en-ID"/>
        </w:rPr>
        <w:t xml:space="preserve">. </w:t>
      </w:r>
    </w:p>
    <w:p w14:paraId="54B28BE5" w14:textId="6312343C" w:rsidR="0086240D" w:rsidRDefault="00550741" w:rsidP="0086240D">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Pr="00550741">
        <w:rPr>
          <w:rFonts w:ascii="Times New Roman" w:eastAsia="Times New Roman" w:hAnsi="Times New Roman" w:cs="Times New Roman"/>
          <w:sz w:val="24"/>
          <w:szCs w:val="24"/>
          <w:lang w:val="en-ID"/>
        </w:rPr>
        <w:t xml:space="preserve">This extreme independence also triggers the phenomenon of social atomization, where individuals feel detached from communal responsibilities. In this context, social participation often stops at slacktivism—symbolic support on social media with minimal real action. The inability to engage in collaborative action in the offline world is a strong indicator that hyper-independence has damaged the organic solidarity structures that should be the foundation of society </w:t>
      </w:r>
      <w:r w:rsidRPr="00550741">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Turkle","given":"Sherry","non-dropping-particle":"","parse-names":false,"suffix":""}],"id":"ITEM-1","issued":{"date-parts":[["2017"]]},"number-of-pages":"203","publisher":"Basic Books","publisher-place":"New York","title":"Alone Together: Why We Expect More from Technology and Less from Each Other","type":"book"},"uris":["http://www.mendeley.com/documents/?uuid=01405193-8429-44d5-904b-afd8d667f86c","http://www.mendeley.com/documents/?uuid=b3b88d67-578a-4e24-9138-c0c5169c38b5"]}],"mendeley":{"formattedCitation":"(Turkle, 2017)","plainTextFormattedCitation":"(Turkle, 2017)","previouslyFormattedCitation":"(Turkle, 2017)"},"properties":{"noteIndex":0},"schema":"https://github.com/citation-style-language/schema/raw/master/csl-citation.json"}</w:instrText>
      </w:r>
      <w:r w:rsidRPr="00550741">
        <w:rPr>
          <w:rFonts w:ascii="Times New Roman" w:eastAsia="Times New Roman" w:hAnsi="Times New Roman" w:cs="Times New Roman"/>
          <w:sz w:val="24"/>
          <w:szCs w:val="24"/>
          <w:lang w:val="en-ID"/>
        </w:rPr>
        <w:fldChar w:fldCharType="separate"/>
      </w:r>
      <w:r w:rsidRPr="00550741">
        <w:rPr>
          <w:rFonts w:ascii="Times New Roman" w:eastAsia="Times New Roman" w:hAnsi="Times New Roman" w:cs="Times New Roman"/>
          <w:noProof/>
          <w:sz w:val="24"/>
          <w:szCs w:val="24"/>
          <w:lang w:val="en-ID"/>
        </w:rPr>
        <w:t>(Turkle, 2017)</w:t>
      </w:r>
      <w:r w:rsidRPr="00550741">
        <w:rPr>
          <w:rFonts w:ascii="Times New Roman" w:eastAsia="Times New Roman" w:hAnsi="Times New Roman" w:cs="Times New Roman"/>
          <w:sz w:val="24"/>
          <w:szCs w:val="24"/>
          <w:lang w:val="en-ID"/>
        </w:rPr>
        <w:fldChar w:fldCharType="end"/>
      </w:r>
      <w:r w:rsidRPr="00550741">
        <w:rPr>
          <w:rFonts w:ascii="Times New Roman" w:eastAsia="Times New Roman" w:hAnsi="Times New Roman" w:cs="Times New Roman"/>
          <w:sz w:val="24"/>
          <w:szCs w:val="24"/>
          <w:lang w:val="en-ID"/>
        </w:rPr>
        <w:t xml:space="preserve">. </w:t>
      </w:r>
    </w:p>
    <w:p w14:paraId="7E9AA24D" w14:textId="233CA6D6" w:rsidR="0086240D" w:rsidRDefault="0086240D" w:rsidP="0086240D">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86240D">
        <w:rPr>
          <w:rFonts w:ascii="Times New Roman" w:eastAsia="Times New Roman" w:hAnsi="Times New Roman" w:cs="Times New Roman"/>
          <w:sz w:val="24"/>
          <w:szCs w:val="24"/>
          <w:lang w:val="en-ID"/>
        </w:rPr>
        <w:t xml:space="preserve">Research in PTKIN environments shows that this individualistic tendency also extends to the academic world. Students often feel more comfortable working individually with the help of artificial intelligence (AI) than engaging in group discussions that require negotiation of ideas. As noted in a study at UIN </w:t>
      </w:r>
      <w:proofErr w:type="spellStart"/>
      <w:r w:rsidR="00550741" w:rsidRPr="0086240D">
        <w:rPr>
          <w:rFonts w:ascii="Times New Roman" w:eastAsia="Times New Roman" w:hAnsi="Times New Roman" w:cs="Times New Roman"/>
          <w:sz w:val="24"/>
          <w:szCs w:val="24"/>
          <w:lang w:val="en-ID"/>
        </w:rPr>
        <w:t>Palopo</w:t>
      </w:r>
      <w:proofErr w:type="spellEnd"/>
      <w:r w:rsidR="00550741" w:rsidRPr="0086240D">
        <w:rPr>
          <w:rFonts w:ascii="Times New Roman" w:eastAsia="Times New Roman" w:hAnsi="Times New Roman" w:cs="Times New Roman"/>
          <w:sz w:val="24"/>
          <w:szCs w:val="24"/>
          <w:lang w:val="en-ID"/>
        </w:rPr>
        <w:t xml:space="preserve">, this decline in communal involvement can hinder the formation of leaders who are sensitive to the social conditions around them </w:t>
      </w:r>
      <w:r w:rsidR="00550741" w:rsidRPr="0086240D">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Yusuf","given":"Munir","non-dropping-particle":"","parse-names":false,"suffix":""}],"id":"ITEM-1","issued":{"date-parts":[["2019"]]},"number-of-pages":"67","publisher":"LP2M IAIN Palopo","publisher-place":"Palopo","title":"Karakter Mahasiswa dalam Perspektif Pendidikan Islam","type":"book"},"uris":["http://www.mendeley.com/documents/?uuid=7c9da69a-6733-440e-afce-e312f3a7355e","http://www.mendeley.com/documents/?uuid=da4b0ba8-5e3d-40f0-98b0-4643b2a793e3"]}],"mendeley":{"formattedCitation":"(Yusuf, 2019)","plainTextFormattedCitation":"(Yusuf, 2019)","previouslyFormattedCitation":"(Yusuf, 2019)"},"properties":{"noteIndex":0},"schema":"https://github.com/citation-style-language/schema/raw/master/csl-citation.json"}</w:instrText>
      </w:r>
      <w:r w:rsidR="00550741" w:rsidRPr="0086240D">
        <w:rPr>
          <w:rFonts w:ascii="Times New Roman" w:eastAsia="Times New Roman" w:hAnsi="Times New Roman" w:cs="Times New Roman"/>
          <w:sz w:val="24"/>
          <w:szCs w:val="24"/>
          <w:lang w:val="en-ID"/>
        </w:rPr>
        <w:fldChar w:fldCharType="separate"/>
      </w:r>
      <w:r w:rsidR="00550741" w:rsidRPr="0086240D">
        <w:rPr>
          <w:rFonts w:ascii="Times New Roman" w:eastAsia="Times New Roman" w:hAnsi="Times New Roman" w:cs="Times New Roman"/>
          <w:noProof/>
          <w:sz w:val="24"/>
          <w:szCs w:val="24"/>
          <w:lang w:val="en-ID"/>
        </w:rPr>
        <w:t>(Yusuf, 2019)</w:t>
      </w:r>
      <w:r w:rsidR="00550741" w:rsidRPr="0086240D">
        <w:rPr>
          <w:rFonts w:ascii="Times New Roman" w:eastAsia="Times New Roman" w:hAnsi="Times New Roman" w:cs="Times New Roman"/>
          <w:sz w:val="24"/>
          <w:szCs w:val="24"/>
          <w:lang w:val="en-ID"/>
        </w:rPr>
        <w:fldChar w:fldCharType="end"/>
      </w:r>
      <w:r w:rsidR="00550741" w:rsidRPr="0086240D">
        <w:rPr>
          <w:rFonts w:ascii="Times New Roman" w:eastAsia="Times New Roman" w:hAnsi="Times New Roman" w:cs="Times New Roman"/>
          <w:sz w:val="24"/>
          <w:szCs w:val="24"/>
          <w:lang w:val="en-ID"/>
        </w:rPr>
        <w:t>.</w:t>
      </w:r>
    </w:p>
    <w:p w14:paraId="603C899D" w14:textId="2EEBA124" w:rsidR="0086240D" w:rsidRDefault="0086240D" w:rsidP="0086240D">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86240D">
        <w:rPr>
          <w:rFonts w:ascii="Times New Roman" w:eastAsia="Times New Roman" w:hAnsi="Times New Roman" w:cs="Times New Roman"/>
          <w:sz w:val="24"/>
          <w:szCs w:val="24"/>
          <w:lang w:val="en-ID"/>
        </w:rPr>
        <w:t xml:space="preserve">This digital individualism is also exacerbated by the loss of “the third place,” a physical space for interaction other than home and office/campus, which has now been replaced by virtual space. In virtual space, individuals have complete control to block, ignore, or choose who they want to talk to. This absolute control further strengthens the individual's ego and stifles the ability to tolerate and sacrifice for the sake of others </w:t>
      </w:r>
      <w:r w:rsidR="00550741" w:rsidRPr="0086240D">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Oldenburg","given":"Ray","non-dropping-particle":"","parse-names":false,"suffix":""}],"id":"ITEM-1","issued":{"date-parts":[["2015"]]},"number-of-pages":"55","publisher":"Marlowe &amp; Company","publisher-place":"New York","title":"The Great Good Place","type":"book"},"uris":["http://www.mendeley.com/documents/?uuid=f8bada0d-ebf4-42d0-b4e7-be99c11f3ed1","http://www.mendeley.com/documents/?uuid=4644cb6e-e337-4dfe-9b8d-33beaa0d6f87"]}],"mendeley":{"formattedCitation":"(Oldenburg, 2015)","plainTextFormattedCitation":"(Oldenburg, 2015)","previouslyFormattedCitation":"(Oldenburg, 2015)"},"properties":{"noteIndex":0},"schema":"https://github.com/citation-style-language/schema/raw/master/csl-citation.json"}</w:instrText>
      </w:r>
      <w:r w:rsidR="00550741" w:rsidRPr="0086240D">
        <w:rPr>
          <w:rFonts w:ascii="Times New Roman" w:eastAsia="Times New Roman" w:hAnsi="Times New Roman" w:cs="Times New Roman"/>
          <w:sz w:val="24"/>
          <w:szCs w:val="24"/>
          <w:lang w:val="en-ID"/>
        </w:rPr>
        <w:fldChar w:fldCharType="separate"/>
      </w:r>
      <w:r w:rsidR="00550741" w:rsidRPr="0086240D">
        <w:rPr>
          <w:rFonts w:ascii="Times New Roman" w:eastAsia="Times New Roman" w:hAnsi="Times New Roman" w:cs="Times New Roman"/>
          <w:noProof/>
          <w:sz w:val="24"/>
          <w:szCs w:val="24"/>
          <w:lang w:val="en-ID"/>
        </w:rPr>
        <w:t>(Oldenburg, 2015)</w:t>
      </w:r>
      <w:r w:rsidR="00550741" w:rsidRPr="0086240D">
        <w:rPr>
          <w:rFonts w:ascii="Times New Roman" w:eastAsia="Times New Roman" w:hAnsi="Times New Roman" w:cs="Times New Roman"/>
          <w:sz w:val="24"/>
          <w:szCs w:val="24"/>
          <w:lang w:val="en-ID"/>
        </w:rPr>
        <w:fldChar w:fldCharType="end"/>
      </w:r>
      <w:r w:rsidR="00550741" w:rsidRPr="0086240D">
        <w:rPr>
          <w:rFonts w:ascii="Times New Roman" w:eastAsia="Times New Roman" w:hAnsi="Times New Roman" w:cs="Times New Roman"/>
          <w:sz w:val="24"/>
          <w:szCs w:val="24"/>
          <w:lang w:val="en-ID"/>
        </w:rPr>
        <w:t xml:space="preserve">. </w:t>
      </w:r>
    </w:p>
    <w:p w14:paraId="49CEAF7C" w14:textId="4E057A2A" w:rsidR="0086240D" w:rsidRDefault="0086240D" w:rsidP="0086240D">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86240D">
        <w:rPr>
          <w:rFonts w:ascii="Times New Roman" w:eastAsia="Times New Roman" w:hAnsi="Times New Roman" w:cs="Times New Roman"/>
          <w:sz w:val="24"/>
          <w:szCs w:val="24"/>
          <w:lang w:val="en-ID"/>
        </w:rPr>
        <w:t xml:space="preserve">From a classical sociological perspective, this phenomenon can be seen as a shift from Gemeinschaft (community) to an extreme form of Gesellschaft (society). However, the difference is that in the digital age, social bonds have become very fragile because they are not based on real common interests, but rather on shared momentary trends. As a result, when these trends disappear, individuals return to their shells of independence, which are lonely and devoid of spiritual meaning </w:t>
      </w:r>
      <w:r w:rsidR="00550741" w:rsidRPr="0086240D">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Tönnies","given":"Ferdinand","non-dropping-particle":"","parse-names":false,"suffix":""}],"id":"ITEM-1","issued":{"date-parts":[["0"]]},"publisher":"Cambridge University Press","title":"Community and Society (Gemeinschaft und Gesellschaft), ed. Jose Harris","type":"book"},"uris":["http://www.mendeley.com/documents/?uuid=8132685a-efdd-48d2-9ee2-4902a957804c","http://www.mendeley.com/documents/?uuid=ed9e1e3c-1eeb-4685-b5c1-eaf124843cb5"]}],"mendeley":{"formattedCitation":"(Tönnies, n.d.)","plainTextFormattedCitation":"(Tönnies, n.d.)","previouslyFormattedCitation":"(Tönnies, n.d.)"},"properties":{"noteIndex":0},"schema":"https://github.com/citation-style-language/schema/raw/master/csl-citation.json"}</w:instrText>
      </w:r>
      <w:r w:rsidR="00550741" w:rsidRPr="0086240D">
        <w:rPr>
          <w:rFonts w:ascii="Times New Roman" w:eastAsia="Times New Roman" w:hAnsi="Times New Roman" w:cs="Times New Roman"/>
          <w:sz w:val="24"/>
          <w:szCs w:val="24"/>
          <w:lang w:val="en-ID"/>
        </w:rPr>
        <w:fldChar w:fldCharType="separate"/>
      </w:r>
      <w:r w:rsidR="00550741" w:rsidRPr="0086240D">
        <w:rPr>
          <w:rFonts w:ascii="Times New Roman" w:eastAsia="Times New Roman" w:hAnsi="Times New Roman" w:cs="Times New Roman"/>
          <w:noProof/>
          <w:sz w:val="24"/>
          <w:szCs w:val="24"/>
          <w:lang w:val="en-ID"/>
        </w:rPr>
        <w:t>(Tönnies, n.d.)</w:t>
      </w:r>
      <w:r w:rsidR="00550741" w:rsidRPr="0086240D">
        <w:rPr>
          <w:rFonts w:ascii="Times New Roman" w:eastAsia="Times New Roman" w:hAnsi="Times New Roman" w:cs="Times New Roman"/>
          <w:sz w:val="24"/>
          <w:szCs w:val="24"/>
          <w:lang w:val="en-ID"/>
        </w:rPr>
        <w:fldChar w:fldCharType="end"/>
      </w:r>
      <w:r w:rsidR="00550741" w:rsidRPr="0086240D">
        <w:rPr>
          <w:rFonts w:ascii="Times New Roman" w:eastAsia="Times New Roman" w:hAnsi="Times New Roman" w:cs="Times New Roman"/>
          <w:sz w:val="24"/>
          <w:szCs w:val="24"/>
          <w:lang w:val="en-ID"/>
        </w:rPr>
        <w:t xml:space="preserve">. </w:t>
      </w:r>
    </w:p>
    <w:p w14:paraId="4096EF86" w14:textId="070A030C" w:rsidR="00D76441" w:rsidRDefault="0086240D" w:rsidP="00D76441">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86240D">
        <w:rPr>
          <w:rFonts w:ascii="Times New Roman" w:eastAsia="Times New Roman" w:hAnsi="Times New Roman" w:cs="Times New Roman"/>
          <w:sz w:val="24"/>
          <w:szCs w:val="24"/>
          <w:lang w:val="en-ID"/>
        </w:rPr>
        <w:t xml:space="preserve">This social capital crisis has led to a decline in concern for marginalized groups. People who feel they can live independently without others tend to find it difficult to empathize with </w:t>
      </w:r>
      <w:r w:rsidR="00550741" w:rsidRPr="0086240D">
        <w:rPr>
          <w:rFonts w:ascii="Times New Roman" w:eastAsia="Times New Roman" w:hAnsi="Times New Roman" w:cs="Times New Roman"/>
          <w:sz w:val="24"/>
          <w:szCs w:val="24"/>
          <w:lang w:val="en-ID"/>
        </w:rPr>
        <w:lastRenderedPageBreak/>
        <w:t xml:space="preserve">the suffering of those who do not have access to such independence. This is known as “digital social blindness,” where the suffering of others is merely viewed as fleeting content on a timeline without touching the deepest conscience to take action </w:t>
      </w:r>
      <w:r w:rsidR="00550741" w:rsidRPr="0086240D">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Shihab","given":"M. Quraish","non-dropping-particle":"","parse-names":false,"suffix":""}],"id":"ITEM-1","issued":{"date-parts":[["2023"]]},"number-of-pages":"88","publisher":"Lentera Hati","publisher-place":"Jakarta","title":"Wawasan Al-Qur'an tentang Ketertiban Sosial","type":"book"},"uris":["http://www.mendeley.com/documents/?uuid=8ea85d5c-b8a9-41dc-a2c8-73815acf278a","http://www.mendeley.com/documents/?uuid=41248bd4-6ee4-4981-b72a-b8d00e2efe24"]}],"mendeley":{"formattedCitation":"(Shihab, 2023)","plainTextFormattedCitation":"(Shihab, 2023)","previouslyFormattedCitation":"(Shihab, 2023)"},"properties":{"noteIndex":0},"schema":"https://github.com/citation-style-language/schema/raw/master/csl-citation.json"}</w:instrText>
      </w:r>
      <w:r w:rsidR="00550741" w:rsidRPr="0086240D">
        <w:rPr>
          <w:rFonts w:ascii="Times New Roman" w:eastAsia="Times New Roman" w:hAnsi="Times New Roman" w:cs="Times New Roman"/>
          <w:sz w:val="24"/>
          <w:szCs w:val="24"/>
          <w:lang w:val="en-ID"/>
        </w:rPr>
        <w:fldChar w:fldCharType="separate"/>
      </w:r>
      <w:r w:rsidR="00550741" w:rsidRPr="0086240D">
        <w:rPr>
          <w:rFonts w:ascii="Times New Roman" w:eastAsia="Times New Roman" w:hAnsi="Times New Roman" w:cs="Times New Roman"/>
          <w:noProof/>
          <w:sz w:val="24"/>
          <w:szCs w:val="24"/>
          <w:lang w:val="en-ID"/>
        </w:rPr>
        <w:t>(Shihab, 2023)</w:t>
      </w:r>
      <w:r w:rsidR="00550741" w:rsidRPr="0086240D">
        <w:rPr>
          <w:rFonts w:ascii="Times New Roman" w:eastAsia="Times New Roman" w:hAnsi="Times New Roman" w:cs="Times New Roman"/>
          <w:sz w:val="24"/>
          <w:szCs w:val="24"/>
          <w:lang w:val="en-ID"/>
        </w:rPr>
        <w:fldChar w:fldCharType="end"/>
      </w:r>
      <w:r w:rsidR="00550741" w:rsidRPr="0086240D">
        <w:rPr>
          <w:rFonts w:ascii="Times New Roman" w:eastAsia="Times New Roman" w:hAnsi="Times New Roman" w:cs="Times New Roman"/>
          <w:sz w:val="24"/>
          <w:szCs w:val="24"/>
          <w:lang w:val="en-ID"/>
        </w:rPr>
        <w:t>.</w:t>
      </w:r>
    </w:p>
    <w:p w14:paraId="66C52521" w14:textId="1D0BA297" w:rsidR="00D76441" w:rsidRDefault="00D76441" w:rsidP="00D76441">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D76441">
        <w:rPr>
          <w:rFonts w:ascii="Times New Roman" w:eastAsia="Times New Roman" w:hAnsi="Times New Roman" w:cs="Times New Roman"/>
          <w:sz w:val="24"/>
          <w:szCs w:val="24"/>
          <w:lang w:val="en-ID"/>
        </w:rPr>
        <w:t xml:space="preserve">Hyper-independence also becomes a heavy psychological burden for Generation Z itself. The pressure to always be “self-sufficient” often leads to anxiety and depression when they encounter dead ends that cannot be resolved individually. Failure to acknowledge dependence on others causes them to lose access to support systems that are very important for mental health </w:t>
      </w:r>
      <w:r w:rsidR="00550741" w:rsidRPr="00D76441">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Schnitker","given":"Sarah A.","non-dropping-particle":"","parse-names":false,"suffix":""}],"container-title":"Journal of Psychology and Theology","id":"ITEM-1","issue":"48","issued":{"date-parts":[["2020"]]},"page":"18","title":"Patience and Well-being","type":"article-journal","volume":"1"},"uris":["http://www.mendeley.com/documents/?uuid=f1482d44-0958-4572-814f-15e477edd8b2","http://www.mendeley.com/documents/?uuid=2dba410a-fa67-4001-95ef-02e44ed576df"]}],"mendeley":{"formattedCitation":"(Schnitker, 2020)","plainTextFormattedCitation":"(Schnitker, 2020)","previouslyFormattedCitation":"(Schnitker, 2020)"},"properties":{"noteIndex":0},"schema":"https://github.com/citation-style-language/schema/raw/master/csl-citation.json"}</w:instrText>
      </w:r>
      <w:r w:rsidR="00550741" w:rsidRPr="00D76441">
        <w:rPr>
          <w:rFonts w:ascii="Times New Roman" w:eastAsia="Times New Roman" w:hAnsi="Times New Roman" w:cs="Times New Roman"/>
          <w:sz w:val="24"/>
          <w:szCs w:val="24"/>
          <w:lang w:val="en-ID"/>
        </w:rPr>
        <w:fldChar w:fldCharType="separate"/>
      </w:r>
      <w:r w:rsidR="00550741" w:rsidRPr="00D76441">
        <w:rPr>
          <w:rFonts w:ascii="Times New Roman" w:eastAsia="Times New Roman" w:hAnsi="Times New Roman" w:cs="Times New Roman"/>
          <w:noProof/>
          <w:sz w:val="24"/>
          <w:szCs w:val="24"/>
          <w:lang w:val="en-ID"/>
        </w:rPr>
        <w:t>(Schnitker, 2020)</w:t>
      </w:r>
      <w:r w:rsidR="00550741" w:rsidRPr="00D76441">
        <w:rPr>
          <w:rFonts w:ascii="Times New Roman" w:eastAsia="Times New Roman" w:hAnsi="Times New Roman" w:cs="Times New Roman"/>
          <w:sz w:val="24"/>
          <w:szCs w:val="24"/>
          <w:lang w:val="en-ID"/>
        </w:rPr>
        <w:fldChar w:fldCharType="end"/>
      </w:r>
      <w:r w:rsidR="00550741" w:rsidRPr="00D76441">
        <w:rPr>
          <w:rFonts w:ascii="Times New Roman" w:eastAsia="Times New Roman" w:hAnsi="Times New Roman" w:cs="Times New Roman"/>
          <w:sz w:val="24"/>
          <w:szCs w:val="24"/>
          <w:lang w:val="en-ID"/>
        </w:rPr>
        <w:t xml:space="preserve">. </w:t>
      </w:r>
    </w:p>
    <w:p w14:paraId="450056BC" w14:textId="01A3C3C3" w:rsidR="00D76441" w:rsidRDefault="00D76441" w:rsidP="00D76441">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D76441">
        <w:rPr>
          <w:rFonts w:ascii="Times New Roman" w:eastAsia="Times New Roman" w:hAnsi="Times New Roman" w:cs="Times New Roman"/>
          <w:sz w:val="24"/>
          <w:szCs w:val="24"/>
          <w:lang w:val="en-ID"/>
        </w:rPr>
        <w:t xml:space="preserve">At the local level, such as in the </w:t>
      </w:r>
      <w:proofErr w:type="spellStart"/>
      <w:r w:rsidR="00550741" w:rsidRPr="00D76441">
        <w:rPr>
          <w:rFonts w:ascii="Times New Roman" w:eastAsia="Times New Roman" w:hAnsi="Times New Roman" w:cs="Times New Roman"/>
          <w:sz w:val="24"/>
          <w:szCs w:val="24"/>
          <w:lang w:val="en-ID"/>
        </w:rPr>
        <w:t>Luwu</w:t>
      </w:r>
      <w:proofErr w:type="spellEnd"/>
      <w:r w:rsidR="00550741" w:rsidRPr="00D76441">
        <w:rPr>
          <w:rFonts w:ascii="Times New Roman" w:eastAsia="Times New Roman" w:hAnsi="Times New Roman" w:cs="Times New Roman"/>
          <w:sz w:val="24"/>
          <w:szCs w:val="24"/>
          <w:lang w:val="en-ID"/>
        </w:rPr>
        <w:t xml:space="preserve"> Raya community, which upholds the values of </w:t>
      </w:r>
      <w:proofErr w:type="spellStart"/>
      <w:r w:rsidR="00550741" w:rsidRPr="00D76441">
        <w:rPr>
          <w:rFonts w:ascii="Times New Roman" w:eastAsia="Times New Roman" w:hAnsi="Times New Roman" w:cs="Times New Roman"/>
          <w:sz w:val="24"/>
          <w:szCs w:val="24"/>
          <w:lang w:val="en-ID"/>
        </w:rPr>
        <w:t>sipakatau</w:t>
      </w:r>
      <w:proofErr w:type="spellEnd"/>
      <w:r w:rsidR="00550741" w:rsidRPr="00D76441">
        <w:rPr>
          <w:rFonts w:ascii="Times New Roman" w:eastAsia="Times New Roman" w:hAnsi="Times New Roman" w:cs="Times New Roman"/>
          <w:sz w:val="24"/>
          <w:szCs w:val="24"/>
          <w:lang w:val="en-ID"/>
        </w:rPr>
        <w:t xml:space="preserve"> (mutual respect) and </w:t>
      </w:r>
      <w:proofErr w:type="spellStart"/>
      <w:r w:rsidR="00550741" w:rsidRPr="00D76441">
        <w:rPr>
          <w:rFonts w:ascii="Times New Roman" w:eastAsia="Times New Roman" w:hAnsi="Times New Roman" w:cs="Times New Roman"/>
          <w:sz w:val="24"/>
          <w:szCs w:val="24"/>
          <w:lang w:val="en-ID"/>
        </w:rPr>
        <w:t>sipakalebbi</w:t>
      </w:r>
      <w:proofErr w:type="spellEnd"/>
      <w:r w:rsidR="00550741" w:rsidRPr="00D76441">
        <w:rPr>
          <w:rFonts w:ascii="Times New Roman" w:eastAsia="Times New Roman" w:hAnsi="Times New Roman" w:cs="Times New Roman"/>
          <w:sz w:val="24"/>
          <w:szCs w:val="24"/>
          <w:lang w:val="en-ID"/>
        </w:rPr>
        <w:t xml:space="preserve"> (mutual appreciation), this phenomenon poses a serious challenge to the preservation of local wisdom. Some academics in </w:t>
      </w:r>
      <w:proofErr w:type="spellStart"/>
      <w:r w:rsidR="00550741" w:rsidRPr="00D76441">
        <w:rPr>
          <w:rFonts w:ascii="Times New Roman" w:eastAsia="Times New Roman" w:hAnsi="Times New Roman" w:cs="Times New Roman"/>
          <w:sz w:val="24"/>
          <w:szCs w:val="24"/>
          <w:lang w:val="en-ID"/>
        </w:rPr>
        <w:t>Palopo</w:t>
      </w:r>
      <w:proofErr w:type="spellEnd"/>
      <w:r w:rsidR="00550741" w:rsidRPr="00D76441">
        <w:rPr>
          <w:rFonts w:ascii="Times New Roman" w:eastAsia="Times New Roman" w:hAnsi="Times New Roman" w:cs="Times New Roman"/>
          <w:sz w:val="24"/>
          <w:szCs w:val="24"/>
          <w:lang w:val="en-ID"/>
        </w:rPr>
        <w:t xml:space="preserve"> emphasize that character education must be able to restore students' awareness of the importance of living harmoniously and cooperatively, which has begun to fade due to individualistic lifestyles </w:t>
      </w:r>
      <w:r w:rsidR="00550741" w:rsidRPr="00D76441">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K","given":"Nurdin","non-dropping-particle":"","parse-names":false,"suffix":""}],"id":"ITEM-1","issued":{"date-parts":[["2018"]]},"number-of-pages":"42","publisher":"IAIN Palopo Press","publisher-place":"Palopo","title":"Internalisasi Nilai-Nilai Budaya Luwu dalam Pendidikan Islam","type":"book"},"uris":["http://www.mendeley.com/documents/?uuid=218d0403-0d92-485b-a39e-8ef8f5093c67","http://www.mendeley.com/documents/?uuid=c0d1ceec-6b06-4f6f-a8d9-f749a19b96e4"]}],"mendeley":{"formattedCitation":"(K, 2018)","plainTextFormattedCitation":"(K, 2018)","previouslyFormattedCitation":"(K, 2018)"},"properties":{"noteIndex":0},"schema":"https://github.com/citation-style-language/schema/raw/master/csl-citation.json"}</w:instrText>
      </w:r>
      <w:r w:rsidR="00550741" w:rsidRPr="00D76441">
        <w:rPr>
          <w:rFonts w:ascii="Times New Roman" w:eastAsia="Times New Roman" w:hAnsi="Times New Roman" w:cs="Times New Roman"/>
          <w:sz w:val="24"/>
          <w:szCs w:val="24"/>
          <w:lang w:val="en-ID"/>
        </w:rPr>
        <w:fldChar w:fldCharType="separate"/>
      </w:r>
      <w:r w:rsidR="00550741" w:rsidRPr="00D76441">
        <w:rPr>
          <w:rFonts w:ascii="Times New Roman" w:eastAsia="Times New Roman" w:hAnsi="Times New Roman" w:cs="Times New Roman"/>
          <w:noProof/>
          <w:sz w:val="24"/>
          <w:szCs w:val="24"/>
          <w:lang w:val="en-ID"/>
        </w:rPr>
        <w:t>(K, 2018)</w:t>
      </w:r>
      <w:r w:rsidR="00550741" w:rsidRPr="00D76441">
        <w:rPr>
          <w:rFonts w:ascii="Times New Roman" w:eastAsia="Times New Roman" w:hAnsi="Times New Roman" w:cs="Times New Roman"/>
          <w:sz w:val="24"/>
          <w:szCs w:val="24"/>
          <w:lang w:val="en-ID"/>
        </w:rPr>
        <w:fldChar w:fldCharType="end"/>
      </w:r>
      <w:r w:rsidR="00550741" w:rsidRPr="00D76441">
        <w:rPr>
          <w:rFonts w:ascii="Times New Roman" w:eastAsia="Times New Roman" w:hAnsi="Times New Roman" w:cs="Times New Roman"/>
          <w:sz w:val="24"/>
          <w:szCs w:val="24"/>
          <w:lang w:val="en-ID"/>
        </w:rPr>
        <w:t xml:space="preserve">. </w:t>
      </w:r>
    </w:p>
    <w:p w14:paraId="6CCAE955" w14:textId="7ECDF98E" w:rsidR="00D76441" w:rsidRDefault="00D76441" w:rsidP="00D76441">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D76441">
        <w:rPr>
          <w:rFonts w:ascii="Times New Roman" w:eastAsia="Times New Roman" w:hAnsi="Times New Roman" w:cs="Times New Roman"/>
          <w:sz w:val="24"/>
          <w:szCs w:val="24"/>
          <w:lang w:val="en-ID"/>
        </w:rPr>
        <w:t xml:space="preserve">The social indifference that arises from this extreme independence is essentially a form of neglect of social and religious contracts. If individuals feel that they do not need other people, then it will be difficult for them to understand the concepts of zakat, </w:t>
      </w:r>
      <w:proofErr w:type="spellStart"/>
      <w:r w:rsidR="00550741" w:rsidRPr="00D76441">
        <w:rPr>
          <w:rFonts w:ascii="Times New Roman" w:eastAsia="Times New Roman" w:hAnsi="Times New Roman" w:cs="Times New Roman"/>
          <w:sz w:val="24"/>
          <w:szCs w:val="24"/>
          <w:lang w:val="en-ID"/>
        </w:rPr>
        <w:t>infaq</w:t>
      </w:r>
      <w:proofErr w:type="spellEnd"/>
      <w:r w:rsidR="00550741" w:rsidRPr="00D76441">
        <w:rPr>
          <w:rFonts w:ascii="Times New Roman" w:eastAsia="Times New Roman" w:hAnsi="Times New Roman" w:cs="Times New Roman"/>
          <w:sz w:val="24"/>
          <w:szCs w:val="24"/>
          <w:lang w:val="en-ID"/>
        </w:rPr>
        <w:t xml:space="preserve">, and </w:t>
      </w:r>
      <w:proofErr w:type="spellStart"/>
      <w:r w:rsidR="00550741" w:rsidRPr="00D76441">
        <w:rPr>
          <w:rFonts w:ascii="Times New Roman" w:eastAsia="Times New Roman" w:hAnsi="Times New Roman" w:cs="Times New Roman"/>
          <w:sz w:val="24"/>
          <w:szCs w:val="24"/>
          <w:lang w:val="en-ID"/>
        </w:rPr>
        <w:t>sadaqah</w:t>
      </w:r>
      <w:proofErr w:type="spellEnd"/>
      <w:r w:rsidR="00550741" w:rsidRPr="00D76441">
        <w:rPr>
          <w:rFonts w:ascii="Times New Roman" w:eastAsia="Times New Roman" w:hAnsi="Times New Roman" w:cs="Times New Roman"/>
          <w:sz w:val="24"/>
          <w:szCs w:val="24"/>
          <w:lang w:val="en-ID"/>
        </w:rPr>
        <w:t xml:space="preserve"> in a substantive way. Philanthropy will only be seen as an administrative obligation, not as a bridge to building inclusive mutual prosperity </w:t>
      </w:r>
      <w:r w:rsidR="00550741" w:rsidRPr="00D76441">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Aksin Wijaya","given":"","non-dropping-particle":"","parse-names":false,"suffix":""}],"id":"ITEM-1","issued":{"date-parts":[["2021"]]},"number-of-pages":"140","publisher":"IRCiSoD","publisher-place":"Yogyakarta","title":"Menyusuri Jejak Al-Qur'an dalam Kehidupan Sosial","type":"book"},"uris":["http://www.mendeley.com/documents/?uuid=d915c608-5763-43c8-abc0-7f49f6da6d5b","http://www.mendeley.com/documents/?uuid=faf59c7a-50de-4cb9-98a0-ce4766813518"]}],"mendeley":{"formattedCitation":"(Aksin Wijaya, 2021)","plainTextFormattedCitation":"(Aksin Wijaya, 2021)","previouslyFormattedCitation":"(Aksin Wijaya, 2021)"},"properties":{"noteIndex":0},"schema":"https://github.com/citation-style-language/schema/raw/master/csl-citation.json"}</w:instrText>
      </w:r>
      <w:r w:rsidR="00550741" w:rsidRPr="00D76441">
        <w:rPr>
          <w:rFonts w:ascii="Times New Roman" w:eastAsia="Times New Roman" w:hAnsi="Times New Roman" w:cs="Times New Roman"/>
          <w:sz w:val="24"/>
          <w:szCs w:val="24"/>
          <w:lang w:val="en-ID"/>
        </w:rPr>
        <w:fldChar w:fldCharType="separate"/>
      </w:r>
      <w:r w:rsidR="00550741" w:rsidRPr="00D76441">
        <w:rPr>
          <w:rFonts w:ascii="Times New Roman" w:eastAsia="Times New Roman" w:hAnsi="Times New Roman" w:cs="Times New Roman"/>
          <w:noProof/>
          <w:sz w:val="24"/>
          <w:szCs w:val="24"/>
          <w:lang w:val="en-ID"/>
        </w:rPr>
        <w:t>(Aksin Wijaya, 2021)</w:t>
      </w:r>
      <w:r w:rsidR="00550741" w:rsidRPr="00D76441">
        <w:rPr>
          <w:rFonts w:ascii="Times New Roman" w:eastAsia="Times New Roman" w:hAnsi="Times New Roman" w:cs="Times New Roman"/>
          <w:sz w:val="24"/>
          <w:szCs w:val="24"/>
          <w:lang w:val="en-ID"/>
        </w:rPr>
        <w:fldChar w:fldCharType="end"/>
      </w:r>
      <w:r w:rsidR="00550741" w:rsidRPr="00D76441">
        <w:rPr>
          <w:rFonts w:ascii="Times New Roman" w:eastAsia="Times New Roman" w:hAnsi="Times New Roman" w:cs="Times New Roman"/>
          <w:sz w:val="24"/>
          <w:szCs w:val="24"/>
          <w:lang w:val="en-ID"/>
        </w:rPr>
        <w:t>.</w:t>
      </w:r>
    </w:p>
    <w:p w14:paraId="623AF0BE" w14:textId="77777777" w:rsidR="00D76441" w:rsidRDefault="00D76441" w:rsidP="00D76441">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D76441">
        <w:rPr>
          <w:rFonts w:ascii="Times New Roman" w:eastAsia="Times New Roman" w:hAnsi="Times New Roman" w:cs="Times New Roman"/>
          <w:sz w:val="24"/>
          <w:szCs w:val="24"/>
          <w:lang w:val="en-ID"/>
        </w:rPr>
        <w:t>Therefore, a critical review is needed to break down these walls of selfishness. The Qur'an, through Surah Al-Ma'un, serves as a sharp analytical tool to dissect this social disease. Al-Ma'un not only attacks empty rituals, but also attacks the attitude of indifference that is the root of modern individualism.</w:t>
      </w:r>
    </w:p>
    <w:p w14:paraId="708D7F06" w14:textId="417BC143" w:rsidR="00D76441" w:rsidRDefault="00D76441" w:rsidP="00D76441">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D76441">
        <w:rPr>
          <w:rFonts w:ascii="Times New Roman" w:eastAsia="Times New Roman" w:hAnsi="Times New Roman" w:cs="Times New Roman"/>
          <w:sz w:val="24"/>
          <w:szCs w:val="24"/>
          <w:lang w:val="en-ID"/>
        </w:rPr>
        <w:t xml:space="preserve">Sociologically speaking, reconstructing social capital means encouraging Generation Z to return to the spirit of collaboration. They must be made aware that technological advances should facilitate cooperation, not separate individuals from their communities. Strong solidarity can only arise if individuals are willing to lower their ego of independence and recognize that the existence of others is an integral part of their own existence </w:t>
      </w:r>
      <w:r w:rsidR="00550741" w:rsidRPr="00D76441">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Grant","given":"Adam","non-dropping-particle":"","parse-names":false,"suffix":""}],"id":"ITEM-1","issued":{"date-parts":[["2021"]]},"number-of-pages":"101","publisher":"Viking","publisher-place":"New York","title":"Think Again: The Power of Knowing What You Don't Know","type":"book"},"uris":["http://www.mendeley.com/documents/?uuid=c4a8ee3b-a1dc-4dd3-952a-b71fb78c6127","http://www.mendeley.com/documents/?uuid=09840b5e-16ef-44a1-b89b-bfcff90839ca"]}],"mendeley":{"formattedCitation":"(Grant, 2021)","plainTextFormattedCitation":"(Grant, 2021)","previouslyFormattedCitation":"(Grant, 2021)"},"properties":{"noteIndex":0},"schema":"https://github.com/citation-style-language/schema/raw/master/csl-citation.json"}</w:instrText>
      </w:r>
      <w:r w:rsidR="00550741" w:rsidRPr="00D76441">
        <w:rPr>
          <w:rFonts w:ascii="Times New Roman" w:eastAsia="Times New Roman" w:hAnsi="Times New Roman" w:cs="Times New Roman"/>
          <w:sz w:val="24"/>
          <w:szCs w:val="24"/>
          <w:lang w:val="en-ID"/>
        </w:rPr>
        <w:fldChar w:fldCharType="separate"/>
      </w:r>
      <w:r w:rsidR="00550741" w:rsidRPr="00D76441">
        <w:rPr>
          <w:rFonts w:ascii="Times New Roman" w:eastAsia="Times New Roman" w:hAnsi="Times New Roman" w:cs="Times New Roman"/>
          <w:noProof/>
          <w:sz w:val="24"/>
          <w:szCs w:val="24"/>
          <w:lang w:val="en-ID"/>
        </w:rPr>
        <w:t>(Grant, 2021)</w:t>
      </w:r>
      <w:r w:rsidR="00550741" w:rsidRPr="00D76441">
        <w:rPr>
          <w:rFonts w:ascii="Times New Roman" w:eastAsia="Times New Roman" w:hAnsi="Times New Roman" w:cs="Times New Roman"/>
          <w:sz w:val="24"/>
          <w:szCs w:val="24"/>
          <w:lang w:val="en-ID"/>
        </w:rPr>
        <w:fldChar w:fldCharType="end"/>
      </w:r>
      <w:r w:rsidR="00550741" w:rsidRPr="00D76441">
        <w:rPr>
          <w:rFonts w:ascii="Times New Roman" w:eastAsia="Times New Roman" w:hAnsi="Times New Roman" w:cs="Times New Roman"/>
          <w:sz w:val="24"/>
          <w:szCs w:val="24"/>
          <w:lang w:val="en-ID"/>
        </w:rPr>
        <w:t>.</w:t>
      </w:r>
    </w:p>
    <w:p w14:paraId="56921935" w14:textId="782B0F8C" w:rsidR="00D76441" w:rsidRDefault="00D76441" w:rsidP="00D76441">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D76441">
        <w:rPr>
          <w:rFonts w:ascii="Times New Roman" w:eastAsia="Times New Roman" w:hAnsi="Times New Roman" w:cs="Times New Roman"/>
          <w:sz w:val="24"/>
          <w:szCs w:val="24"/>
          <w:lang w:val="en-ID"/>
        </w:rPr>
        <w:t xml:space="preserve">In conclusion, the anatomy of Generation Z's hyper-independence is a systemic problem that requires a theological-sociological solution. Understanding the fragility of this social capital is the first step in rebuilding awareness of the importance of “social piety” as desired by the Qur'an. Without a transformation of values, technological progress will only give birth to a generation that is intelligent but insensitive to humanity </w:t>
      </w:r>
      <w:r w:rsidR="00550741" w:rsidRPr="00D76441">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Nashir","given":"Haedar","non-dropping-particle":"","parse-names":false,"suffix":""}],"id":"ITEM-1","issued":{"date-parts":[["2020"]]},"number-of-pages":"101","publisher":"Kompas","publisher-place":"Jakarta","title":"Moderasi Indonesia: Menjaga Keseimbangan Sosial","type":"book"},"uris":["http://www.mendeley.com/documents/?uuid=5e91a565-d867-4868-8bec-8b5c5fc7e875","http://www.mendeley.com/documents/?uuid=5a7fef32-9498-4463-bfeb-36187e99a764"]}],"mendeley":{"formattedCitation":"(Nashir, 2020)","plainTextFormattedCitation":"(Nashir, 2020)","previouslyFormattedCitation":"(Nashir, 2020)"},"properties":{"noteIndex":0},"schema":"https://github.com/citation-style-language/schema/raw/master/csl-citation.json"}</w:instrText>
      </w:r>
      <w:r w:rsidR="00550741" w:rsidRPr="00D76441">
        <w:rPr>
          <w:rFonts w:ascii="Times New Roman" w:eastAsia="Times New Roman" w:hAnsi="Times New Roman" w:cs="Times New Roman"/>
          <w:sz w:val="24"/>
          <w:szCs w:val="24"/>
          <w:lang w:val="en-ID"/>
        </w:rPr>
        <w:fldChar w:fldCharType="separate"/>
      </w:r>
      <w:r w:rsidR="00550741" w:rsidRPr="00D76441">
        <w:rPr>
          <w:rFonts w:ascii="Times New Roman" w:eastAsia="Times New Roman" w:hAnsi="Times New Roman" w:cs="Times New Roman"/>
          <w:noProof/>
          <w:sz w:val="24"/>
          <w:szCs w:val="24"/>
          <w:lang w:val="en-ID"/>
        </w:rPr>
        <w:t>(Nashir, 2020)</w:t>
      </w:r>
      <w:r w:rsidR="00550741" w:rsidRPr="00D76441">
        <w:rPr>
          <w:rFonts w:ascii="Times New Roman" w:eastAsia="Times New Roman" w:hAnsi="Times New Roman" w:cs="Times New Roman"/>
          <w:sz w:val="24"/>
          <w:szCs w:val="24"/>
          <w:lang w:val="en-ID"/>
        </w:rPr>
        <w:fldChar w:fldCharType="end"/>
      </w:r>
      <w:r w:rsidR="00550741" w:rsidRPr="00D76441">
        <w:rPr>
          <w:rFonts w:ascii="Times New Roman" w:eastAsia="Times New Roman" w:hAnsi="Times New Roman" w:cs="Times New Roman"/>
          <w:sz w:val="24"/>
          <w:szCs w:val="24"/>
          <w:lang w:val="en-ID"/>
        </w:rPr>
        <w:t>.</w:t>
      </w:r>
    </w:p>
    <w:p w14:paraId="1294A8DD" w14:textId="77777777" w:rsidR="00607556" w:rsidRDefault="00D76441" w:rsidP="00607556">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D76441">
        <w:rPr>
          <w:rFonts w:ascii="Times New Roman" w:eastAsia="Times New Roman" w:hAnsi="Times New Roman" w:cs="Times New Roman"/>
          <w:sz w:val="24"/>
          <w:szCs w:val="24"/>
          <w:lang w:val="en-ID"/>
        </w:rPr>
        <w:t xml:space="preserve">Behind the convenience of technology that makes us feel like we can do everything on our own, there is a huge risk lurking: we are slowly becoming “strangers” </w:t>
      </w:r>
      <w:proofErr w:type="gramStart"/>
      <w:r w:rsidR="00550741" w:rsidRPr="00D76441">
        <w:rPr>
          <w:rFonts w:ascii="Times New Roman" w:eastAsia="Times New Roman" w:hAnsi="Times New Roman" w:cs="Times New Roman"/>
          <w:sz w:val="24"/>
          <w:szCs w:val="24"/>
          <w:lang w:val="en-ID"/>
        </w:rPr>
        <w:t>in the midst of</w:t>
      </w:r>
      <w:proofErr w:type="gramEnd"/>
      <w:r w:rsidR="00550741" w:rsidRPr="00D76441">
        <w:rPr>
          <w:rFonts w:ascii="Times New Roman" w:eastAsia="Times New Roman" w:hAnsi="Times New Roman" w:cs="Times New Roman"/>
          <w:sz w:val="24"/>
          <w:szCs w:val="24"/>
          <w:lang w:val="en-ID"/>
        </w:rPr>
        <w:t xml:space="preserve"> crowds. The extreme independence that we cultivate as a form of self-protection is unknowingly building walls that separate us from the warmth of other people's help and support. We may have thousands of friends in the virtual world, but when the storms of real life hit, we often feel alone because we have forgotten how to build genuine, trusting bonds.</w:t>
      </w:r>
    </w:p>
    <w:p w14:paraId="7B97889B" w14:textId="77777777" w:rsidR="00607556" w:rsidRDefault="00607556" w:rsidP="00607556">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00550741" w:rsidRPr="00607556">
        <w:rPr>
          <w:rFonts w:ascii="Times New Roman" w:eastAsia="Times New Roman" w:hAnsi="Times New Roman" w:cs="Times New Roman"/>
          <w:sz w:val="24"/>
          <w:szCs w:val="24"/>
          <w:lang w:val="en-ID"/>
        </w:rPr>
        <w:t>Ironically, when we feel we no longer need other people, our empathy begins to fade. The suffering of others that passes by on social media is considered nothing more than a passing breeze or mere content, because we are too busy maintaining our “independent image” and our own personal success. If this continues unchecked, we will grow into a generation that is highly technologically advanced yet “numb” in terms of humanity a condition that is not only mentally exhausting but also distances us from the essence of religion, which prioritizes compassion.</w:t>
      </w:r>
    </w:p>
    <w:p w14:paraId="4DCCA059" w14:textId="7F60941F" w:rsidR="00550741" w:rsidRPr="00607556" w:rsidRDefault="00607556" w:rsidP="00607556">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607556">
        <w:rPr>
          <w:rFonts w:ascii="Times New Roman" w:eastAsia="Times New Roman" w:hAnsi="Times New Roman" w:cs="Times New Roman"/>
          <w:sz w:val="24"/>
          <w:szCs w:val="24"/>
          <w:lang w:val="en-ID"/>
        </w:rPr>
        <w:t xml:space="preserve">Therefore, realizing that we are beings who need each other is not a weakness, but rather a strength to return to being human. The Qur'an, through Surah Al-Ma'un, is here to break down the walls of selfishness, reminding us that true success is when our independence becomes a bridge of kindness for others. Let us lower our egos a little, acknowledge that we need others, and begin to rebuild the spirit of </w:t>
      </w:r>
      <w:proofErr w:type="gramStart"/>
      <w:r w:rsidR="00550741" w:rsidRPr="00607556">
        <w:rPr>
          <w:rFonts w:ascii="Times New Roman" w:eastAsia="Times New Roman" w:hAnsi="Times New Roman" w:cs="Times New Roman"/>
          <w:sz w:val="24"/>
          <w:szCs w:val="24"/>
          <w:lang w:val="en-ID"/>
        </w:rPr>
        <w:t>mutual cooperation</w:t>
      </w:r>
      <w:proofErr w:type="gramEnd"/>
      <w:r w:rsidR="00550741" w:rsidRPr="00607556">
        <w:rPr>
          <w:rFonts w:ascii="Times New Roman" w:eastAsia="Times New Roman" w:hAnsi="Times New Roman" w:cs="Times New Roman"/>
          <w:sz w:val="24"/>
          <w:szCs w:val="24"/>
          <w:lang w:val="en-ID"/>
        </w:rPr>
        <w:t xml:space="preserve"> so that life is not just about surviving alone, but about growing together in meaningful community.</w:t>
      </w:r>
    </w:p>
    <w:p w14:paraId="5EB9F711" w14:textId="77777777" w:rsidR="00550741" w:rsidRPr="00550741" w:rsidRDefault="00550741" w:rsidP="00607556">
      <w:pPr>
        <w:pStyle w:val="ListParagraph"/>
        <w:numPr>
          <w:ilvl w:val="0"/>
          <w:numId w:val="271"/>
        </w:numPr>
        <w:spacing w:after="0"/>
        <w:jc w:val="both"/>
        <w:rPr>
          <w:rFonts w:ascii="Times New Roman" w:eastAsia="Times New Roman" w:hAnsi="Times New Roman" w:cs="Times New Roman"/>
          <w:b/>
          <w:bCs/>
          <w:sz w:val="24"/>
          <w:szCs w:val="24"/>
          <w:lang w:val="en-ID"/>
        </w:rPr>
      </w:pPr>
      <w:r w:rsidRPr="00550741">
        <w:rPr>
          <w:rFonts w:ascii="Times New Roman" w:eastAsia="Times New Roman" w:hAnsi="Times New Roman" w:cs="Times New Roman"/>
          <w:b/>
          <w:bCs/>
          <w:sz w:val="24"/>
          <w:szCs w:val="24"/>
          <w:lang w:val="en-ID"/>
        </w:rPr>
        <w:t>Reinterpretation of Surah Al-Ma'un in the Digital Age: The Meaning of Al-Ma'un as Organic Solidarity</w:t>
      </w:r>
    </w:p>
    <w:p w14:paraId="31FB7084" w14:textId="77777777" w:rsidR="00550741" w:rsidRPr="00550741" w:rsidRDefault="00550741" w:rsidP="00550741">
      <w:pPr>
        <w:pStyle w:val="ListParagraph"/>
        <w:spacing w:after="0"/>
        <w:ind w:left="644" w:firstLine="774"/>
        <w:jc w:val="right"/>
        <w:rPr>
          <w:rFonts w:ascii="Times New Roman" w:eastAsia="Times New Roman" w:hAnsi="Times New Roman" w:cs="Times New Roman"/>
          <w:sz w:val="24"/>
          <w:szCs w:val="24"/>
          <w:lang w:val="en-ID"/>
        </w:rPr>
      </w:pPr>
      <w:r w:rsidRPr="00550741">
        <w:rPr>
          <w:rFonts w:ascii="Times New Roman" w:eastAsia="Times New Roman" w:hAnsi="Times New Roman" w:cs="Times New Roman"/>
          <w:sz w:val="24"/>
          <w:szCs w:val="24"/>
          <w:rtl/>
          <w:lang w:val="en-ID"/>
        </w:rPr>
        <w:t>اَ</w:t>
      </w:r>
      <w:r w:rsidRPr="00550741">
        <w:rPr>
          <w:rFonts w:ascii="LPMQ Isep Misbah" w:eastAsia="Times New Roman" w:hAnsi="LPMQ Isep Misbah" w:cs="LPMQ Isep Misbah"/>
          <w:sz w:val="24"/>
          <w:szCs w:val="24"/>
          <w:rtl/>
          <w:lang w:val="en-ID"/>
        </w:rPr>
        <w:t>رَءَيْتَ الَّذِيْ يُكَذِّبُ بِالدِّيْنِۗ ۝١</w:t>
      </w:r>
    </w:p>
    <w:p w14:paraId="16184A01" w14:textId="77777777" w:rsidR="00550741" w:rsidRPr="00550741" w:rsidRDefault="00550741" w:rsidP="00550741">
      <w:pPr>
        <w:pStyle w:val="ListParagraph"/>
        <w:spacing w:after="0"/>
        <w:ind w:left="644" w:firstLine="774"/>
        <w:rPr>
          <w:rFonts w:ascii="Times New Roman" w:eastAsia="Times New Roman" w:hAnsi="Times New Roman" w:cs="Times New Roman"/>
          <w:sz w:val="24"/>
          <w:szCs w:val="24"/>
          <w:lang w:val="en-ID"/>
        </w:rPr>
      </w:pPr>
      <w:r w:rsidRPr="00550741">
        <w:rPr>
          <w:rFonts w:ascii="Times New Roman" w:eastAsia="Times New Roman" w:hAnsi="Times New Roman" w:cs="Times New Roman"/>
          <w:sz w:val="24"/>
          <w:szCs w:val="24"/>
          <w:lang w:val="en-ID"/>
        </w:rPr>
        <w:t>Do you know those who deny religion?</w:t>
      </w:r>
    </w:p>
    <w:p w14:paraId="3CDBB7DE" w14:textId="77777777" w:rsidR="00550741" w:rsidRPr="00550741" w:rsidRDefault="00550741" w:rsidP="00550741">
      <w:pPr>
        <w:pStyle w:val="ListParagraph"/>
        <w:spacing w:after="0"/>
        <w:ind w:left="644" w:firstLine="774"/>
        <w:jc w:val="right"/>
        <w:rPr>
          <w:rFonts w:ascii="LPMQ Isep Misbah" w:eastAsia="Times New Roman" w:hAnsi="LPMQ Isep Misbah" w:cs="LPMQ Isep Misbah"/>
          <w:sz w:val="24"/>
          <w:szCs w:val="24"/>
          <w:lang w:val="en-ID"/>
        </w:rPr>
      </w:pPr>
      <w:r w:rsidRPr="00550741">
        <w:rPr>
          <w:rFonts w:ascii="LPMQ Isep Misbah" w:eastAsia="Times New Roman" w:hAnsi="LPMQ Isep Misbah" w:cs="LPMQ Isep Misbah"/>
          <w:sz w:val="24"/>
          <w:szCs w:val="24"/>
          <w:rtl/>
          <w:lang w:val="en-ID"/>
        </w:rPr>
        <w:t>فَذٰلِكَ الَّذِيْ يَدُعُّ الْيَتِيْمَۙ ۝٢</w:t>
      </w:r>
    </w:p>
    <w:p w14:paraId="54299FA1" w14:textId="77777777" w:rsidR="00550741" w:rsidRPr="00550741" w:rsidRDefault="00550741" w:rsidP="00550741">
      <w:pPr>
        <w:pStyle w:val="ListParagraph"/>
        <w:spacing w:after="0"/>
        <w:ind w:left="644" w:firstLine="774"/>
        <w:rPr>
          <w:rFonts w:ascii="Times New Roman" w:eastAsia="Times New Roman" w:hAnsi="Times New Roman" w:cs="Times New Roman"/>
          <w:sz w:val="24"/>
          <w:szCs w:val="24"/>
          <w:lang w:val="en-ID"/>
        </w:rPr>
      </w:pPr>
    </w:p>
    <w:p w14:paraId="5BDDD77A" w14:textId="77777777" w:rsidR="00550741" w:rsidRPr="00550741" w:rsidRDefault="00550741" w:rsidP="00550741">
      <w:pPr>
        <w:pStyle w:val="ListParagraph"/>
        <w:spacing w:after="0"/>
        <w:ind w:left="644" w:firstLine="774"/>
        <w:rPr>
          <w:rFonts w:ascii="Times New Roman" w:eastAsia="Times New Roman" w:hAnsi="Times New Roman" w:cs="Times New Roman"/>
          <w:sz w:val="24"/>
          <w:szCs w:val="24"/>
          <w:lang w:val="en-ID"/>
        </w:rPr>
      </w:pPr>
      <w:r w:rsidRPr="00550741">
        <w:rPr>
          <w:rFonts w:ascii="Times New Roman" w:eastAsia="Times New Roman" w:hAnsi="Times New Roman" w:cs="Times New Roman"/>
          <w:sz w:val="24"/>
          <w:szCs w:val="24"/>
          <w:lang w:val="en-ID"/>
        </w:rPr>
        <w:t>That is the person who scolds orphans.</w:t>
      </w:r>
    </w:p>
    <w:p w14:paraId="68A0440D" w14:textId="77777777" w:rsidR="00550741" w:rsidRPr="00550741" w:rsidRDefault="00550741" w:rsidP="00550741">
      <w:pPr>
        <w:pStyle w:val="ListParagraph"/>
        <w:spacing w:after="0"/>
        <w:ind w:left="644" w:firstLine="774"/>
        <w:jc w:val="right"/>
        <w:rPr>
          <w:rFonts w:ascii="LPMQ Isep Misbah" w:eastAsia="Times New Roman" w:hAnsi="LPMQ Isep Misbah" w:cs="LPMQ Isep Misbah"/>
          <w:sz w:val="24"/>
          <w:szCs w:val="24"/>
          <w:lang w:val="en-ID"/>
        </w:rPr>
      </w:pPr>
      <w:r w:rsidRPr="00550741">
        <w:rPr>
          <w:rFonts w:ascii="LPMQ Isep Misbah" w:eastAsia="Times New Roman" w:hAnsi="LPMQ Isep Misbah" w:cs="LPMQ Isep Misbah"/>
          <w:sz w:val="24"/>
          <w:szCs w:val="24"/>
          <w:rtl/>
          <w:lang w:val="en-ID"/>
        </w:rPr>
        <w:t>وَلَا يَحُضُّ عَلٰى طَعَامِ الْمِسْكِيْنِۗ ۝٣</w:t>
      </w:r>
    </w:p>
    <w:p w14:paraId="675F93AB" w14:textId="77777777" w:rsidR="00550741" w:rsidRPr="00550741" w:rsidRDefault="00550741" w:rsidP="00550741">
      <w:pPr>
        <w:pStyle w:val="ListParagraph"/>
        <w:spacing w:after="0"/>
        <w:ind w:left="644" w:firstLine="774"/>
        <w:rPr>
          <w:rFonts w:ascii="Times New Roman" w:eastAsia="Times New Roman" w:hAnsi="Times New Roman" w:cs="Times New Roman"/>
          <w:sz w:val="24"/>
          <w:szCs w:val="24"/>
          <w:lang w:val="en-ID"/>
        </w:rPr>
      </w:pPr>
      <w:r w:rsidRPr="00550741">
        <w:rPr>
          <w:rFonts w:ascii="Times New Roman" w:eastAsia="Times New Roman" w:hAnsi="Times New Roman" w:cs="Times New Roman"/>
          <w:sz w:val="24"/>
          <w:szCs w:val="24"/>
          <w:lang w:val="en-ID"/>
        </w:rPr>
        <w:t>and does not recommend feeding the poor.</w:t>
      </w:r>
    </w:p>
    <w:p w14:paraId="58B0E501" w14:textId="77777777" w:rsidR="00550741" w:rsidRPr="00550741" w:rsidRDefault="00550741" w:rsidP="00550741">
      <w:pPr>
        <w:pStyle w:val="ListParagraph"/>
        <w:spacing w:after="0"/>
        <w:ind w:left="644" w:firstLine="774"/>
        <w:rPr>
          <w:rFonts w:ascii="Times New Roman" w:eastAsia="Times New Roman" w:hAnsi="Times New Roman" w:cs="Times New Roman"/>
          <w:sz w:val="24"/>
          <w:szCs w:val="24"/>
          <w:lang w:val="en-ID"/>
        </w:rPr>
      </w:pPr>
    </w:p>
    <w:p w14:paraId="154E480F" w14:textId="77777777" w:rsidR="00550741" w:rsidRPr="00550741" w:rsidRDefault="00550741" w:rsidP="00550741">
      <w:pPr>
        <w:pStyle w:val="ListParagraph"/>
        <w:spacing w:after="0"/>
        <w:ind w:left="644" w:firstLine="774"/>
        <w:jc w:val="right"/>
        <w:rPr>
          <w:rFonts w:ascii="LPMQ Isep Misbah" w:eastAsia="Times New Roman" w:hAnsi="LPMQ Isep Misbah" w:cs="LPMQ Isep Misbah"/>
          <w:sz w:val="24"/>
          <w:szCs w:val="24"/>
          <w:lang w:val="en-ID"/>
        </w:rPr>
      </w:pPr>
      <w:r w:rsidRPr="00550741">
        <w:rPr>
          <w:rFonts w:ascii="LPMQ Isep Misbah" w:eastAsia="Times New Roman" w:hAnsi="LPMQ Isep Misbah" w:cs="LPMQ Isep Misbah"/>
          <w:sz w:val="24"/>
          <w:szCs w:val="24"/>
          <w:rtl/>
          <w:lang w:val="en-ID"/>
        </w:rPr>
        <w:t>فَوَيْلٌ لِّلْمُصَلِّيْنَۙ ۝٤</w:t>
      </w:r>
    </w:p>
    <w:p w14:paraId="772F221D" w14:textId="77777777" w:rsidR="00550741" w:rsidRPr="00550741" w:rsidRDefault="00550741" w:rsidP="00550741">
      <w:pPr>
        <w:pStyle w:val="ListParagraph"/>
        <w:spacing w:after="0"/>
        <w:ind w:left="644" w:firstLine="774"/>
        <w:rPr>
          <w:rFonts w:ascii="Times New Roman" w:eastAsia="Times New Roman" w:hAnsi="Times New Roman" w:cs="Times New Roman"/>
          <w:sz w:val="24"/>
          <w:szCs w:val="24"/>
          <w:lang w:val="en-ID"/>
        </w:rPr>
      </w:pPr>
      <w:r w:rsidRPr="00550741">
        <w:rPr>
          <w:rFonts w:ascii="Times New Roman" w:eastAsia="Times New Roman" w:hAnsi="Times New Roman" w:cs="Times New Roman"/>
          <w:sz w:val="24"/>
          <w:szCs w:val="24"/>
          <w:lang w:val="en-ID"/>
        </w:rPr>
        <w:t>Woe to those who perform prayer,</w:t>
      </w:r>
    </w:p>
    <w:p w14:paraId="663CBB5A" w14:textId="77777777" w:rsidR="00550741" w:rsidRPr="00550741" w:rsidRDefault="00550741" w:rsidP="00550741">
      <w:pPr>
        <w:pStyle w:val="ListParagraph"/>
        <w:spacing w:after="0"/>
        <w:ind w:left="644" w:firstLine="774"/>
        <w:rPr>
          <w:rFonts w:ascii="Times New Roman" w:eastAsia="Times New Roman" w:hAnsi="Times New Roman" w:cs="Times New Roman"/>
          <w:sz w:val="24"/>
          <w:szCs w:val="24"/>
          <w:lang w:val="en-ID"/>
        </w:rPr>
      </w:pPr>
    </w:p>
    <w:p w14:paraId="42EC5F9C" w14:textId="77777777" w:rsidR="00550741" w:rsidRPr="00550741" w:rsidRDefault="00550741" w:rsidP="00550741">
      <w:pPr>
        <w:pStyle w:val="ListParagraph"/>
        <w:spacing w:after="0"/>
        <w:ind w:left="644" w:firstLine="774"/>
        <w:jc w:val="right"/>
        <w:rPr>
          <w:rFonts w:ascii="LPMQ Isep Misbah" w:eastAsia="Times New Roman" w:hAnsi="LPMQ Isep Misbah" w:cs="LPMQ Isep Misbah"/>
          <w:sz w:val="24"/>
          <w:szCs w:val="24"/>
          <w:lang w:val="en-ID"/>
        </w:rPr>
      </w:pPr>
      <w:r w:rsidRPr="00550741">
        <w:rPr>
          <w:rFonts w:ascii="LPMQ Isep Misbah" w:eastAsia="Times New Roman" w:hAnsi="LPMQ Isep Misbah" w:cs="LPMQ Isep Misbah"/>
          <w:sz w:val="24"/>
          <w:szCs w:val="24"/>
          <w:rtl/>
          <w:lang w:val="en-ID"/>
        </w:rPr>
        <w:t>الَّذِيْنَ هُمْ عَنْ صَلَاتِهِمْ سَاهُوْنَۙ ۝٥</w:t>
      </w:r>
    </w:p>
    <w:p w14:paraId="011CBD71" w14:textId="77777777" w:rsidR="00550741" w:rsidRPr="00550741" w:rsidRDefault="00550741" w:rsidP="00550741">
      <w:pPr>
        <w:pStyle w:val="ListParagraph"/>
        <w:spacing w:after="0"/>
        <w:ind w:left="644" w:firstLine="774"/>
        <w:rPr>
          <w:rFonts w:ascii="Times New Roman" w:eastAsia="Times New Roman" w:hAnsi="Times New Roman" w:cs="Times New Roman"/>
          <w:sz w:val="24"/>
          <w:szCs w:val="24"/>
          <w:lang w:val="en-ID"/>
        </w:rPr>
      </w:pPr>
      <w:r w:rsidRPr="00550741">
        <w:rPr>
          <w:rFonts w:ascii="Times New Roman" w:eastAsia="Times New Roman" w:hAnsi="Times New Roman" w:cs="Times New Roman"/>
          <w:sz w:val="24"/>
          <w:szCs w:val="24"/>
          <w:lang w:val="en-ID"/>
        </w:rPr>
        <w:t>(namely) those who neglect their prayers,</w:t>
      </w:r>
    </w:p>
    <w:p w14:paraId="469C3C64" w14:textId="77777777" w:rsidR="00550741" w:rsidRPr="00550741" w:rsidRDefault="00550741" w:rsidP="00550741">
      <w:pPr>
        <w:pStyle w:val="ListParagraph"/>
        <w:spacing w:after="0"/>
        <w:ind w:left="644" w:firstLine="774"/>
        <w:rPr>
          <w:rFonts w:ascii="Times New Roman" w:eastAsia="Times New Roman" w:hAnsi="Times New Roman" w:cs="Times New Roman"/>
          <w:sz w:val="24"/>
          <w:szCs w:val="24"/>
          <w:lang w:val="en-ID"/>
        </w:rPr>
      </w:pPr>
    </w:p>
    <w:p w14:paraId="72C5A5D6" w14:textId="77777777" w:rsidR="00550741" w:rsidRPr="00550741" w:rsidRDefault="00550741" w:rsidP="00550741">
      <w:pPr>
        <w:pStyle w:val="ListParagraph"/>
        <w:spacing w:after="0"/>
        <w:ind w:left="644" w:firstLine="774"/>
        <w:jc w:val="right"/>
        <w:rPr>
          <w:rFonts w:ascii="LPMQ Isep Misbah" w:eastAsia="Times New Roman" w:hAnsi="LPMQ Isep Misbah" w:cs="LPMQ Isep Misbah"/>
          <w:sz w:val="24"/>
          <w:szCs w:val="24"/>
          <w:lang w:val="en-ID"/>
        </w:rPr>
      </w:pPr>
      <w:r w:rsidRPr="00550741">
        <w:rPr>
          <w:rFonts w:ascii="LPMQ Isep Misbah" w:eastAsia="Times New Roman" w:hAnsi="LPMQ Isep Misbah" w:cs="LPMQ Isep Misbah"/>
          <w:sz w:val="24"/>
          <w:szCs w:val="24"/>
          <w:rtl/>
          <w:lang w:val="en-ID"/>
        </w:rPr>
        <w:t>الَّذِيْنَ هُمْ يُرَاۤءُوْنَۙ ۝٦</w:t>
      </w:r>
    </w:p>
    <w:p w14:paraId="2378026C" w14:textId="77777777" w:rsidR="00550741" w:rsidRPr="00550741" w:rsidRDefault="00550741" w:rsidP="00550741">
      <w:pPr>
        <w:pStyle w:val="ListParagraph"/>
        <w:spacing w:after="0"/>
        <w:ind w:left="644" w:firstLine="774"/>
        <w:rPr>
          <w:rFonts w:ascii="Times New Roman" w:eastAsia="Times New Roman" w:hAnsi="Times New Roman" w:cs="Times New Roman"/>
          <w:sz w:val="24"/>
          <w:szCs w:val="24"/>
          <w:lang w:val="en-ID"/>
        </w:rPr>
      </w:pPr>
      <w:r w:rsidRPr="00550741">
        <w:rPr>
          <w:rFonts w:ascii="Times New Roman" w:eastAsia="Times New Roman" w:hAnsi="Times New Roman" w:cs="Times New Roman"/>
          <w:sz w:val="24"/>
          <w:szCs w:val="24"/>
          <w:lang w:val="en-ID"/>
        </w:rPr>
        <w:t>those who show off,</w:t>
      </w:r>
    </w:p>
    <w:p w14:paraId="4E01B07E" w14:textId="77777777" w:rsidR="00550741" w:rsidRPr="00550741" w:rsidRDefault="00550741" w:rsidP="00550741">
      <w:pPr>
        <w:pStyle w:val="ListParagraph"/>
        <w:spacing w:after="0"/>
        <w:ind w:left="644" w:firstLine="774"/>
        <w:rPr>
          <w:rFonts w:ascii="Times New Roman" w:eastAsia="Times New Roman" w:hAnsi="Times New Roman" w:cs="Times New Roman"/>
          <w:sz w:val="24"/>
          <w:szCs w:val="24"/>
          <w:lang w:val="en-ID"/>
        </w:rPr>
      </w:pPr>
    </w:p>
    <w:p w14:paraId="31DCA1A6" w14:textId="77777777" w:rsidR="00550741" w:rsidRPr="00550741" w:rsidRDefault="00550741" w:rsidP="00550741">
      <w:pPr>
        <w:pStyle w:val="ListParagraph"/>
        <w:spacing w:after="0"/>
        <w:ind w:left="644" w:firstLine="774"/>
        <w:jc w:val="right"/>
        <w:rPr>
          <w:rFonts w:ascii="LPMQ Isep Misbah" w:eastAsia="Times New Roman" w:hAnsi="LPMQ Isep Misbah" w:cs="LPMQ Isep Misbah"/>
          <w:sz w:val="24"/>
          <w:szCs w:val="24"/>
          <w:lang w:val="en-ID"/>
        </w:rPr>
      </w:pPr>
      <w:r w:rsidRPr="00550741">
        <w:rPr>
          <w:rFonts w:ascii="LPMQ Isep Misbah" w:eastAsia="Times New Roman" w:hAnsi="LPMQ Isep Misbah" w:cs="LPMQ Isep Misbah"/>
          <w:sz w:val="24"/>
          <w:szCs w:val="24"/>
          <w:rtl/>
          <w:lang w:val="en-ID"/>
        </w:rPr>
        <w:t>وَيَمْنَعُوْنَ الْمَاعُوْنَࣖ ۝٧</w:t>
      </w:r>
    </w:p>
    <w:p w14:paraId="783228E7" w14:textId="77777777" w:rsidR="00550741" w:rsidRPr="00550741" w:rsidRDefault="00550741" w:rsidP="00550741">
      <w:pPr>
        <w:pStyle w:val="ListParagraph"/>
        <w:spacing w:after="0"/>
        <w:ind w:left="644" w:firstLine="774"/>
        <w:jc w:val="both"/>
        <w:rPr>
          <w:rFonts w:ascii="Times New Roman" w:eastAsia="Times New Roman" w:hAnsi="Times New Roman" w:cs="Times New Roman"/>
          <w:sz w:val="24"/>
          <w:szCs w:val="24"/>
          <w:lang w:val="en-ID"/>
        </w:rPr>
      </w:pPr>
      <w:r w:rsidRPr="00550741">
        <w:rPr>
          <w:rFonts w:ascii="Times New Roman" w:eastAsia="Times New Roman" w:hAnsi="Times New Roman" w:cs="Times New Roman"/>
          <w:sz w:val="24"/>
          <w:szCs w:val="24"/>
          <w:lang w:val="en-ID"/>
        </w:rPr>
        <w:t>and reluctant (to give) assistance.</w:t>
      </w:r>
    </w:p>
    <w:p w14:paraId="542EBF0E" w14:textId="5F5A51ED" w:rsidR="00607556" w:rsidRDefault="00607556" w:rsidP="00607556">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607556">
        <w:rPr>
          <w:rFonts w:ascii="Times New Roman" w:eastAsia="Times New Roman" w:hAnsi="Times New Roman" w:cs="Times New Roman"/>
          <w:sz w:val="24"/>
          <w:szCs w:val="24"/>
          <w:lang w:val="en-ID"/>
        </w:rPr>
        <w:t>Surah Al-Ma'un is one of the strongest social manifestos in the Qur'an, contrasting formal rituals with social morality. Textually, this surah begins with a rhetorical question about who denies religion (</w:t>
      </w:r>
      <w:proofErr w:type="spellStart"/>
      <w:r w:rsidR="00550741" w:rsidRPr="00607556">
        <w:rPr>
          <w:rFonts w:ascii="Times New Roman" w:eastAsia="Times New Roman" w:hAnsi="Times New Roman" w:cs="Times New Roman"/>
          <w:sz w:val="24"/>
          <w:szCs w:val="24"/>
          <w:lang w:val="en-ID"/>
        </w:rPr>
        <w:t>yukadzdzibu</w:t>
      </w:r>
      <w:proofErr w:type="spellEnd"/>
      <w:r w:rsidR="00550741" w:rsidRPr="00607556">
        <w:rPr>
          <w:rFonts w:ascii="Times New Roman" w:eastAsia="Times New Roman" w:hAnsi="Times New Roman" w:cs="Times New Roman"/>
          <w:sz w:val="24"/>
          <w:szCs w:val="24"/>
          <w:lang w:val="en-ID"/>
        </w:rPr>
        <w:t xml:space="preserve"> bid-din). In the context of Generation Z, who live in a culture of hyper-independence, denying religion is no longer understood simply as verbal theological denial, but as a </w:t>
      </w:r>
      <w:proofErr w:type="spellStart"/>
      <w:r w:rsidR="00550741" w:rsidRPr="00607556">
        <w:rPr>
          <w:rFonts w:ascii="Times New Roman" w:eastAsia="Times New Roman" w:hAnsi="Times New Roman" w:cs="Times New Roman"/>
          <w:sz w:val="24"/>
          <w:szCs w:val="24"/>
          <w:lang w:val="en-ID"/>
        </w:rPr>
        <w:t>behavior</w:t>
      </w:r>
      <w:proofErr w:type="spellEnd"/>
      <w:r w:rsidR="00550741" w:rsidRPr="00607556">
        <w:rPr>
          <w:rFonts w:ascii="Times New Roman" w:eastAsia="Times New Roman" w:hAnsi="Times New Roman" w:cs="Times New Roman"/>
          <w:sz w:val="24"/>
          <w:szCs w:val="24"/>
          <w:lang w:val="en-ID"/>
        </w:rPr>
        <w:t xml:space="preserve"> of “dysfunctional faith.” Faith is considered false when it fails to give rise to sensitivity to the suffering of those around them, even though outwardly the individual appears to be performing their ritual obligations </w:t>
      </w:r>
      <w:r w:rsidR="00550741" w:rsidRPr="00607556">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Shihab","given":"M. Quraish","non-dropping-particle":"","parse-names":false,"suffix":""}],"id":"ITEM-1","issued":{"date-parts":[["2017"]]},"number-of-pages":"542","publisher":"Lentera Hati","publisher-place":"Jakarta","title":"Tafsir Al-Misbah: Pesan, Kesan dan Keserasian Al-Qur’an, Jilid 15","type":"book"},"uris":["http://www.mendeley.com/documents/?uuid=c2c4a240-ff71-4ed1-9679-d8140d2ca23b","http://www.mendeley.com/documents/?uuid=6bfcd04a-cee2-4ca3-a257-913f17821a92"]}],"mendeley":{"formattedCitation":"(Shihab, 2017)","plainTextFormattedCitation":"(Shihab, 2017)","previouslyFormattedCitation":"(Shihab, 2017)"},"properties":{"noteIndex":0},"schema":"https://github.com/citation-style-language/schema/raw/master/csl-citation.json"}</w:instrText>
      </w:r>
      <w:r w:rsidR="00550741" w:rsidRPr="00607556">
        <w:rPr>
          <w:rFonts w:ascii="Times New Roman" w:eastAsia="Times New Roman" w:hAnsi="Times New Roman" w:cs="Times New Roman"/>
          <w:sz w:val="24"/>
          <w:szCs w:val="24"/>
          <w:lang w:val="en-ID"/>
        </w:rPr>
        <w:fldChar w:fldCharType="separate"/>
      </w:r>
      <w:r w:rsidR="00550741" w:rsidRPr="00607556">
        <w:rPr>
          <w:rFonts w:ascii="Times New Roman" w:eastAsia="Times New Roman" w:hAnsi="Times New Roman" w:cs="Times New Roman"/>
          <w:noProof/>
          <w:sz w:val="24"/>
          <w:szCs w:val="24"/>
          <w:lang w:val="en-ID"/>
        </w:rPr>
        <w:t>(Shihab, 2017)</w:t>
      </w:r>
      <w:r w:rsidR="00550741" w:rsidRPr="00607556">
        <w:rPr>
          <w:rFonts w:ascii="Times New Roman" w:eastAsia="Times New Roman" w:hAnsi="Times New Roman" w:cs="Times New Roman"/>
          <w:sz w:val="24"/>
          <w:szCs w:val="24"/>
          <w:lang w:val="en-ID"/>
        </w:rPr>
        <w:fldChar w:fldCharType="end"/>
      </w:r>
      <w:r w:rsidR="00550741" w:rsidRPr="00607556">
        <w:rPr>
          <w:rFonts w:ascii="Times New Roman" w:eastAsia="Times New Roman" w:hAnsi="Times New Roman" w:cs="Times New Roman"/>
          <w:sz w:val="24"/>
          <w:szCs w:val="24"/>
          <w:lang w:val="en-ID"/>
        </w:rPr>
        <w:t xml:space="preserve">. </w:t>
      </w:r>
    </w:p>
    <w:p w14:paraId="38319E02" w14:textId="06261837" w:rsidR="00607556" w:rsidRDefault="00607556" w:rsidP="00607556">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00550741" w:rsidRPr="00607556">
        <w:rPr>
          <w:rFonts w:ascii="Times New Roman" w:eastAsia="Times New Roman" w:hAnsi="Times New Roman" w:cs="Times New Roman"/>
          <w:sz w:val="24"/>
          <w:szCs w:val="24"/>
          <w:lang w:val="en-ID"/>
        </w:rPr>
        <w:t xml:space="preserve">The second and third verses, which talk about rebuking orphans and discouraging feeding the poor, when applied to the digital world, can be interpreted as social apathy. Rebuking </w:t>
      </w:r>
      <w:proofErr w:type="gramStart"/>
      <w:r w:rsidR="00550741" w:rsidRPr="00607556">
        <w:rPr>
          <w:rFonts w:ascii="Times New Roman" w:eastAsia="Times New Roman" w:hAnsi="Times New Roman" w:cs="Times New Roman"/>
          <w:sz w:val="24"/>
          <w:szCs w:val="24"/>
          <w:lang w:val="en-ID"/>
        </w:rPr>
        <w:t>doesn't</w:t>
      </w:r>
      <w:proofErr w:type="gramEnd"/>
      <w:r w:rsidR="00550741" w:rsidRPr="00607556">
        <w:rPr>
          <w:rFonts w:ascii="Times New Roman" w:eastAsia="Times New Roman" w:hAnsi="Times New Roman" w:cs="Times New Roman"/>
          <w:sz w:val="24"/>
          <w:szCs w:val="24"/>
          <w:lang w:val="en-ID"/>
        </w:rPr>
        <w:t xml:space="preserve"> always mean physical violence, but it can also be systemic neglect and indifference to poverty issues that are seen as disrupting one's comfortable life. For individuals trapped in extreme individualism, the presence of marginalized groups is often seen as a burden to their personal progress, an attitude that is very much at odds with the spirit of justice in Al-Ma'un </w:t>
      </w:r>
      <w:r w:rsidR="00550741" w:rsidRPr="00607556">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Hamka","given":"","non-dropping-particle":"","parse-names":false,"suffix":""}],"id":"ITEM-1","issued":{"date-parts":[["2015"]]},"number-of-pages":"128","publisher":"Gema Insani Press","publisher-place":"Jakarta","title":"Tafsir Al-Azhar, Jilid 9","type":"book"},"uris":["http://www.mendeley.com/documents/?uuid=056216c8-1e5b-418e-9100-540613755fdc","http://www.mendeley.com/documents/?uuid=266818df-8e96-4809-a97a-517cd2e21080"]}],"mendeley":{"formattedCitation":"(Hamka, 2015)","plainTextFormattedCitation":"(Hamka, 2015)","previouslyFormattedCitation":"(Hamka, 2015)"},"properties":{"noteIndex":0},"schema":"https://github.com/citation-style-language/schema/raw/master/csl-citation.json"}</w:instrText>
      </w:r>
      <w:r w:rsidR="00550741" w:rsidRPr="00607556">
        <w:rPr>
          <w:rFonts w:ascii="Times New Roman" w:eastAsia="Times New Roman" w:hAnsi="Times New Roman" w:cs="Times New Roman"/>
          <w:sz w:val="24"/>
          <w:szCs w:val="24"/>
          <w:lang w:val="en-ID"/>
        </w:rPr>
        <w:fldChar w:fldCharType="separate"/>
      </w:r>
      <w:r w:rsidR="00550741" w:rsidRPr="00607556">
        <w:rPr>
          <w:rFonts w:ascii="Times New Roman" w:eastAsia="Times New Roman" w:hAnsi="Times New Roman" w:cs="Times New Roman"/>
          <w:noProof/>
          <w:sz w:val="24"/>
          <w:szCs w:val="24"/>
          <w:lang w:val="en-ID"/>
        </w:rPr>
        <w:t>(Hamka, 2015)</w:t>
      </w:r>
      <w:r w:rsidR="00550741" w:rsidRPr="00607556">
        <w:rPr>
          <w:rFonts w:ascii="Times New Roman" w:eastAsia="Times New Roman" w:hAnsi="Times New Roman" w:cs="Times New Roman"/>
          <w:sz w:val="24"/>
          <w:szCs w:val="24"/>
          <w:lang w:val="en-ID"/>
        </w:rPr>
        <w:fldChar w:fldCharType="end"/>
      </w:r>
      <w:r w:rsidR="00550741" w:rsidRPr="00607556">
        <w:rPr>
          <w:rFonts w:ascii="Times New Roman" w:eastAsia="Times New Roman" w:hAnsi="Times New Roman" w:cs="Times New Roman"/>
          <w:sz w:val="24"/>
          <w:szCs w:val="24"/>
          <w:lang w:val="en-ID"/>
        </w:rPr>
        <w:t xml:space="preserve">. </w:t>
      </w:r>
    </w:p>
    <w:p w14:paraId="3A4690A7" w14:textId="2BD679DB" w:rsidR="00607556" w:rsidRDefault="00607556" w:rsidP="00607556">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607556">
        <w:rPr>
          <w:rFonts w:ascii="Times New Roman" w:eastAsia="Times New Roman" w:hAnsi="Times New Roman" w:cs="Times New Roman"/>
          <w:sz w:val="24"/>
          <w:szCs w:val="24"/>
          <w:lang w:val="en-ID"/>
        </w:rPr>
        <w:t xml:space="preserve">The Qur'an's sharp criticism then continues with the group that prays (fa </w:t>
      </w:r>
      <w:proofErr w:type="spellStart"/>
      <w:r w:rsidR="00550741" w:rsidRPr="00607556">
        <w:rPr>
          <w:rFonts w:ascii="Times New Roman" w:eastAsia="Times New Roman" w:hAnsi="Times New Roman" w:cs="Times New Roman"/>
          <w:sz w:val="24"/>
          <w:szCs w:val="24"/>
          <w:lang w:val="en-ID"/>
        </w:rPr>
        <w:t>wailul</w:t>
      </w:r>
      <w:proofErr w:type="spellEnd"/>
      <w:r w:rsidR="00550741" w:rsidRPr="00607556">
        <w:rPr>
          <w:rFonts w:ascii="Times New Roman" w:eastAsia="Times New Roman" w:hAnsi="Times New Roman" w:cs="Times New Roman"/>
          <w:sz w:val="24"/>
          <w:szCs w:val="24"/>
          <w:lang w:val="en-ID"/>
        </w:rPr>
        <w:t xml:space="preserve"> </w:t>
      </w:r>
      <w:proofErr w:type="spellStart"/>
      <w:r w:rsidR="00550741" w:rsidRPr="00607556">
        <w:rPr>
          <w:rFonts w:ascii="Times New Roman" w:eastAsia="Times New Roman" w:hAnsi="Times New Roman" w:cs="Times New Roman"/>
          <w:sz w:val="24"/>
          <w:szCs w:val="24"/>
          <w:lang w:val="en-ID"/>
        </w:rPr>
        <w:t>lil-mushallin</w:t>
      </w:r>
      <w:proofErr w:type="spellEnd"/>
      <w:r w:rsidR="00550741" w:rsidRPr="00607556">
        <w:rPr>
          <w:rFonts w:ascii="Times New Roman" w:eastAsia="Times New Roman" w:hAnsi="Times New Roman" w:cs="Times New Roman"/>
          <w:sz w:val="24"/>
          <w:szCs w:val="24"/>
          <w:lang w:val="en-ID"/>
        </w:rPr>
        <w:t>), but neglects its substance (</w:t>
      </w:r>
      <w:proofErr w:type="spellStart"/>
      <w:r w:rsidR="00550741" w:rsidRPr="00607556">
        <w:rPr>
          <w:rFonts w:ascii="Times New Roman" w:eastAsia="Times New Roman" w:hAnsi="Times New Roman" w:cs="Times New Roman"/>
          <w:sz w:val="24"/>
          <w:szCs w:val="24"/>
          <w:lang w:val="en-ID"/>
        </w:rPr>
        <w:t>sahun</w:t>
      </w:r>
      <w:proofErr w:type="spellEnd"/>
      <w:r w:rsidR="00550741" w:rsidRPr="00607556">
        <w:rPr>
          <w:rFonts w:ascii="Times New Roman" w:eastAsia="Times New Roman" w:hAnsi="Times New Roman" w:cs="Times New Roman"/>
          <w:sz w:val="24"/>
          <w:szCs w:val="24"/>
          <w:lang w:val="en-ID"/>
        </w:rPr>
        <w:t xml:space="preserve">). This neglect is not merely a matter of time or the pillars of prayer, but rather a failure to make prayer an instrument of social transformation. In the digital age, this negligence manifests itself in the form of “private spirituality,” where a Muslim feels that it is enough to be pious by uploading religious content or worshiping alone, without feeling burdened by the social injustices that occur before their eyes. True prayer should break down the walls of individualism, not become a place of refuge from social reality </w:t>
      </w:r>
      <w:r w:rsidR="00550741" w:rsidRPr="00607556">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Aksin Wijaya","given":"","non-dropping-particle":"","parse-names":false,"suffix":""}],"id":"ITEM-1","issued":{"date-parts":[["2021"]]},"number-of-pages":"140","publisher":"IRCiSoD","publisher-place":"Yogyakarta","title":"Menyusuri Jejak Al-Qur'an dalam Kehidupan Sosial","type":"book"},"uris":["http://www.mendeley.com/documents/?uuid=d915c608-5763-43c8-abc0-7f49f6da6d5b","http://www.mendeley.com/documents/?uuid=faf59c7a-50de-4cb9-98a0-ce4766813518"]}],"mendeley":{"formattedCitation":"(Aksin Wijaya, 2021)","plainTextFormattedCitation":"(Aksin Wijaya, 2021)","previouslyFormattedCitation":"(Aksin Wijaya, 2021)"},"properties":{"noteIndex":0},"schema":"https://github.com/citation-style-language/schema/raw/master/csl-citation.json"}</w:instrText>
      </w:r>
      <w:r w:rsidR="00550741" w:rsidRPr="00607556">
        <w:rPr>
          <w:rFonts w:ascii="Times New Roman" w:eastAsia="Times New Roman" w:hAnsi="Times New Roman" w:cs="Times New Roman"/>
          <w:sz w:val="24"/>
          <w:szCs w:val="24"/>
          <w:lang w:val="en-ID"/>
        </w:rPr>
        <w:fldChar w:fldCharType="separate"/>
      </w:r>
      <w:r w:rsidR="00550741" w:rsidRPr="00607556">
        <w:rPr>
          <w:rFonts w:ascii="Times New Roman" w:eastAsia="Times New Roman" w:hAnsi="Times New Roman" w:cs="Times New Roman"/>
          <w:noProof/>
          <w:sz w:val="24"/>
          <w:szCs w:val="24"/>
          <w:lang w:val="en-ID"/>
        </w:rPr>
        <w:t>(Aksin Wijaya, 2021)</w:t>
      </w:r>
      <w:r w:rsidR="00550741" w:rsidRPr="00607556">
        <w:rPr>
          <w:rFonts w:ascii="Times New Roman" w:eastAsia="Times New Roman" w:hAnsi="Times New Roman" w:cs="Times New Roman"/>
          <w:sz w:val="24"/>
          <w:szCs w:val="24"/>
          <w:lang w:val="en-ID"/>
        </w:rPr>
        <w:fldChar w:fldCharType="end"/>
      </w:r>
      <w:r w:rsidR="00550741" w:rsidRPr="00607556">
        <w:rPr>
          <w:rFonts w:ascii="Times New Roman" w:eastAsia="Times New Roman" w:hAnsi="Times New Roman" w:cs="Times New Roman"/>
          <w:sz w:val="24"/>
          <w:szCs w:val="24"/>
          <w:lang w:val="en-ID"/>
        </w:rPr>
        <w:t xml:space="preserve">. </w:t>
      </w:r>
    </w:p>
    <w:p w14:paraId="49C80BC0" w14:textId="50BBED04" w:rsidR="00607556" w:rsidRDefault="00607556" w:rsidP="00607556">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607556">
        <w:rPr>
          <w:rFonts w:ascii="Times New Roman" w:eastAsia="Times New Roman" w:hAnsi="Times New Roman" w:cs="Times New Roman"/>
          <w:sz w:val="24"/>
          <w:szCs w:val="24"/>
          <w:lang w:val="en-ID"/>
        </w:rPr>
        <w:t xml:space="preserve">The trait of </w:t>
      </w:r>
      <w:proofErr w:type="spellStart"/>
      <w:r w:rsidR="00550741" w:rsidRPr="00607556">
        <w:rPr>
          <w:rFonts w:ascii="Times New Roman" w:eastAsia="Times New Roman" w:hAnsi="Times New Roman" w:cs="Times New Roman"/>
          <w:sz w:val="24"/>
          <w:szCs w:val="24"/>
          <w:lang w:val="en-ID"/>
        </w:rPr>
        <w:t>riya</w:t>
      </w:r>
      <w:proofErr w:type="spellEnd"/>
      <w:r w:rsidR="00550741" w:rsidRPr="00607556">
        <w:rPr>
          <w:rFonts w:ascii="Times New Roman" w:eastAsia="Times New Roman" w:hAnsi="Times New Roman" w:cs="Times New Roman"/>
          <w:sz w:val="24"/>
          <w:szCs w:val="24"/>
          <w:lang w:val="en-ID"/>
        </w:rPr>
        <w:t xml:space="preserve">' (showing off) mentioned in the sixth verse has gained new momentum on social media. Generation Z, who live in an attention economy, are very vulnerable to doing good deeds solely for the sake of virtual validation or digital image (personal branding). Good deeds done for the sake of content often lose their spirit of sincerity. Modern </w:t>
      </w:r>
      <w:proofErr w:type="spellStart"/>
      <w:r w:rsidR="00550741" w:rsidRPr="00607556">
        <w:rPr>
          <w:rFonts w:ascii="Times New Roman" w:eastAsia="Times New Roman" w:hAnsi="Times New Roman" w:cs="Times New Roman"/>
          <w:sz w:val="24"/>
          <w:szCs w:val="24"/>
          <w:lang w:val="en-ID"/>
        </w:rPr>
        <w:t>riya</w:t>
      </w:r>
      <w:proofErr w:type="spellEnd"/>
      <w:r w:rsidR="00550741" w:rsidRPr="00607556">
        <w:rPr>
          <w:rFonts w:ascii="Times New Roman" w:eastAsia="Times New Roman" w:hAnsi="Times New Roman" w:cs="Times New Roman"/>
          <w:sz w:val="24"/>
          <w:szCs w:val="24"/>
          <w:lang w:val="en-ID"/>
        </w:rPr>
        <w:t xml:space="preserve">' is when solidarity is practiced as a form of moral exhibitionism, but when the camera is turned off, the individual returns to their shell of indifference and reluctance to engage in exhausting collective action </w:t>
      </w:r>
      <w:r w:rsidR="00550741" w:rsidRPr="00607556">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Juhannis","given":"Hamdan","non-dropping-particle":"","parse-names":false,"suffix":""}],"id":"ITEM-1","issued":{"date-parts":[["2022"]]},"number-of-pages":"45","publisher":"Alauddin Press","publisher-place":"Makassar","title":"Melawan Individualisme Digital","type":"book"},"uris":["http://www.mendeley.com/documents/?uuid=09fff716-41b1-4bfe-96bf-d201ab8f335e","http://www.mendeley.com/documents/?uuid=66407d97-2870-45b9-a81e-32d3807d313d"]}],"mendeley":{"formattedCitation":"(Juhannis, 2022)","plainTextFormattedCitation":"(Juhannis, 2022)","previouslyFormattedCitation":"(Juhannis, 2022)"},"properties":{"noteIndex":0},"schema":"https://github.com/citation-style-language/schema/raw/master/csl-citation.json"}</w:instrText>
      </w:r>
      <w:r w:rsidR="00550741" w:rsidRPr="00607556">
        <w:rPr>
          <w:rFonts w:ascii="Times New Roman" w:eastAsia="Times New Roman" w:hAnsi="Times New Roman" w:cs="Times New Roman"/>
          <w:sz w:val="24"/>
          <w:szCs w:val="24"/>
          <w:lang w:val="en-ID"/>
        </w:rPr>
        <w:fldChar w:fldCharType="separate"/>
      </w:r>
      <w:r w:rsidR="00550741" w:rsidRPr="00607556">
        <w:rPr>
          <w:rFonts w:ascii="Times New Roman" w:eastAsia="Times New Roman" w:hAnsi="Times New Roman" w:cs="Times New Roman"/>
          <w:noProof/>
          <w:sz w:val="24"/>
          <w:szCs w:val="24"/>
          <w:lang w:val="en-ID"/>
        </w:rPr>
        <w:t>(Juhannis, 2022)</w:t>
      </w:r>
      <w:r w:rsidR="00550741" w:rsidRPr="00607556">
        <w:rPr>
          <w:rFonts w:ascii="Times New Roman" w:eastAsia="Times New Roman" w:hAnsi="Times New Roman" w:cs="Times New Roman"/>
          <w:sz w:val="24"/>
          <w:szCs w:val="24"/>
          <w:lang w:val="en-ID"/>
        </w:rPr>
        <w:fldChar w:fldCharType="end"/>
      </w:r>
      <w:r w:rsidR="00550741" w:rsidRPr="00607556">
        <w:rPr>
          <w:rFonts w:ascii="Times New Roman" w:eastAsia="Times New Roman" w:hAnsi="Times New Roman" w:cs="Times New Roman"/>
          <w:sz w:val="24"/>
          <w:szCs w:val="24"/>
          <w:lang w:val="en-ID"/>
        </w:rPr>
        <w:t xml:space="preserve">. </w:t>
      </w:r>
    </w:p>
    <w:p w14:paraId="55F70DE2" w14:textId="16E918E0" w:rsidR="00607556" w:rsidRDefault="00607556" w:rsidP="00607556">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607556">
        <w:rPr>
          <w:rFonts w:ascii="Times New Roman" w:eastAsia="Times New Roman" w:hAnsi="Times New Roman" w:cs="Times New Roman"/>
          <w:sz w:val="24"/>
          <w:szCs w:val="24"/>
          <w:lang w:val="en-ID"/>
        </w:rPr>
        <w:t xml:space="preserve">The closing verse of this surah provides a very crucial keyword: </w:t>
      </w:r>
      <w:proofErr w:type="spellStart"/>
      <w:r w:rsidR="00550741" w:rsidRPr="00607556">
        <w:rPr>
          <w:rFonts w:ascii="Times New Roman" w:eastAsia="Times New Roman" w:hAnsi="Times New Roman" w:cs="Times New Roman"/>
          <w:sz w:val="24"/>
          <w:szCs w:val="24"/>
          <w:lang w:val="en-ID"/>
        </w:rPr>
        <w:t>wa</w:t>
      </w:r>
      <w:proofErr w:type="spellEnd"/>
      <w:r w:rsidR="00550741" w:rsidRPr="00607556">
        <w:rPr>
          <w:rFonts w:ascii="Times New Roman" w:eastAsia="Times New Roman" w:hAnsi="Times New Roman" w:cs="Times New Roman"/>
          <w:sz w:val="24"/>
          <w:szCs w:val="24"/>
          <w:lang w:val="en-ID"/>
        </w:rPr>
        <w:t xml:space="preserve"> </w:t>
      </w:r>
      <w:proofErr w:type="spellStart"/>
      <w:r w:rsidR="00550741" w:rsidRPr="00607556">
        <w:rPr>
          <w:rFonts w:ascii="Times New Roman" w:eastAsia="Times New Roman" w:hAnsi="Times New Roman" w:cs="Times New Roman"/>
          <w:sz w:val="24"/>
          <w:szCs w:val="24"/>
          <w:lang w:val="en-ID"/>
        </w:rPr>
        <w:t>yumna’unal</w:t>
      </w:r>
      <w:proofErr w:type="spellEnd"/>
      <w:r w:rsidR="00550741" w:rsidRPr="00607556">
        <w:rPr>
          <w:rFonts w:ascii="Times New Roman" w:eastAsia="Times New Roman" w:hAnsi="Times New Roman" w:cs="Times New Roman"/>
          <w:sz w:val="24"/>
          <w:szCs w:val="24"/>
          <w:lang w:val="en-ID"/>
        </w:rPr>
        <w:t xml:space="preserve"> </w:t>
      </w:r>
      <w:proofErr w:type="spellStart"/>
      <w:r w:rsidR="00550741" w:rsidRPr="00607556">
        <w:rPr>
          <w:rFonts w:ascii="Times New Roman" w:eastAsia="Times New Roman" w:hAnsi="Times New Roman" w:cs="Times New Roman"/>
          <w:sz w:val="24"/>
          <w:szCs w:val="24"/>
          <w:lang w:val="en-ID"/>
        </w:rPr>
        <w:t>ma’un</w:t>
      </w:r>
      <w:proofErr w:type="spellEnd"/>
      <w:r w:rsidR="00550741" w:rsidRPr="00607556">
        <w:rPr>
          <w:rFonts w:ascii="Times New Roman" w:eastAsia="Times New Roman" w:hAnsi="Times New Roman" w:cs="Times New Roman"/>
          <w:sz w:val="24"/>
          <w:szCs w:val="24"/>
          <w:lang w:val="en-ID"/>
        </w:rPr>
        <w:t xml:space="preserve"> (reluctant to give useful things). Etymologically, the word al-</w:t>
      </w:r>
      <w:proofErr w:type="spellStart"/>
      <w:r w:rsidR="00550741" w:rsidRPr="00607556">
        <w:rPr>
          <w:rFonts w:ascii="Times New Roman" w:eastAsia="Times New Roman" w:hAnsi="Times New Roman" w:cs="Times New Roman"/>
          <w:sz w:val="24"/>
          <w:szCs w:val="24"/>
          <w:lang w:val="en-ID"/>
        </w:rPr>
        <w:t>ma’un</w:t>
      </w:r>
      <w:proofErr w:type="spellEnd"/>
      <w:r w:rsidR="00550741" w:rsidRPr="00607556">
        <w:rPr>
          <w:rFonts w:ascii="Times New Roman" w:eastAsia="Times New Roman" w:hAnsi="Times New Roman" w:cs="Times New Roman"/>
          <w:sz w:val="24"/>
          <w:szCs w:val="24"/>
          <w:lang w:val="en-ID"/>
        </w:rPr>
        <w:t xml:space="preserve"> refers to simple things that other people need in their daily lives. In a modern sociological perspective, al-</w:t>
      </w:r>
      <w:proofErr w:type="spellStart"/>
      <w:r w:rsidR="00550741" w:rsidRPr="00607556">
        <w:rPr>
          <w:rFonts w:ascii="Times New Roman" w:eastAsia="Times New Roman" w:hAnsi="Times New Roman" w:cs="Times New Roman"/>
          <w:sz w:val="24"/>
          <w:szCs w:val="24"/>
          <w:lang w:val="en-ID"/>
        </w:rPr>
        <w:t>ma’un</w:t>
      </w:r>
      <w:proofErr w:type="spellEnd"/>
      <w:r w:rsidR="00550741" w:rsidRPr="00607556">
        <w:rPr>
          <w:rFonts w:ascii="Times New Roman" w:eastAsia="Times New Roman" w:hAnsi="Times New Roman" w:cs="Times New Roman"/>
          <w:sz w:val="24"/>
          <w:szCs w:val="24"/>
          <w:lang w:val="en-ID"/>
        </w:rPr>
        <w:t xml:space="preserve"> is a symbol of “the smallest social capital.” Someone who has everything independently often finds it difficult to share small things because they feel that others should be as independent as they are. This reluctance to share is a key indicator of the death of organic solidarity in society </w:t>
      </w:r>
      <w:r w:rsidR="00550741" w:rsidRPr="00607556">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Shihab","given":"M. Quraish","non-dropping-particle":"","parse-names":false,"suffix":""}],"id":"ITEM-1","issued":{"date-parts":[["2023"]]},"number-of-pages":"88","publisher":"Lentera Hati","publisher-place":"Jakarta","title":"Wawasan Al-Qur'an tentang Ketertiban Sosial","type":"book"},"uris":["http://www.mendeley.com/documents/?uuid=8ea85d5c-b8a9-41dc-a2c8-73815acf278a","http://www.mendeley.com/documents/?uuid=41248bd4-6ee4-4981-b72a-b8d00e2efe24"]}],"mendeley":{"formattedCitation":"(Shihab, 2023)","plainTextFormattedCitation":"(Shihab, 2023)","previouslyFormattedCitation":"(Shihab, 2023)"},"properties":{"noteIndex":0},"schema":"https://github.com/citation-style-language/schema/raw/master/csl-citation.json"}</w:instrText>
      </w:r>
      <w:r w:rsidR="00550741" w:rsidRPr="00607556">
        <w:rPr>
          <w:rFonts w:ascii="Times New Roman" w:eastAsia="Times New Roman" w:hAnsi="Times New Roman" w:cs="Times New Roman"/>
          <w:sz w:val="24"/>
          <w:szCs w:val="24"/>
          <w:lang w:val="en-ID"/>
        </w:rPr>
        <w:fldChar w:fldCharType="separate"/>
      </w:r>
      <w:r w:rsidR="00550741" w:rsidRPr="00607556">
        <w:rPr>
          <w:rFonts w:ascii="Times New Roman" w:eastAsia="Times New Roman" w:hAnsi="Times New Roman" w:cs="Times New Roman"/>
          <w:noProof/>
          <w:sz w:val="24"/>
          <w:szCs w:val="24"/>
          <w:lang w:val="en-ID"/>
        </w:rPr>
        <w:t>(Shihab, 2023)</w:t>
      </w:r>
      <w:r w:rsidR="00550741" w:rsidRPr="00607556">
        <w:rPr>
          <w:rFonts w:ascii="Times New Roman" w:eastAsia="Times New Roman" w:hAnsi="Times New Roman" w:cs="Times New Roman"/>
          <w:sz w:val="24"/>
          <w:szCs w:val="24"/>
          <w:lang w:val="en-ID"/>
        </w:rPr>
        <w:fldChar w:fldCharType="end"/>
      </w:r>
      <w:r w:rsidR="00550741" w:rsidRPr="00607556">
        <w:rPr>
          <w:rFonts w:ascii="Times New Roman" w:eastAsia="Times New Roman" w:hAnsi="Times New Roman" w:cs="Times New Roman"/>
          <w:sz w:val="24"/>
          <w:szCs w:val="24"/>
          <w:lang w:val="en-ID"/>
        </w:rPr>
        <w:t xml:space="preserve">. </w:t>
      </w:r>
    </w:p>
    <w:p w14:paraId="7315504D" w14:textId="68177C21" w:rsidR="00607556" w:rsidRDefault="00607556" w:rsidP="00607556">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607556">
        <w:rPr>
          <w:rFonts w:ascii="Times New Roman" w:eastAsia="Times New Roman" w:hAnsi="Times New Roman" w:cs="Times New Roman"/>
          <w:sz w:val="24"/>
          <w:szCs w:val="24"/>
          <w:lang w:val="en-ID"/>
        </w:rPr>
        <w:t>Reinterpreting al-</w:t>
      </w:r>
      <w:proofErr w:type="spellStart"/>
      <w:r w:rsidR="00550741" w:rsidRPr="00607556">
        <w:rPr>
          <w:rFonts w:ascii="Times New Roman" w:eastAsia="Times New Roman" w:hAnsi="Times New Roman" w:cs="Times New Roman"/>
          <w:sz w:val="24"/>
          <w:szCs w:val="24"/>
          <w:lang w:val="en-ID"/>
        </w:rPr>
        <w:t>ma'un</w:t>
      </w:r>
      <w:proofErr w:type="spellEnd"/>
      <w:r w:rsidR="00550741" w:rsidRPr="00607556">
        <w:rPr>
          <w:rFonts w:ascii="Times New Roman" w:eastAsia="Times New Roman" w:hAnsi="Times New Roman" w:cs="Times New Roman"/>
          <w:sz w:val="24"/>
          <w:szCs w:val="24"/>
          <w:lang w:val="en-ID"/>
        </w:rPr>
        <w:t xml:space="preserve"> in the digital age must include access to information, time, and technical skills. Being reluctant to share </w:t>
      </w:r>
      <w:proofErr w:type="spellStart"/>
      <w:r w:rsidR="00550741" w:rsidRPr="00607556">
        <w:rPr>
          <w:rFonts w:ascii="Times New Roman" w:eastAsia="Times New Roman" w:hAnsi="Times New Roman" w:cs="Times New Roman"/>
          <w:sz w:val="24"/>
          <w:szCs w:val="24"/>
          <w:lang w:val="en-ID"/>
        </w:rPr>
        <w:t>ma'un</w:t>
      </w:r>
      <w:proofErr w:type="spellEnd"/>
      <w:r w:rsidR="00550741" w:rsidRPr="00607556">
        <w:rPr>
          <w:rFonts w:ascii="Times New Roman" w:eastAsia="Times New Roman" w:hAnsi="Times New Roman" w:cs="Times New Roman"/>
          <w:sz w:val="24"/>
          <w:szCs w:val="24"/>
          <w:lang w:val="en-ID"/>
        </w:rPr>
        <w:t xml:space="preserve"> today means hoarding resources and opportunities for oneself for the sake of individual competition. The hyper-independent Generation Z needs to be made aware that individual ownership of resources has a non-negotiable social function. The Qur'an emphasizes that authentic religiosity is tested by the extent to which a person is willing to facilitate the needs of others, no matter how small </w:t>
      </w:r>
      <w:r w:rsidR="00550741" w:rsidRPr="00607556">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Hosen","given":"Nadirsyah","non-dropping-particle":"","parse-names":false,"suffix":""}],"id":"ITEM-1","issued":{"date-parts":[["2018"]]},"number-of-pages":"92","publisher":"Bentang Pustaka","publisher-place":"Yogyakarta","title":"Saring Sebelum Sharing: Menjadi Muslim Cerdas di Era Digital","type":"book"},"uris":["http://www.mendeley.com/documents/?uuid=de828a5c-1d5a-47c1-9bfe-87cabff8adfb","http://www.mendeley.com/documents/?uuid=932a24f6-3090-4ef2-ad05-b663ed68fbb5"]}],"mendeley":{"formattedCitation":"(Hosen, 2018)","plainTextFormattedCitation":"(Hosen, 2018)","previouslyFormattedCitation":"(Hosen, 2018)"},"properties":{"noteIndex":0},"schema":"https://github.com/citation-style-language/schema/raw/master/csl-citation.json"}</w:instrText>
      </w:r>
      <w:r w:rsidR="00550741" w:rsidRPr="00607556">
        <w:rPr>
          <w:rFonts w:ascii="Times New Roman" w:eastAsia="Times New Roman" w:hAnsi="Times New Roman" w:cs="Times New Roman"/>
          <w:sz w:val="24"/>
          <w:szCs w:val="24"/>
          <w:lang w:val="en-ID"/>
        </w:rPr>
        <w:fldChar w:fldCharType="separate"/>
      </w:r>
      <w:r w:rsidR="00550741" w:rsidRPr="00607556">
        <w:rPr>
          <w:rFonts w:ascii="Times New Roman" w:eastAsia="Times New Roman" w:hAnsi="Times New Roman" w:cs="Times New Roman"/>
          <w:noProof/>
          <w:sz w:val="24"/>
          <w:szCs w:val="24"/>
          <w:lang w:val="en-ID"/>
        </w:rPr>
        <w:t>(Hosen, 2018)</w:t>
      </w:r>
      <w:r w:rsidR="00550741" w:rsidRPr="00607556">
        <w:rPr>
          <w:rFonts w:ascii="Times New Roman" w:eastAsia="Times New Roman" w:hAnsi="Times New Roman" w:cs="Times New Roman"/>
          <w:sz w:val="24"/>
          <w:szCs w:val="24"/>
          <w:lang w:val="en-ID"/>
        </w:rPr>
        <w:fldChar w:fldCharType="end"/>
      </w:r>
      <w:r w:rsidR="00550741" w:rsidRPr="00607556">
        <w:rPr>
          <w:rFonts w:ascii="Times New Roman" w:eastAsia="Times New Roman" w:hAnsi="Times New Roman" w:cs="Times New Roman"/>
          <w:sz w:val="24"/>
          <w:szCs w:val="24"/>
          <w:lang w:val="en-ID"/>
        </w:rPr>
        <w:t xml:space="preserve">. </w:t>
      </w:r>
    </w:p>
    <w:p w14:paraId="615CF553" w14:textId="2A5153D5" w:rsidR="00607556" w:rsidRDefault="00607556" w:rsidP="00607556">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607556">
        <w:rPr>
          <w:rFonts w:ascii="Times New Roman" w:eastAsia="Times New Roman" w:hAnsi="Times New Roman" w:cs="Times New Roman"/>
          <w:sz w:val="24"/>
          <w:szCs w:val="24"/>
          <w:lang w:val="en-ID"/>
        </w:rPr>
        <w:t xml:space="preserve">Contemporary exegetes such as M. Quraish Shihab emphasize that Surah Al-Ma'un demands “functional balance” in religion </w:t>
      </w:r>
      <w:r w:rsidR="00550741" w:rsidRPr="00607556">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Shihab","given":"M. Quraish","non-dropping-particle":"","parse-names":false,"suffix":""}],"id":"ITEM-1","issued":{"date-parts":[["1997"]]},"publisher":"Lentera","publisher-place":"Jakarta","title":"Wawasan al-Qur'an","type":"article-journal"},"uris":["http://www.mendeley.com/documents/?uuid=c8fbfa06-467c-4396-b00d-3c61f9487f14","http://www.mendeley.com/documents/?uuid=1a6734c7-7d04-463d-b05b-222c8d297b4e"]}],"mendeley":{"formattedCitation":"(Shihab, 1997)","plainTextFormattedCitation":"(Shihab, 1997)","previouslyFormattedCitation":"(Shihab, 1997)"},"properties":{"noteIndex":0},"schema":"https://github.com/citation-style-language/schema/raw/master/csl-citation.json"}</w:instrText>
      </w:r>
      <w:r w:rsidR="00550741" w:rsidRPr="00607556">
        <w:rPr>
          <w:rFonts w:ascii="Times New Roman" w:eastAsia="Times New Roman" w:hAnsi="Times New Roman" w:cs="Times New Roman"/>
          <w:sz w:val="24"/>
          <w:szCs w:val="24"/>
          <w:lang w:val="en-ID"/>
        </w:rPr>
        <w:fldChar w:fldCharType="separate"/>
      </w:r>
      <w:r w:rsidR="00550741" w:rsidRPr="00607556">
        <w:rPr>
          <w:rFonts w:ascii="Times New Roman" w:eastAsia="Times New Roman" w:hAnsi="Times New Roman" w:cs="Times New Roman"/>
          <w:noProof/>
          <w:sz w:val="24"/>
          <w:szCs w:val="24"/>
          <w:lang w:val="en-ID"/>
        </w:rPr>
        <w:t>(Shihab, 1997)</w:t>
      </w:r>
      <w:r w:rsidR="00550741" w:rsidRPr="00607556">
        <w:rPr>
          <w:rFonts w:ascii="Times New Roman" w:eastAsia="Times New Roman" w:hAnsi="Times New Roman" w:cs="Times New Roman"/>
          <w:sz w:val="24"/>
          <w:szCs w:val="24"/>
          <w:lang w:val="en-ID"/>
        </w:rPr>
        <w:fldChar w:fldCharType="end"/>
      </w:r>
      <w:r w:rsidR="00550741" w:rsidRPr="00607556">
        <w:rPr>
          <w:rFonts w:ascii="Times New Roman" w:eastAsia="Times New Roman" w:hAnsi="Times New Roman" w:cs="Times New Roman"/>
          <w:sz w:val="24"/>
          <w:szCs w:val="24"/>
          <w:lang w:val="en-ID"/>
        </w:rPr>
        <w:t>. Prayer must result in giving aid (</w:t>
      </w:r>
      <w:proofErr w:type="spellStart"/>
      <w:r w:rsidR="00550741" w:rsidRPr="00607556">
        <w:rPr>
          <w:rFonts w:ascii="Times New Roman" w:eastAsia="Times New Roman" w:hAnsi="Times New Roman" w:cs="Times New Roman"/>
          <w:sz w:val="24"/>
          <w:szCs w:val="24"/>
          <w:lang w:val="en-ID"/>
        </w:rPr>
        <w:t>ma'un</w:t>
      </w:r>
      <w:proofErr w:type="spellEnd"/>
      <w:r w:rsidR="00550741" w:rsidRPr="00607556">
        <w:rPr>
          <w:rFonts w:ascii="Times New Roman" w:eastAsia="Times New Roman" w:hAnsi="Times New Roman" w:cs="Times New Roman"/>
          <w:sz w:val="24"/>
          <w:szCs w:val="24"/>
          <w:lang w:val="en-ID"/>
        </w:rPr>
        <w:t xml:space="preserve">). When applied to modern discourse, this idea forms the basis that students should not only be intelligent technocrats, but must also be “organic intellectuals” who are willing to bend </w:t>
      </w:r>
      <w:r w:rsidR="00550741" w:rsidRPr="00607556">
        <w:rPr>
          <w:rFonts w:ascii="Times New Roman" w:eastAsia="Times New Roman" w:hAnsi="Times New Roman" w:cs="Times New Roman"/>
          <w:sz w:val="24"/>
          <w:szCs w:val="24"/>
          <w:lang w:val="en-ID"/>
        </w:rPr>
        <w:lastRenderedPageBreak/>
        <w:t xml:space="preserve">down to help society. Social justice in Islam is not only a matter for the state, but also a matter of the willingness of each individual not to become an obstacle to the </w:t>
      </w:r>
      <w:proofErr w:type="spellStart"/>
      <w:r w:rsidR="00550741" w:rsidRPr="00607556">
        <w:rPr>
          <w:rFonts w:ascii="Times New Roman" w:eastAsia="Times New Roman" w:hAnsi="Times New Roman" w:cs="Times New Roman"/>
          <w:sz w:val="24"/>
          <w:szCs w:val="24"/>
          <w:lang w:val="en-ID"/>
        </w:rPr>
        <w:t>fulfillment</w:t>
      </w:r>
      <w:proofErr w:type="spellEnd"/>
      <w:r w:rsidR="00550741" w:rsidRPr="00607556">
        <w:rPr>
          <w:rFonts w:ascii="Times New Roman" w:eastAsia="Times New Roman" w:hAnsi="Times New Roman" w:cs="Times New Roman"/>
          <w:sz w:val="24"/>
          <w:szCs w:val="24"/>
          <w:lang w:val="en-ID"/>
        </w:rPr>
        <w:t xml:space="preserve"> of the needs of others </w:t>
      </w:r>
      <w:r w:rsidR="00550741" w:rsidRPr="00607556">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Yusuf","given":"Munir","non-dropping-particle":"","parse-names":false,"suffix":""}],"id":"ITEM-1","issued":{"date-parts":[["2019"]]},"number-of-pages":"67","publisher":"LP2M IAIN Palopo","publisher-place":"Palopo","title":"Karakter Mahasiswa dalam Perspektif Pendidikan Islam","type":"book"},"uris":["http://www.mendeley.com/documents/?uuid=7c9da69a-6733-440e-afce-e312f3a7355e","http://www.mendeley.com/documents/?uuid=da4b0ba8-5e3d-40f0-98b0-4643b2a793e3"]}],"mendeley":{"formattedCitation":"(Yusuf, 2019)","plainTextFormattedCitation":"(Yusuf, 2019)","previouslyFormattedCitation":"(Yusuf, 2019)"},"properties":{"noteIndex":0},"schema":"https://github.com/citation-style-language/schema/raw/master/csl-citation.json"}</w:instrText>
      </w:r>
      <w:r w:rsidR="00550741" w:rsidRPr="00607556">
        <w:rPr>
          <w:rFonts w:ascii="Times New Roman" w:eastAsia="Times New Roman" w:hAnsi="Times New Roman" w:cs="Times New Roman"/>
          <w:sz w:val="24"/>
          <w:szCs w:val="24"/>
          <w:lang w:val="en-ID"/>
        </w:rPr>
        <w:fldChar w:fldCharType="separate"/>
      </w:r>
      <w:r w:rsidR="00550741" w:rsidRPr="00607556">
        <w:rPr>
          <w:rFonts w:ascii="Times New Roman" w:eastAsia="Times New Roman" w:hAnsi="Times New Roman" w:cs="Times New Roman"/>
          <w:noProof/>
          <w:sz w:val="24"/>
          <w:szCs w:val="24"/>
          <w:lang w:val="en-ID"/>
        </w:rPr>
        <w:t>(Yusuf, 2019)</w:t>
      </w:r>
      <w:r w:rsidR="00550741" w:rsidRPr="00607556">
        <w:rPr>
          <w:rFonts w:ascii="Times New Roman" w:eastAsia="Times New Roman" w:hAnsi="Times New Roman" w:cs="Times New Roman"/>
          <w:sz w:val="24"/>
          <w:szCs w:val="24"/>
          <w:lang w:val="en-ID"/>
        </w:rPr>
        <w:fldChar w:fldCharType="end"/>
      </w:r>
      <w:r w:rsidR="00550741" w:rsidRPr="00607556">
        <w:rPr>
          <w:rFonts w:ascii="Times New Roman" w:eastAsia="Times New Roman" w:hAnsi="Times New Roman" w:cs="Times New Roman"/>
          <w:sz w:val="24"/>
          <w:szCs w:val="24"/>
          <w:lang w:val="en-ID"/>
        </w:rPr>
        <w:t>.</w:t>
      </w:r>
    </w:p>
    <w:p w14:paraId="0476C888" w14:textId="77313607" w:rsidR="00607556" w:rsidRDefault="00607556" w:rsidP="00607556">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607556">
        <w:rPr>
          <w:rFonts w:ascii="Times New Roman" w:eastAsia="Times New Roman" w:hAnsi="Times New Roman" w:cs="Times New Roman"/>
          <w:sz w:val="24"/>
          <w:szCs w:val="24"/>
          <w:lang w:val="en-ID"/>
        </w:rPr>
        <w:t xml:space="preserve">Individuals who feel very independent are challenged to see that their independence is a gift that should be used to strengthen those who are weak, not to elevate themselves above others. Al-Ma'un's criticism of individualism also touches on psychological aspects. People who are reluctant to share are usually dominated by a fear of losing control or possessions. Hyper-independence often masks a distrust of others. The Qur'an offers healing through the practice of giving, whereby by giving, a person is actually destroying the prison of their ego and building a new bridge of trust that forms the foundation of social capital </w:t>
      </w:r>
      <w:r w:rsidR="00550741" w:rsidRPr="00607556">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Brown","given":"Brené","non-dropping-particle":"","parse-names":false,"suffix":""}],"id":"ITEM-1","issued":{"date-parts":[["2017"]]},"number-of-pages":"84","publisher":"Random House","publisher-place":"New York","title":"Braving the Wilderness: The Quest for True Belonging and the Courage to Stand Alone","type":"book"},"uris":["http://www.mendeley.com/documents/?uuid=30ec9e03-b7df-41ed-a342-07f051dfe8ca","http://www.mendeley.com/documents/?uuid=ea74506c-e78a-4707-ad34-84957d690ac1"]}],"mendeley":{"formattedCitation":"(Brown, 2017)","plainTextFormattedCitation":"(Brown, 2017)","previouslyFormattedCitation":"(Brown, 2017)"},"properties":{"noteIndex":0},"schema":"https://github.com/citation-style-language/schema/raw/master/csl-citation.json"}</w:instrText>
      </w:r>
      <w:r w:rsidR="00550741" w:rsidRPr="00607556">
        <w:rPr>
          <w:rFonts w:ascii="Times New Roman" w:eastAsia="Times New Roman" w:hAnsi="Times New Roman" w:cs="Times New Roman"/>
          <w:sz w:val="24"/>
          <w:szCs w:val="24"/>
          <w:lang w:val="en-ID"/>
        </w:rPr>
        <w:fldChar w:fldCharType="separate"/>
      </w:r>
      <w:r w:rsidR="00550741" w:rsidRPr="00607556">
        <w:rPr>
          <w:rFonts w:ascii="Times New Roman" w:eastAsia="Times New Roman" w:hAnsi="Times New Roman" w:cs="Times New Roman"/>
          <w:noProof/>
          <w:sz w:val="24"/>
          <w:szCs w:val="24"/>
          <w:lang w:val="en-ID"/>
        </w:rPr>
        <w:t>(Brown, 2017)</w:t>
      </w:r>
      <w:r w:rsidR="00550741" w:rsidRPr="00607556">
        <w:rPr>
          <w:rFonts w:ascii="Times New Roman" w:eastAsia="Times New Roman" w:hAnsi="Times New Roman" w:cs="Times New Roman"/>
          <w:sz w:val="24"/>
          <w:szCs w:val="24"/>
          <w:lang w:val="en-ID"/>
        </w:rPr>
        <w:fldChar w:fldCharType="end"/>
      </w:r>
      <w:r w:rsidR="00550741" w:rsidRPr="00607556">
        <w:rPr>
          <w:rFonts w:ascii="Times New Roman" w:eastAsia="Times New Roman" w:hAnsi="Times New Roman" w:cs="Times New Roman"/>
          <w:sz w:val="24"/>
          <w:szCs w:val="24"/>
          <w:lang w:val="en-ID"/>
        </w:rPr>
        <w:t>.</w:t>
      </w:r>
    </w:p>
    <w:p w14:paraId="5B45DBEE" w14:textId="77777777" w:rsidR="00607556" w:rsidRDefault="00607556" w:rsidP="00607556">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607556">
        <w:rPr>
          <w:rFonts w:ascii="Times New Roman" w:eastAsia="Times New Roman" w:hAnsi="Times New Roman" w:cs="Times New Roman"/>
          <w:sz w:val="24"/>
          <w:szCs w:val="24"/>
          <w:lang w:val="en-ID"/>
        </w:rPr>
        <w:t xml:space="preserve">From a digital sociology perspective, the message of Al-Ma'un is the antithesis of algorithms that encourage polarization. Algorithms make us care only about our own group (echo chamber), while Al-Ma'un commands us to see “the poor” and “orphans” who may not be in our digital circle of friends. This surah forces us out of our individual comfort zone to touch a broader and more diverse human reality. </w:t>
      </w:r>
    </w:p>
    <w:p w14:paraId="33736226" w14:textId="0150FDD3" w:rsidR="00607556" w:rsidRDefault="00607556" w:rsidP="00607556">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607556">
        <w:rPr>
          <w:rFonts w:ascii="Times New Roman" w:eastAsia="Times New Roman" w:hAnsi="Times New Roman" w:cs="Times New Roman"/>
          <w:sz w:val="24"/>
          <w:szCs w:val="24"/>
          <w:lang w:val="en-ID"/>
        </w:rPr>
        <w:t>This reinterpretation also has consequences for how we view “digital piety.” Digital piety is not measured by the number of verses copied and pasted, but by the extent to which our digital presence makes things easier for others. Do we share job vacancy information, provide free training, or simply offer moral support to those who are oppressed? This is the modern manifestation of the value of al-</w:t>
      </w:r>
      <w:proofErr w:type="spellStart"/>
      <w:r w:rsidR="00550741" w:rsidRPr="00607556">
        <w:rPr>
          <w:rFonts w:ascii="Times New Roman" w:eastAsia="Times New Roman" w:hAnsi="Times New Roman" w:cs="Times New Roman"/>
          <w:sz w:val="24"/>
          <w:szCs w:val="24"/>
          <w:lang w:val="en-ID"/>
        </w:rPr>
        <w:t>ma'un</w:t>
      </w:r>
      <w:proofErr w:type="spellEnd"/>
      <w:r w:rsidR="00550741" w:rsidRPr="00607556">
        <w:rPr>
          <w:rFonts w:ascii="Times New Roman" w:eastAsia="Times New Roman" w:hAnsi="Times New Roman" w:cs="Times New Roman"/>
          <w:sz w:val="24"/>
          <w:szCs w:val="24"/>
          <w:lang w:val="en-ID"/>
        </w:rPr>
        <w:t xml:space="preserve">, which is often overlooked by those who feel they are already sufficiently independent </w:t>
      </w:r>
      <w:r w:rsidR="00550741" w:rsidRPr="00607556">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Hosen","given":"Nadirsyah","non-dropping-particle":"","parse-names":false,"suffix":""}],"id":"ITEM-1","issued":{"date-parts":[["2019"]]},"number-of-pages":"85","publisher":"Bentang Pustaka","publisher-place":"Yogyakarta","title":"Tafsir Al-Qur’an di Medsos","type":"book"},"uris":["http://www.mendeley.com/documents/?uuid=69fd39c2-0d87-47f3-8c3d-0c834292dde1","http://www.mendeley.com/documents/?uuid=34fa553a-e654-4771-9e9c-d51489a5c039"]}],"mendeley":{"formattedCitation":"(Hosen, 2019)","plainTextFormattedCitation":"(Hosen, 2019)","previouslyFormattedCitation":"(Hosen, 2019)"},"properties":{"noteIndex":0},"schema":"https://github.com/citation-style-language/schema/raw/master/csl-citation.json"}</w:instrText>
      </w:r>
      <w:r w:rsidR="00550741" w:rsidRPr="00607556">
        <w:rPr>
          <w:rFonts w:ascii="Times New Roman" w:eastAsia="Times New Roman" w:hAnsi="Times New Roman" w:cs="Times New Roman"/>
          <w:sz w:val="24"/>
          <w:szCs w:val="24"/>
          <w:lang w:val="en-ID"/>
        </w:rPr>
        <w:fldChar w:fldCharType="separate"/>
      </w:r>
      <w:r w:rsidR="00550741" w:rsidRPr="00607556">
        <w:rPr>
          <w:rFonts w:ascii="Times New Roman" w:eastAsia="Times New Roman" w:hAnsi="Times New Roman" w:cs="Times New Roman"/>
          <w:noProof/>
          <w:sz w:val="24"/>
          <w:szCs w:val="24"/>
          <w:lang w:val="en-ID"/>
        </w:rPr>
        <w:t>(Hosen, 2019)</w:t>
      </w:r>
      <w:r w:rsidR="00550741" w:rsidRPr="00607556">
        <w:rPr>
          <w:rFonts w:ascii="Times New Roman" w:eastAsia="Times New Roman" w:hAnsi="Times New Roman" w:cs="Times New Roman"/>
          <w:sz w:val="24"/>
          <w:szCs w:val="24"/>
          <w:lang w:val="en-ID"/>
        </w:rPr>
        <w:fldChar w:fldCharType="end"/>
      </w:r>
      <w:r w:rsidR="00550741" w:rsidRPr="00607556">
        <w:rPr>
          <w:rFonts w:ascii="Times New Roman" w:eastAsia="Times New Roman" w:hAnsi="Times New Roman" w:cs="Times New Roman"/>
          <w:sz w:val="24"/>
          <w:szCs w:val="24"/>
          <w:lang w:val="en-ID"/>
        </w:rPr>
        <w:t xml:space="preserve">. </w:t>
      </w:r>
    </w:p>
    <w:p w14:paraId="29034AD8" w14:textId="3CEC5A99" w:rsidR="00607556" w:rsidRDefault="00607556" w:rsidP="00607556">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607556">
        <w:rPr>
          <w:rFonts w:ascii="Times New Roman" w:eastAsia="Times New Roman" w:hAnsi="Times New Roman" w:cs="Times New Roman"/>
          <w:sz w:val="24"/>
          <w:szCs w:val="24"/>
          <w:lang w:val="en-ID"/>
        </w:rPr>
        <w:t xml:space="preserve">Methodologically, using Surah Al-Ma'un as a sociological analysis tool allows us to see that Islam strongly condemns “religious individualism.” There is no room for someone to enter heaven alone while leaving their </w:t>
      </w:r>
      <w:proofErr w:type="spellStart"/>
      <w:r w:rsidR="00550741" w:rsidRPr="00607556">
        <w:rPr>
          <w:rFonts w:ascii="Times New Roman" w:eastAsia="Times New Roman" w:hAnsi="Times New Roman" w:cs="Times New Roman"/>
          <w:sz w:val="24"/>
          <w:szCs w:val="24"/>
          <w:lang w:val="en-ID"/>
        </w:rPr>
        <w:t>neighbors</w:t>
      </w:r>
      <w:proofErr w:type="spellEnd"/>
      <w:r w:rsidR="00550741" w:rsidRPr="00607556">
        <w:rPr>
          <w:rFonts w:ascii="Times New Roman" w:eastAsia="Times New Roman" w:hAnsi="Times New Roman" w:cs="Times New Roman"/>
          <w:sz w:val="24"/>
          <w:szCs w:val="24"/>
          <w:lang w:val="en-ID"/>
        </w:rPr>
        <w:t xml:space="preserve"> hungry. In the context of Gen Z, there is no room to feel successful alone amid the mental and social crises experienced by their peers. Hyper-independence must be deconstructed into hyper-solidarity </w:t>
      </w:r>
      <w:r w:rsidR="00550741" w:rsidRPr="00607556">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Nashir","given":"Haedar","non-dropping-particle":"","parse-names":false,"suffix":""}],"id":"ITEM-1","issued":{"date-parts":[["2020"]]},"number-of-pages":"101","publisher":"Kompas","publisher-place":"Jakarta","title":"Moderasi Indonesia: Menjaga Keseimbangan Sosial","type":"book"},"uris":["http://www.mendeley.com/documents/?uuid=5a7fef32-9498-4463-bfeb-36187e99a764","http://www.mendeley.com/documents/?uuid=5e91a565-d867-4868-8bec-8b5c5fc7e875"]}],"mendeley":{"formattedCitation":"(Nashir, 2020)","plainTextFormattedCitation":"(Nashir, 2020)","previouslyFormattedCitation":"(Nashir, 2020)"},"properties":{"noteIndex":0},"schema":"https://github.com/citation-style-language/schema/raw/master/csl-citation.json"}</w:instrText>
      </w:r>
      <w:r w:rsidR="00550741" w:rsidRPr="00607556">
        <w:rPr>
          <w:rFonts w:ascii="Times New Roman" w:eastAsia="Times New Roman" w:hAnsi="Times New Roman" w:cs="Times New Roman"/>
          <w:sz w:val="24"/>
          <w:szCs w:val="24"/>
          <w:lang w:val="en-ID"/>
        </w:rPr>
        <w:fldChar w:fldCharType="separate"/>
      </w:r>
      <w:r w:rsidR="00550741" w:rsidRPr="00607556">
        <w:rPr>
          <w:rFonts w:ascii="Times New Roman" w:eastAsia="Times New Roman" w:hAnsi="Times New Roman" w:cs="Times New Roman"/>
          <w:noProof/>
          <w:sz w:val="24"/>
          <w:szCs w:val="24"/>
          <w:lang w:val="en-ID"/>
        </w:rPr>
        <w:t>(Nashir, 2020)</w:t>
      </w:r>
      <w:r w:rsidR="00550741" w:rsidRPr="00607556">
        <w:rPr>
          <w:rFonts w:ascii="Times New Roman" w:eastAsia="Times New Roman" w:hAnsi="Times New Roman" w:cs="Times New Roman"/>
          <w:sz w:val="24"/>
          <w:szCs w:val="24"/>
          <w:lang w:val="en-ID"/>
        </w:rPr>
        <w:fldChar w:fldCharType="end"/>
      </w:r>
      <w:r w:rsidR="00550741" w:rsidRPr="00607556">
        <w:rPr>
          <w:rFonts w:ascii="Times New Roman" w:eastAsia="Times New Roman" w:hAnsi="Times New Roman" w:cs="Times New Roman"/>
          <w:sz w:val="24"/>
          <w:szCs w:val="24"/>
          <w:lang w:val="en-ID"/>
        </w:rPr>
        <w:t xml:space="preserve">. </w:t>
      </w:r>
    </w:p>
    <w:p w14:paraId="4F5A6E49" w14:textId="1D8C5D06" w:rsidR="00607556" w:rsidRDefault="00607556" w:rsidP="00607556">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607556">
        <w:rPr>
          <w:rFonts w:ascii="Times New Roman" w:eastAsia="Times New Roman" w:hAnsi="Times New Roman" w:cs="Times New Roman"/>
          <w:sz w:val="24"/>
          <w:szCs w:val="24"/>
          <w:lang w:val="en-ID"/>
        </w:rPr>
        <w:t xml:space="preserve">As a value system, Al-Ma'un builds a framework that connects monotheism with humanity. True monotheism will give rise to the awareness that all human beings are equal before Allah, so there is no reason for individuals to feel that they do not need other people. Recognition of God's greatness must be accompanied by recognition of human rights. This is a reconstruction of social piety that is capable of responding to the challenges of the digital age </w:t>
      </w:r>
      <w:r w:rsidR="00550741" w:rsidRPr="00607556">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Faiz","given":"Fakhruddin","non-dropping-particle":"","parse-names":false,"suffix":""}],"id":"ITEM-1","issued":{"date-parts":[["2020"]]},"publisher":"Naura Books","publisher-place":"Yogyakarta","title":"Menjadi Manusia, Menjadi Hamba","type":"book"},"uris":["http://www.mendeley.com/documents/?uuid=8a763700-c96e-4c9d-8603-d9f30ff4446f","http://www.mendeley.com/documents/?uuid=f4c96343-732b-47b9-af30-003977f0fa2a"]}],"mendeley":{"formattedCitation":"(Faiz, 2020)","plainTextFormattedCitation":"(Faiz, 2020)","previouslyFormattedCitation":"(Faiz, 2020)"},"properties":{"noteIndex":0},"schema":"https://github.com/citation-style-language/schema/raw/master/csl-citation.json"}</w:instrText>
      </w:r>
      <w:r w:rsidR="00550741" w:rsidRPr="00607556">
        <w:rPr>
          <w:rFonts w:ascii="Times New Roman" w:eastAsia="Times New Roman" w:hAnsi="Times New Roman" w:cs="Times New Roman"/>
          <w:sz w:val="24"/>
          <w:szCs w:val="24"/>
          <w:lang w:val="en-ID"/>
        </w:rPr>
        <w:fldChar w:fldCharType="separate"/>
      </w:r>
      <w:r w:rsidR="00550741" w:rsidRPr="00607556">
        <w:rPr>
          <w:rFonts w:ascii="Times New Roman" w:eastAsia="Times New Roman" w:hAnsi="Times New Roman" w:cs="Times New Roman"/>
          <w:noProof/>
          <w:sz w:val="24"/>
          <w:szCs w:val="24"/>
          <w:lang w:val="en-ID"/>
        </w:rPr>
        <w:t>(Faiz, 2020)</w:t>
      </w:r>
      <w:r w:rsidR="00550741" w:rsidRPr="00607556">
        <w:rPr>
          <w:rFonts w:ascii="Times New Roman" w:eastAsia="Times New Roman" w:hAnsi="Times New Roman" w:cs="Times New Roman"/>
          <w:sz w:val="24"/>
          <w:szCs w:val="24"/>
          <w:lang w:val="en-ID"/>
        </w:rPr>
        <w:fldChar w:fldCharType="end"/>
      </w:r>
      <w:r w:rsidR="00550741" w:rsidRPr="00607556">
        <w:rPr>
          <w:rFonts w:ascii="Times New Roman" w:eastAsia="Times New Roman" w:hAnsi="Times New Roman" w:cs="Times New Roman"/>
          <w:sz w:val="24"/>
          <w:szCs w:val="24"/>
          <w:lang w:val="en-ID"/>
        </w:rPr>
        <w:t>.</w:t>
      </w:r>
    </w:p>
    <w:p w14:paraId="0BFC3882" w14:textId="77777777" w:rsidR="00607556" w:rsidRDefault="00607556" w:rsidP="00607556">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607556">
        <w:rPr>
          <w:rFonts w:ascii="Times New Roman" w:eastAsia="Times New Roman" w:hAnsi="Times New Roman" w:cs="Times New Roman"/>
          <w:sz w:val="24"/>
          <w:szCs w:val="24"/>
          <w:lang w:val="en-ID"/>
        </w:rPr>
        <w:t xml:space="preserve">Being religious in the digital age is not about how aesthetically pleasing the verses we post on social media are, but rather how compassionate we are when we see suffering behind our screens. Surah Al-Ma'un reminds us that piety that stops at the prayer mat without touching social reality is a falsehood. We are urged to realize that the independence we proudly claim as young people is not a reason to sever ties with others, but rather a foundation for embracing those who are vulnerable and marginalized by the system. </w:t>
      </w:r>
    </w:p>
    <w:p w14:paraId="08BBB5DF" w14:textId="77777777" w:rsidR="00607556" w:rsidRDefault="00607556" w:rsidP="00607556">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607556">
        <w:rPr>
          <w:rFonts w:ascii="Times New Roman" w:eastAsia="Times New Roman" w:hAnsi="Times New Roman" w:cs="Times New Roman"/>
          <w:sz w:val="24"/>
          <w:szCs w:val="24"/>
          <w:lang w:val="en-ID"/>
        </w:rPr>
        <w:t xml:space="preserve">The phenomenon of hyper-independence that makes us reluctant to ask for help or reluctant to help others is </w:t>
      </w:r>
      <w:proofErr w:type="gramStart"/>
      <w:r w:rsidR="00550741" w:rsidRPr="00607556">
        <w:rPr>
          <w:rFonts w:ascii="Times New Roman" w:eastAsia="Times New Roman" w:hAnsi="Times New Roman" w:cs="Times New Roman"/>
          <w:sz w:val="24"/>
          <w:szCs w:val="24"/>
          <w:lang w:val="en-ID"/>
        </w:rPr>
        <w:t>actually just</w:t>
      </w:r>
      <w:proofErr w:type="gramEnd"/>
      <w:r w:rsidR="00550741" w:rsidRPr="00607556">
        <w:rPr>
          <w:rFonts w:ascii="Times New Roman" w:eastAsia="Times New Roman" w:hAnsi="Times New Roman" w:cs="Times New Roman"/>
          <w:sz w:val="24"/>
          <w:szCs w:val="24"/>
          <w:lang w:val="en-ID"/>
        </w:rPr>
        <w:t xml:space="preserve"> a prison of ego that dries up our souls. Through the </w:t>
      </w:r>
      <w:r w:rsidR="00550741" w:rsidRPr="00607556">
        <w:rPr>
          <w:rFonts w:ascii="Times New Roman" w:eastAsia="Times New Roman" w:hAnsi="Times New Roman" w:cs="Times New Roman"/>
          <w:sz w:val="24"/>
          <w:szCs w:val="24"/>
          <w:lang w:val="en-ID"/>
        </w:rPr>
        <w:lastRenderedPageBreak/>
        <w:t xml:space="preserve">message of Al-Ma'un, we are taught that “useful things” today can be anything; from sharing job opportunities, giving encouragement to those who are depressed, to using our thumbs to voice justice. This is the true “digital piety”: when our presence in the virtual space is no longer about seeking praise, but about making others' lives easier. </w:t>
      </w:r>
    </w:p>
    <w:p w14:paraId="3D74BBDA" w14:textId="243CD885" w:rsidR="00550741" w:rsidRPr="00607556" w:rsidRDefault="00607556" w:rsidP="00607556">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607556">
        <w:rPr>
          <w:rFonts w:ascii="Times New Roman" w:eastAsia="Times New Roman" w:hAnsi="Times New Roman" w:cs="Times New Roman"/>
          <w:sz w:val="24"/>
          <w:szCs w:val="24"/>
          <w:lang w:val="en-ID"/>
        </w:rPr>
        <w:t>The monotheism within human beings must bear fruit in the form of love for humanity. There is no point in feeling successful or feeling that we will enter heaven alone if there are still many wounded hearts and hungry stomachs in our surroundings. The big conclusion is that we need to tear down these walls of digital individualism and build more tangible bridges of solidarity. Because, fundamentally, true faith always has a warm human face and hands that are always extended to help.</w:t>
      </w:r>
    </w:p>
    <w:p w14:paraId="2C87976C" w14:textId="77777777" w:rsidR="00550741" w:rsidRPr="00550741" w:rsidRDefault="00550741" w:rsidP="00550741">
      <w:pPr>
        <w:pStyle w:val="ListParagraph"/>
        <w:numPr>
          <w:ilvl w:val="0"/>
          <w:numId w:val="271"/>
        </w:numPr>
        <w:spacing w:after="0"/>
        <w:jc w:val="both"/>
        <w:rPr>
          <w:rFonts w:ascii="Times New Roman" w:eastAsia="Times New Roman" w:hAnsi="Times New Roman" w:cs="Times New Roman"/>
          <w:b/>
          <w:bCs/>
          <w:sz w:val="24"/>
          <w:szCs w:val="24"/>
          <w:lang w:val="en-ID"/>
        </w:rPr>
      </w:pPr>
      <w:r w:rsidRPr="00550741">
        <w:rPr>
          <w:rFonts w:ascii="Times New Roman" w:eastAsia="Times New Roman" w:hAnsi="Times New Roman" w:cs="Times New Roman"/>
          <w:b/>
          <w:bCs/>
          <w:sz w:val="24"/>
          <w:szCs w:val="24"/>
          <w:lang w:val="en-ID"/>
        </w:rPr>
        <w:t>Inclusive Social Piety Model: Transformation from “I” to “We”</w:t>
      </w:r>
    </w:p>
    <w:p w14:paraId="3D93F430" w14:textId="3D286322" w:rsidR="007479A3" w:rsidRDefault="007479A3" w:rsidP="007479A3">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7479A3">
        <w:rPr>
          <w:rFonts w:ascii="Times New Roman" w:eastAsia="Times New Roman" w:hAnsi="Times New Roman" w:cs="Times New Roman"/>
          <w:sz w:val="24"/>
          <w:szCs w:val="24"/>
          <w:lang w:val="en-ID"/>
        </w:rPr>
        <w:t xml:space="preserve">The reconstruction of social piety for Generation Z requires a model that is not only normative but also applicable in the digital ecosystem. The Inclusive Social Piety Model presents itself as the antithesis of hyper-independence by emphasizing that individual independence must lead to collective welfare. This transformation begins with a paradigm shift from a narcissistic “Me” orientation to a collaborative “We” consciousness, where personal success is measured by the extent to which one is able to become a </w:t>
      </w:r>
      <w:proofErr w:type="spellStart"/>
      <w:r w:rsidR="00550741" w:rsidRPr="007479A3">
        <w:rPr>
          <w:rFonts w:ascii="Times New Roman" w:eastAsia="Times New Roman" w:hAnsi="Times New Roman" w:cs="Times New Roman"/>
          <w:sz w:val="24"/>
          <w:szCs w:val="24"/>
          <w:lang w:val="en-ID"/>
        </w:rPr>
        <w:t>ma'un</w:t>
      </w:r>
      <w:proofErr w:type="spellEnd"/>
      <w:r w:rsidR="00550741" w:rsidRPr="007479A3">
        <w:rPr>
          <w:rFonts w:ascii="Times New Roman" w:eastAsia="Times New Roman" w:hAnsi="Times New Roman" w:cs="Times New Roman"/>
          <w:sz w:val="24"/>
          <w:szCs w:val="24"/>
          <w:lang w:val="en-ID"/>
        </w:rPr>
        <w:t xml:space="preserve"> (a useful resource) for others </w:t>
      </w:r>
      <w:r w:rsidR="00550741" w:rsidRPr="007479A3">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Shihab","given":"M. Quraish","non-dropping-particle":"","parse-names":false,"suffix":""}],"id":"ITEM-1","issued":{"date-parts":[["2023"]]},"number-of-pages":"88","publisher":"Lentera Hati","publisher-place":"Jakarta","title":"Wawasan Al-Qur'an tentang Ketertiban Sosial","type":"book"},"uris":["http://www.mendeley.com/documents/?uuid=8ea85d5c-b8a9-41dc-a2c8-73815acf278a","http://www.mendeley.com/documents/?uuid=41248bd4-6ee4-4981-b72a-b8d00e2efe24"]}],"mendeley":{"formattedCitation":"(Shihab, 2023)","plainTextFormattedCitation":"(Shihab, 2023)","previouslyFormattedCitation":"(Shihab, 2023)"},"properties":{"noteIndex":0},"schema":"https://github.com/citation-style-language/schema/raw/master/csl-citation.json"}</w:instrText>
      </w:r>
      <w:r w:rsidR="00550741" w:rsidRPr="007479A3">
        <w:rPr>
          <w:rFonts w:ascii="Times New Roman" w:eastAsia="Times New Roman" w:hAnsi="Times New Roman" w:cs="Times New Roman"/>
          <w:sz w:val="24"/>
          <w:szCs w:val="24"/>
          <w:lang w:val="en-ID"/>
        </w:rPr>
        <w:fldChar w:fldCharType="separate"/>
      </w:r>
      <w:r w:rsidR="00550741" w:rsidRPr="007479A3">
        <w:rPr>
          <w:rFonts w:ascii="Times New Roman" w:eastAsia="Times New Roman" w:hAnsi="Times New Roman" w:cs="Times New Roman"/>
          <w:noProof/>
          <w:sz w:val="24"/>
          <w:szCs w:val="24"/>
          <w:lang w:val="en-ID"/>
        </w:rPr>
        <w:t>(Shihab, 2023)</w:t>
      </w:r>
      <w:r w:rsidR="00550741" w:rsidRPr="007479A3">
        <w:rPr>
          <w:rFonts w:ascii="Times New Roman" w:eastAsia="Times New Roman" w:hAnsi="Times New Roman" w:cs="Times New Roman"/>
          <w:sz w:val="24"/>
          <w:szCs w:val="24"/>
          <w:lang w:val="en-ID"/>
        </w:rPr>
        <w:fldChar w:fldCharType="end"/>
      </w:r>
      <w:r w:rsidR="00550741" w:rsidRPr="007479A3">
        <w:rPr>
          <w:rFonts w:ascii="Times New Roman" w:eastAsia="Times New Roman" w:hAnsi="Times New Roman" w:cs="Times New Roman"/>
          <w:sz w:val="24"/>
          <w:szCs w:val="24"/>
          <w:lang w:val="en-ID"/>
        </w:rPr>
        <w:t xml:space="preserve">. </w:t>
      </w:r>
    </w:p>
    <w:p w14:paraId="149204FB" w14:textId="77777777" w:rsidR="007479A3" w:rsidRDefault="007479A3" w:rsidP="007479A3">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7479A3">
        <w:rPr>
          <w:rFonts w:ascii="Times New Roman" w:eastAsia="Times New Roman" w:hAnsi="Times New Roman" w:cs="Times New Roman"/>
          <w:sz w:val="24"/>
          <w:szCs w:val="24"/>
          <w:lang w:val="en-ID"/>
        </w:rPr>
        <w:t xml:space="preserve">The first step in this model is to </w:t>
      </w:r>
      <w:proofErr w:type="spellStart"/>
      <w:r w:rsidR="00550741" w:rsidRPr="007479A3">
        <w:rPr>
          <w:rFonts w:ascii="Times New Roman" w:eastAsia="Times New Roman" w:hAnsi="Times New Roman" w:cs="Times New Roman"/>
          <w:sz w:val="24"/>
          <w:szCs w:val="24"/>
          <w:lang w:val="en-ID"/>
        </w:rPr>
        <w:t>instill</w:t>
      </w:r>
      <w:proofErr w:type="spellEnd"/>
      <w:r w:rsidR="00550741" w:rsidRPr="007479A3">
        <w:rPr>
          <w:rFonts w:ascii="Times New Roman" w:eastAsia="Times New Roman" w:hAnsi="Times New Roman" w:cs="Times New Roman"/>
          <w:sz w:val="24"/>
          <w:szCs w:val="24"/>
          <w:lang w:val="en-ID"/>
        </w:rPr>
        <w:t xml:space="preserve"> an awareness of spiritual interconnectedness. Generation Z needs to be made aware that, according to the Qur'an, no individual is truly independent; every human being is part of a web of interdependence created by God. By understanding the essence of </w:t>
      </w:r>
      <w:proofErr w:type="spellStart"/>
      <w:r w:rsidR="00550741" w:rsidRPr="007479A3">
        <w:rPr>
          <w:rFonts w:ascii="Times New Roman" w:eastAsia="Times New Roman" w:hAnsi="Times New Roman" w:cs="Times New Roman"/>
          <w:sz w:val="24"/>
          <w:szCs w:val="24"/>
          <w:lang w:val="en-ID"/>
        </w:rPr>
        <w:t>ta'awun</w:t>
      </w:r>
      <w:proofErr w:type="spellEnd"/>
      <w:r w:rsidR="00550741" w:rsidRPr="007479A3">
        <w:rPr>
          <w:rFonts w:ascii="Times New Roman" w:eastAsia="Times New Roman" w:hAnsi="Times New Roman" w:cs="Times New Roman"/>
          <w:sz w:val="24"/>
          <w:szCs w:val="24"/>
          <w:lang w:val="en-ID"/>
        </w:rPr>
        <w:t xml:space="preserve"> (</w:t>
      </w:r>
      <w:proofErr w:type="gramStart"/>
      <w:r w:rsidR="00550741" w:rsidRPr="007479A3">
        <w:rPr>
          <w:rFonts w:ascii="Times New Roman" w:eastAsia="Times New Roman" w:hAnsi="Times New Roman" w:cs="Times New Roman"/>
          <w:sz w:val="24"/>
          <w:szCs w:val="24"/>
          <w:lang w:val="en-ID"/>
        </w:rPr>
        <w:t>mutual cooperation</w:t>
      </w:r>
      <w:proofErr w:type="gramEnd"/>
      <w:r w:rsidR="00550741" w:rsidRPr="007479A3">
        <w:rPr>
          <w:rFonts w:ascii="Times New Roman" w:eastAsia="Times New Roman" w:hAnsi="Times New Roman" w:cs="Times New Roman"/>
          <w:sz w:val="24"/>
          <w:szCs w:val="24"/>
          <w:lang w:val="en-ID"/>
        </w:rPr>
        <w:t xml:space="preserve">), their technological independence is no longer used to separate themselves, but rather as a tool to accelerate the distribution of kindness and social assistance to groups in need. </w:t>
      </w:r>
    </w:p>
    <w:p w14:paraId="6F760DDA" w14:textId="77777777" w:rsidR="007479A3" w:rsidRDefault="007479A3" w:rsidP="007479A3">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7479A3">
        <w:rPr>
          <w:rFonts w:ascii="Times New Roman" w:eastAsia="Times New Roman" w:hAnsi="Times New Roman" w:cs="Times New Roman"/>
          <w:sz w:val="24"/>
          <w:szCs w:val="24"/>
          <w:lang w:val="en-ID"/>
        </w:rPr>
        <w:t xml:space="preserve">Second, this model offers the concept of “Digital Altruism” as a modern form of Al-Ma'un charity. Whereas individualism previously led Gen Z to focus solely on curating personal content, inclusive social piety encourages them to use digital platforms as instruments of advocacy. Social media must transform from a space for self-display into a space for “sharing </w:t>
      </w:r>
      <w:proofErr w:type="spellStart"/>
      <w:r w:rsidR="00550741" w:rsidRPr="007479A3">
        <w:rPr>
          <w:rFonts w:ascii="Times New Roman" w:eastAsia="Times New Roman" w:hAnsi="Times New Roman" w:cs="Times New Roman"/>
          <w:sz w:val="24"/>
          <w:szCs w:val="24"/>
          <w:lang w:val="en-ID"/>
        </w:rPr>
        <w:t>ma'un</w:t>
      </w:r>
      <w:proofErr w:type="spellEnd"/>
      <w:r w:rsidR="00550741" w:rsidRPr="007479A3">
        <w:rPr>
          <w:rFonts w:ascii="Times New Roman" w:eastAsia="Times New Roman" w:hAnsi="Times New Roman" w:cs="Times New Roman"/>
          <w:sz w:val="24"/>
          <w:szCs w:val="24"/>
          <w:lang w:val="en-ID"/>
        </w:rPr>
        <w:t xml:space="preserve">,” whether in the form of information, fundraising, or moral support for those who are structurally oppressed. </w:t>
      </w:r>
    </w:p>
    <w:p w14:paraId="4F79ABE4" w14:textId="77777777" w:rsidR="007479A3" w:rsidRDefault="007479A3" w:rsidP="007479A3">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7479A3">
        <w:rPr>
          <w:rFonts w:ascii="Times New Roman" w:eastAsia="Times New Roman" w:hAnsi="Times New Roman" w:cs="Times New Roman"/>
          <w:sz w:val="24"/>
          <w:szCs w:val="24"/>
          <w:lang w:val="en-ID"/>
        </w:rPr>
        <w:t xml:space="preserve">Third, this transformation requires “Empowering Independence.” The financial and intellectual independence achieved by young Muslims should not become an ivory tower that distances them from the reality of poverty. Instead, this independence must become capital for social engineering. This model encourages Gen Z to see that ownership of digital assets and current skills is a social mandate with spiritual accountability. </w:t>
      </w:r>
    </w:p>
    <w:p w14:paraId="6B3A3758" w14:textId="0EC48EBF" w:rsidR="007479A3" w:rsidRDefault="007479A3" w:rsidP="007479A3">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7479A3">
        <w:rPr>
          <w:rFonts w:ascii="Times New Roman" w:eastAsia="Times New Roman" w:hAnsi="Times New Roman" w:cs="Times New Roman"/>
          <w:sz w:val="24"/>
          <w:szCs w:val="24"/>
          <w:lang w:val="en-ID"/>
        </w:rPr>
        <w:t xml:space="preserve">In a psychological context, this model of piety is a remedy for the mental health crisis often experienced by overly independent individuals. By engaging in social action and service, individuals gain a sense of purpose that cannot be provided by validation numbers on social media. Helping others directly has been empirically proven to reduce anxiety and loneliness, as it restores humans to their natural state as communal beings </w:t>
      </w:r>
      <w:r w:rsidR="00550741" w:rsidRPr="007479A3">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Schnitker","given":"Sarah A.","non-dropping-particle":"","parse-names":false,"suffix":""}],"container-title":"Journal of Psychology and Theology","id":"ITEM-1","issue":"48","issued":{"date-parts":[["2020"]]},"page":"18","title":"Patience and Well-being","type":"article-journal","volume":"1"},"uris":["http://www.mendeley.com/documents/?uuid=2dba410a-fa67-4001-95ef-02e44ed576df","http://www.mendeley.com/documents/?uuid=f1482d44-0958-4572-814f-15e477edd8b2"]}],"mendeley":{"formattedCitation":"(Schnitker, 2020)","plainTextFormattedCitation":"(Schnitker, 2020)","previouslyFormattedCitation":"(Schnitker, 2020)"},"properties":{"noteIndex":0},"schema":"https://github.com/citation-style-language/schema/raw/master/csl-citation.json"}</w:instrText>
      </w:r>
      <w:r w:rsidR="00550741" w:rsidRPr="007479A3">
        <w:rPr>
          <w:rFonts w:ascii="Times New Roman" w:eastAsia="Times New Roman" w:hAnsi="Times New Roman" w:cs="Times New Roman"/>
          <w:sz w:val="24"/>
          <w:szCs w:val="24"/>
          <w:lang w:val="en-ID"/>
        </w:rPr>
        <w:fldChar w:fldCharType="separate"/>
      </w:r>
      <w:r w:rsidR="00550741" w:rsidRPr="007479A3">
        <w:rPr>
          <w:rFonts w:ascii="Times New Roman" w:eastAsia="Times New Roman" w:hAnsi="Times New Roman" w:cs="Times New Roman"/>
          <w:noProof/>
          <w:sz w:val="24"/>
          <w:szCs w:val="24"/>
          <w:lang w:val="en-ID"/>
        </w:rPr>
        <w:t>(Schnitker, 2020)</w:t>
      </w:r>
      <w:r w:rsidR="00550741" w:rsidRPr="007479A3">
        <w:rPr>
          <w:rFonts w:ascii="Times New Roman" w:eastAsia="Times New Roman" w:hAnsi="Times New Roman" w:cs="Times New Roman"/>
          <w:sz w:val="24"/>
          <w:szCs w:val="24"/>
          <w:lang w:val="en-ID"/>
        </w:rPr>
        <w:fldChar w:fldCharType="end"/>
      </w:r>
      <w:r w:rsidR="00550741" w:rsidRPr="007479A3">
        <w:rPr>
          <w:rFonts w:ascii="Times New Roman" w:eastAsia="Times New Roman" w:hAnsi="Times New Roman" w:cs="Times New Roman"/>
          <w:sz w:val="24"/>
          <w:szCs w:val="24"/>
          <w:lang w:val="en-ID"/>
        </w:rPr>
        <w:t xml:space="preserve">. </w:t>
      </w:r>
    </w:p>
    <w:p w14:paraId="45AB2594" w14:textId="2ABE0D17" w:rsidR="007479A3" w:rsidRDefault="007479A3" w:rsidP="007479A3">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00550741" w:rsidRPr="007479A3">
        <w:rPr>
          <w:rFonts w:ascii="Times New Roman" w:eastAsia="Times New Roman" w:hAnsi="Times New Roman" w:cs="Times New Roman"/>
          <w:sz w:val="24"/>
          <w:szCs w:val="24"/>
          <w:lang w:val="en-ID"/>
        </w:rPr>
        <w:t>Furthermore, this model emphasizes the importance of spiritual honesty or anti-</w:t>
      </w:r>
      <w:proofErr w:type="spellStart"/>
      <w:r w:rsidR="00550741" w:rsidRPr="007479A3">
        <w:rPr>
          <w:rFonts w:ascii="Times New Roman" w:eastAsia="Times New Roman" w:hAnsi="Times New Roman" w:cs="Times New Roman"/>
          <w:sz w:val="24"/>
          <w:szCs w:val="24"/>
          <w:lang w:val="en-ID"/>
        </w:rPr>
        <w:t>riya</w:t>
      </w:r>
      <w:proofErr w:type="spellEnd"/>
      <w:r w:rsidR="00550741" w:rsidRPr="007479A3">
        <w:rPr>
          <w:rFonts w:ascii="Times New Roman" w:eastAsia="Times New Roman" w:hAnsi="Times New Roman" w:cs="Times New Roman"/>
          <w:sz w:val="24"/>
          <w:szCs w:val="24"/>
          <w:lang w:val="en-ID"/>
        </w:rPr>
        <w:t>' digital. Inclusive social piety demands sincerity in every social action, where the presence of cameras is not the main motive. Generation Z is encouraged to practice “quiet piety” by doing small acts of kindness (</w:t>
      </w:r>
      <w:proofErr w:type="spellStart"/>
      <w:r w:rsidR="00550741" w:rsidRPr="007479A3">
        <w:rPr>
          <w:rFonts w:ascii="Times New Roman" w:eastAsia="Times New Roman" w:hAnsi="Times New Roman" w:cs="Times New Roman"/>
          <w:sz w:val="24"/>
          <w:szCs w:val="24"/>
          <w:lang w:val="en-ID"/>
        </w:rPr>
        <w:t>ma'un</w:t>
      </w:r>
      <w:proofErr w:type="spellEnd"/>
      <w:r w:rsidR="00550741" w:rsidRPr="007479A3">
        <w:rPr>
          <w:rFonts w:ascii="Times New Roman" w:eastAsia="Times New Roman" w:hAnsi="Times New Roman" w:cs="Times New Roman"/>
          <w:sz w:val="24"/>
          <w:szCs w:val="24"/>
          <w:lang w:val="en-ID"/>
        </w:rPr>
        <w:t xml:space="preserve">) without always being obsessed with content. This is important to maintain purity of intention and prevent individuals from falling into the trap of false religious narcissism </w:t>
      </w:r>
      <w:r w:rsidR="00550741" w:rsidRPr="007479A3">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Juhannis","given":"Hamdan","non-dropping-particle":"","parse-names":false,"suffix":""}],"id":"ITEM-1","issued":{"date-parts":[["2022"]]},"number-of-pages":"45","publisher":"Alauddin Press","publisher-place":"Makassar","title":"Melawan Individualisme Digital","type":"book"},"uris":["http://www.mendeley.com/documents/?uuid=09fff716-41b1-4bfe-96bf-d201ab8f335e","http://www.mendeley.com/documents/?uuid=66407d97-2870-45b9-a81e-32d3807d313d"]}],"mendeley":{"formattedCitation":"(Juhannis, 2022)","plainTextFormattedCitation":"(Juhannis, 2022)","previouslyFormattedCitation":"(Juhannis, 2022)"},"properties":{"noteIndex":0},"schema":"https://github.com/citation-style-language/schema/raw/master/csl-citation.json"}</w:instrText>
      </w:r>
      <w:r w:rsidR="00550741" w:rsidRPr="007479A3">
        <w:rPr>
          <w:rFonts w:ascii="Times New Roman" w:eastAsia="Times New Roman" w:hAnsi="Times New Roman" w:cs="Times New Roman"/>
          <w:sz w:val="24"/>
          <w:szCs w:val="24"/>
          <w:lang w:val="en-ID"/>
        </w:rPr>
        <w:fldChar w:fldCharType="separate"/>
      </w:r>
      <w:r w:rsidR="00550741" w:rsidRPr="007479A3">
        <w:rPr>
          <w:rFonts w:ascii="Times New Roman" w:eastAsia="Times New Roman" w:hAnsi="Times New Roman" w:cs="Times New Roman"/>
          <w:noProof/>
          <w:sz w:val="24"/>
          <w:szCs w:val="24"/>
          <w:lang w:val="en-ID"/>
        </w:rPr>
        <w:t>(Juhannis, 2022)</w:t>
      </w:r>
      <w:r w:rsidR="00550741" w:rsidRPr="007479A3">
        <w:rPr>
          <w:rFonts w:ascii="Times New Roman" w:eastAsia="Times New Roman" w:hAnsi="Times New Roman" w:cs="Times New Roman"/>
          <w:sz w:val="24"/>
          <w:szCs w:val="24"/>
          <w:lang w:val="en-ID"/>
        </w:rPr>
        <w:fldChar w:fldCharType="end"/>
      </w:r>
      <w:r w:rsidR="00550741" w:rsidRPr="007479A3">
        <w:rPr>
          <w:rFonts w:ascii="Times New Roman" w:eastAsia="Times New Roman" w:hAnsi="Times New Roman" w:cs="Times New Roman"/>
          <w:sz w:val="24"/>
          <w:szCs w:val="24"/>
          <w:lang w:val="en-ID"/>
        </w:rPr>
        <w:t>.</w:t>
      </w:r>
    </w:p>
    <w:p w14:paraId="7A80C693" w14:textId="1E54D16D" w:rsidR="007479A3" w:rsidRDefault="007479A3" w:rsidP="007479A3">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7479A3">
        <w:rPr>
          <w:rFonts w:ascii="Times New Roman" w:eastAsia="Times New Roman" w:hAnsi="Times New Roman" w:cs="Times New Roman"/>
          <w:sz w:val="24"/>
          <w:szCs w:val="24"/>
          <w:lang w:val="en-ID"/>
        </w:rPr>
        <w:t xml:space="preserve">In addition, this model encourages the formation of “Digital Organic Solidarity.” These are small communities based on the values of Al-Ma'un, where members look after each other and share resources. Amidst the coldness of social media algorithms, communities like this become an oasis that provides human warmth. This solidarity is a tangible form of resistance against the atomization of society triggered by extreme individualism </w:t>
      </w:r>
      <w:r w:rsidR="00550741" w:rsidRPr="007479A3">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Turkle","given":"Sherry","non-dropping-particle":"","parse-names":false,"suffix":""}],"id":"ITEM-1","issued":{"date-parts":[["2015"]]},"number-of-pages":"156","publisher":"Basic Books","publisher-place":"New York","title":"Reclaiming Conversation: The Power of Talk in a Digital Age","type":"book"},"uris":["http://www.mendeley.com/documents/?uuid=e8d1b48f-6b4b-4b36-84ca-e839a72be5db","http://www.mendeley.com/documents/?uuid=1d54cc21-0775-4d7e-a1cb-acccbf3af9b2"]}],"mendeley":{"formattedCitation":"(Turkle, 2015)","plainTextFormattedCitation":"(Turkle, 2015)","previouslyFormattedCitation":"(Turkle, 2015)"},"properties":{"noteIndex":0},"schema":"https://github.com/citation-style-language/schema/raw/master/csl-citation.json"}</w:instrText>
      </w:r>
      <w:r w:rsidR="00550741" w:rsidRPr="007479A3">
        <w:rPr>
          <w:rFonts w:ascii="Times New Roman" w:eastAsia="Times New Roman" w:hAnsi="Times New Roman" w:cs="Times New Roman"/>
          <w:sz w:val="24"/>
          <w:szCs w:val="24"/>
          <w:lang w:val="en-ID"/>
        </w:rPr>
        <w:fldChar w:fldCharType="separate"/>
      </w:r>
      <w:r w:rsidR="00550741" w:rsidRPr="007479A3">
        <w:rPr>
          <w:rFonts w:ascii="Times New Roman" w:eastAsia="Times New Roman" w:hAnsi="Times New Roman" w:cs="Times New Roman"/>
          <w:noProof/>
          <w:sz w:val="24"/>
          <w:szCs w:val="24"/>
          <w:lang w:val="en-ID"/>
        </w:rPr>
        <w:t>(Turkle, 2015)</w:t>
      </w:r>
      <w:r w:rsidR="00550741" w:rsidRPr="007479A3">
        <w:rPr>
          <w:rFonts w:ascii="Times New Roman" w:eastAsia="Times New Roman" w:hAnsi="Times New Roman" w:cs="Times New Roman"/>
          <w:sz w:val="24"/>
          <w:szCs w:val="24"/>
          <w:lang w:val="en-ID"/>
        </w:rPr>
        <w:fldChar w:fldCharType="end"/>
      </w:r>
      <w:r w:rsidR="00550741" w:rsidRPr="007479A3">
        <w:rPr>
          <w:rFonts w:ascii="Times New Roman" w:eastAsia="Times New Roman" w:hAnsi="Times New Roman" w:cs="Times New Roman"/>
          <w:sz w:val="24"/>
          <w:szCs w:val="24"/>
          <w:lang w:val="en-ID"/>
        </w:rPr>
        <w:t xml:space="preserve">. </w:t>
      </w:r>
    </w:p>
    <w:p w14:paraId="64F2B1F4" w14:textId="5CC283F5" w:rsidR="007479A3" w:rsidRDefault="007479A3" w:rsidP="007479A3">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7479A3">
        <w:rPr>
          <w:rFonts w:ascii="Times New Roman" w:eastAsia="Times New Roman" w:hAnsi="Times New Roman" w:cs="Times New Roman"/>
          <w:sz w:val="24"/>
          <w:szCs w:val="24"/>
          <w:lang w:val="en-ID"/>
        </w:rPr>
        <w:t xml:space="preserve">Another crucial point is the reinterpretation of the meaning of success. In the inclusive social piety model, success is no longer about how much wealth one accumulates independently, but rather how many people are helped through our intermediary. This definition of success refers to the Prophet's hadith that the best of people </w:t>
      </w:r>
      <w:proofErr w:type="gramStart"/>
      <w:r w:rsidR="00550741" w:rsidRPr="007479A3">
        <w:rPr>
          <w:rFonts w:ascii="Times New Roman" w:eastAsia="Times New Roman" w:hAnsi="Times New Roman" w:cs="Times New Roman"/>
          <w:sz w:val="24"/>
          <w:szCs w:val="24"/>
          <w:lang w:val="en-ID"/>
        </w:rPr>
        <w:t>are</w:t>
      </w:r>
      <w:proofErr w:type="gramEnd"/>
      <w:r w:rsidR="00550741" w:rsidRPr="007479A3">
        <w:rPr>
          <w:rFonts w:ascii="Times New Roman" w:eastAsia="Times New Roman" w:hAnsi="Times New Roman" w:cs="Times New Roman"/>
          <w:sz w:val="24"/>
          <w:szCs w:val="24"/>
          <w:lang w:val="en-ID"/>
        </w:rPr>
        <w:t xml:space="preserve"> those who are most beneficial to others. This change in the definition of success is very important to curb the rise of materialism, which often triggers individualistic attitudes </w:t>
      </w:r>
      <w:r w:rsidR="00550741" w:rsidRPr="007479A3">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Al-Bukhari","given":"Muhammad bin Ismail","non-dropping-particle":"","parse-names":false,"suffix":""}],"id":"ITEM-1","issued":{"date-parts":[["2016"]]},"publisher":"Dar Thauq al-Najah","publisher-place":"Beirut","title":"Shahih al-Bukhari, No. 13","type":"book"},"uris":["http://www.mendeley.com/documents/?uuid=cb323024-fcf4-427d-9624-f027ae254a97","http://www.mendeley.com/documents/?uuid=48b76e61-3966-4449-9fd8-931ece022a19"]}],"mendeley":{"formattedCitation":"(Al-Bukhari, 2016)","plainTextFormattedCitation":"(Al-Bukhari, 2016)","previouslyFormattedCitation":"(Al-Bukhari, 2016)"},"properties":{"noteIndex":0},"schema":"https://github.com/citation-style-language/schema/raw/master/csl-citation.json"}</w:instrText>
      </w:r>
      <w:r w:rsidR="00550741" w:rsidRPr="007479A3">
        <w:rPr>
          <w:rFonts w:ascii="Times New Roman" w:eastAsia="Times New Roman" w:hAnsi="Times New Roman" w:cs="Times New Roman"/>
          <w:sz w:val="24"/>
          <w:szCs w:val="24"/>
          <w:lang w:val="en-ID"/>
        </w:rPr>
        <w:fldChar w:fldCharType="separate"/>
      </w:r>
      <w:r w:rsidR="00550741" w:rsidRPr="007479A3">
        <w:rPr>
          <w:rFonts w:ascii="Times New Roman" w:eastAsia="Times New Roman" w:hAnsi="Times New Roman" w:cs="Times New Roman"/>
          <w:noProof/>
          <w:sz w:val="24"/>
          <w:szCs w:val="24"/>
          <w:lang w:val="en-ID"/>
        </w:rPr>
        <w:t>(Al-Bukhari, 2016)</w:t>
      </w:r>
      <w:r w:rsidR="00550741" w:rsidRPr="007479A3">
        <w:rPr>
          <w:rFonts w:ascii="Times New Roman" w:eastAsia="Times New Roman" w:hAnsi="Times New Roman" w:cs="Times New Roman"/>
          <w:sz w:val="24"/>
          <w:szCs w:val="24"/>
          <w:lang w:val="en-ID"/>
        </w:rPr>
        <w:fldChar w:fldCharType="end"/>
      </w:r>
      <w:r w:rsidR="00550741" w:rsidRPr="007479A3">
        <w:rPr>
          <w:rFonts w:ascii="Times New Roman" w:eastAsia="Times New Roman" w:hAnsi="Times New Roman" w:cs="Times New Roman"/>
          <w:sz w:val="24"/>
          <w:szCs w:val="24"/>
          <w:lang w:val="en-ID"/>
        </w:rPr>
        <w:t xml:space="preserve">. </w:t>
      </w:r>
    </w:p>
    <w:p w14:paraId="2748BE6A" w14:textId="11F489F1" w:rsidR="007479A3" w:rsidRDefault="007479A3" w:rsidP="007479A3">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7479A3">
        <w:rPr>
          <w:rFonts w:ascii="Times New Roman" w:eastAsia="Times New Roman" w:hAnsi="Times New Roman" w:cs="Times New Roman"/>
          <w:sz w:val="24"/>
          <w:szCs w:val="24"/>
          <w:lang w:val="en-ID"/>
        </w:rPr>
        <w:t>This model also includes the aspect of “</w:t>
      </w:r>
      <w:proofErr w:type="spellStart"/>
      <w:r w:rsidR="00550741" w:rsidRPr="007479A3">
        <w:rPr>
          <w:rFonts w:ascii="Times New Roman" w:eastAsia="Times New Roman" w:hAnsi="Times New Roman" w:cs="Times New Roman"/>
          <w:sz w:val="24"/>
          <w:szCs w:val="24"/>
          <w:lang w:val="en-ID"/>
        </w:rPr>
        <w:t>Ma'un</w:t>
      </w:r>
      <w:proofErr w:type="spellEnd"/>
      <w:r w:rsidR="00550741" w:rsidRPr="007479A3">
        <w:rPr>
          <w:rFonts w:ascii="Times New Roman" w:eastAsia="Times New Roman" w:hAnsi="Times New Roman" w:cs="Times New Roman"/>
          <w:sz w:val="24"/>
          <w:szCs w:val="24"/>
          <w:lang w:val="en-ID"/>
        </w:rPr>
        <w:t xml:space="preserve"> Literacy,” which is the ability of individuals to filter information and only share things that are truly useful to the public. Amidst a flood of hoaxes, being a righteous Muslim means being a responsible filter of information. Refraining from spreading divisive news is a form of al-</w:t>
      </w:r>
      <w:proofErr w:type="spellStart"/>
      <w:r w:rsidR="00550741" w:rsidRPr="007479A3">
        <w:rPr>
          <w:rFonts w:ascii="Times New Roman" w:eastAsia="Times New Roman" w:hAnsi="Times New Roman" w:cs="Times New Roman"/>
          <w:sz w:val="24"/>
          <w:szCs w:val="24"/>
          <w:lang w:val="en-ID"/>
        </w:rPr>
        <w:t>ma'un</w:t>
      </w:r>
      <w:proofErr w:type="spellEnd"/>
      <w:r w:rsidR="00550741" w:rsidRPr="007479A3">
        <w:rPr>
          <w:rFonts w:ascii="Times New Roman" w:eastAsia="Times New Roman" w:hAnsi="Times New Roman" w:cs="Times New Roman"/>
          <w:sz w:val="24"/>
          <w:szCs w:val="24"/>
          <w:lang w:val="en-ID"/>
        </w:rPr>
        <w:t xml:space="preserve"> (useful assistance) that is invaluable to social stability in the post-truth era </w:t>
      </w:r>
      <w:r w:rsidR="00550741" w:rsidRPr="007479A3">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Hosen","given":"Nadirsyah","non-dropping-particle":"","parse-names":false,"suffix":""}],"id":"ITEM-1","issued":{"date-parts":[["2019"]]},"number-of-pages":"85","publisher":"Bentang Pustaka","publisher-place":"Yogyakarta","title":"Tafsir Al-Qur’an di Medsos","type":"book"},"uris":["http://www.mendeley.com/documents/?uuid=34fa553a-e654-4771-9e9c-d51489a5c039","http://www.mendeley.com/documents/?uuid=69fd39c2-0d87-47f3-8c3d-0c834292dde1"]}],"mendeley":{"formattedCitation":"(Hosen, 2019)","plainTextFormattedCitation":"(Hosen, 2019)","previouslyFormattedCitation":"(Hosen, 2019)"},"properties":{"noteIndex":0},"schema":"https://github.com/citation-style-language/schema/raw/master/csl-citation.json"}</w:instrText>
      </w:r>
      <w:r w:rsidR="00550741" w:rsidRPr="007479A3">
        <w:rPr>
          <w:rFonts w:ascii="Times New Roman" w:eastAsia="Times New Roman" w:hAnsi="Times New Roman" w:cs="Times New Roman"/>
          <w:sz w:val="24"/>
          <w:szCs w:val="24"/>
          <w:lang w:val="en-ID"/>
        </w:rPr>
        <w:fldChar w:fldCharType="separate"/>
      </w:r>
      <w:r w:rsidR="00550741" w:rsidRPr="007479A3">
        <w:rPr>
          <w:rFonts w:ascii="Times New Roman" w:eastAsia="Times New Roman" w:hAnsi="Times New Roman" w:cs="Times New Roman"/>
          <w:noProof/>
          <w:sz w:val="24"/>
          <w:szCs w:val="24"/>
          <w:lang w:val="en-ID"/>
        </w:rPr>
        <w:t>(Hosen, 2019)</w:t>
      </w:r>
      <w:r w:rsidR="00550741" w:rsidRPr="007479A3">
        <w:rPr>
          <w:rFonts w:ascii="Times New Roman" w:eastAsia="Times New Roman" w:hAnsi="Times New Roman" w:cs="Times New Roman"/>
          <w:sz w:val="24"/>
          <w:szCs w:val="24"/>
          <w:lang w:val="en-ID"/>
        </w:rPr>
        <w:fldChar w:fldCharType="end"/>
      </w:r>
      <w:r w:rsidR="00550741" w:rsidRPr="007479A3">
        <w:rPr>
          <w:rFonts w:ascii="Times New Roman" w:eastAsia="Times New Roman" w:hAnsi="Times New Roman" w:cs="Times New Roman"/>
          <w:sz w:val="24"/>
          <w:szCs w:val="24"/>
          <w:lang w:val="en-ID"/>
        </w:rPr>
        <w:t xml:space="preserve">. </w:t>
      </w:r>
    </w:p>
    <w:p w14:paraId="3F001D75" w14:textId="00FC6A84" w:rsidR="007479A3" w:rsidRDefault="007479A3" w:rsidP="007479A3">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7479A3">
        <w:rPr>
          <w:rFonts w:ascii="Times New Roman" w:eastAsia="Times New Roman" w:hAnsi="Times New Roman" w:cs="Times New Roman"/>
          <w:sz w:val="24"/>
          <w:szCs w:val="24"/>
          <w:lang w:val="en-ID"/>
        </w:rPr>
        <w:t xml:space="preserve">Inclusive social piety rebuilds social capital that has collapsed. When individuals begin to trust and share with one another, community bonds will be strengthened again. A strong community is not one whose members are independent of one another, but one whose members strengthen one another. This is the essence of believers who strengthen one another like a solid building </w:t>
      </w:r>
      <w:r w:rsidR="00550741" w:rsidRPr="007479A3">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Nashir","given":"Haedar","non-dropping-particle":"","parse-names":false,"suffix":""}],"id":"ITEM-1","issued":{"date-parts":[["2020"]]},"number-of-pages":"101","publisher":"Kompas","publisher-place":"Jakarta","title":"Moderasi Indonesia: Menjaga Keseimbangan Sosial","type":"book"},"uris":["http://www.mendeley.com/documents/?uuid=5a7fef32-9498-4463-bfeb-36187e99a764","http://www.mendeley.com/documents/?uuid=5e91a565-d867-4868-8bec-8b5c5fc7e875"]}],"mendeley":{"formattedCitation":"(Nashir, 2020)","plainTextFormattedCitation":"(Nashir, 2020)","previouslyFormattedCitation":"(Nashir, 2020)"},"properties":{"noteIndex":0},"schema":"https://github.com/citation-style-language/schema/raw/master/csl-citation.json"}</w:instrText>
      </w:r>
      <w:r w:rsidR="00550741" w:rsidRPr="007479A3">
        <w:rPr>
          <w:rFonts w:ascii="Times New Roman" w:eastAsia="Times New Roman" w:hAnsi="Times New Roman" w:cs="Times New Roman"/>
          <w:sz w:val="24"/>
          <w:szCs w:val="24"/>
          <w:lang w:val="en-ID"/>
        </w:rPr>
        <w:fldChar w:fldCharType="separate"/>
      </w:r>
      <w:r w:rsidR="00550741" w:rsidRPr="007479A3">
        <w:rPr>
          <w:rFonts w:ascii="Times New Roman" w:eastAsia="Times New Roman" w:hAnsi="Times New Roman" w:cs="Times New Roman"/>
          <w:noProof/>
          <w:sz w:val="24"/>
          <w:szCs w:val="24"/>
          <w:lang w:val="en-ID"/>
        </w:rPr>
        <w:t>(Nashir, 2020)</w:t>
      </w:r>
      <w:r w:rsidR="00550741" w:rsidRPr="007479A3">
        <w:rPr>
          <w:rFonts w:ascii="Times New Roman" w:eastAsia="Times New Roman" w:hAnsi="Times New Roman" w:cs="Times New Roman"/>
          <w:sz w:val="24"/>
          <w:szCs w:val="24"/>
          <w:lang w:val="en-ID"/>
        </w:rPr>
        <w:fldChar w:fldCharType="end"/>
      </w:r>
      <w:r w:rsidR="00550741" w:rsidRPr="007479A3">
        <w:rPr>
          <w:rFonts w:ascii="Times New Roman" w:eastAsia="Times New Roman" w:hAnsi="Times New Roman" w:cs="Times New Roman"/>
          <w:sz w:val="24"/>
          <w:szCs w:val="24"/>
          <w:lang w:val="en-ID"/>
        </w:rPr>
        <w:t xml:space="preserve">. </w:t>
      </w:r>
    </w:p>
    <w:p w14:paraId="5F0246C5" w14:textId="0D60EDD4" w:rsidR="007479A3" w:rsidRDefault="007479A3" w:rsidP="007479A3">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7479A3">
        <w:rPr>
          <w:rFonts w:ascii="Times New Roman" w:eastAsia="Times New Roman" w:hAnsi="Times New Roman" w:cs="Times New Roman"/>
          <w:sz w:val="24"/>
          <w:szCs w:val="24"/>
          <w:lang w:val="en-ID"/>
        </w:rPr>
        <w:t xml:space="preserve">In facing global challenges such as climate change or economic crises, this model provides a moral foundation for Generation Z to take collective action. They will not feel that global issues are an individual burden, but rather a shared responsibility. This collective awareness is a great force for systemic change that cannot be achieved through isolated independence </w:t>
      </w:r>
      <w:r w:rsidR="00550741" w:rsidRPr="007479A3">
        <w:rPr>
          <w:rFonts w:ascii="Times New Roman" w:eastAsia="Times New Roman" w:hAnsi="Times New Roman" w:cs="Times New Roman"/>
          <w:sz w:val="24"/>
          <w:szCs w:val="24"/>
          <w:lang w:val="en-ID"/>
        </w:rPr>
        <w:fldChar w:fldCharType="begin" w:fldLock="1"/>
      </w:r>
      <w:r w:rsidR="008B6238">
        <w:rPr>
          <w:rFonts w:ascii="Times New Roman" w:eastAsia="Times New Roman" w:hAnsi="Times New Roman" w:cs="Times New Roman"/>
          <w:sz w:val="24"/>
          <w:szCs w:val="24"/>
          <w:lang w:val="en-ID"/>
        </w:rPr>
        <w:instrText>ADDIN CSL_CITATION {"citationItems":[{"id":"ITEM-1","itemData":{"author":[{"dropping-particle":"","family":"Grant","given":"Adam","non-dropping-particle":"","parse-names":false,"suffix":""}],"id":"ITEM-1","issued":{"date-parts":[["2021"]]},"number-of-pages":"101","publisher":"Viking","publisher-place":"New York","title":"Think Again: The Power of Knowing What You Don't Know","type":"book"},"uris":["http://www.mendeley.com/documents/?uuid=09840b5e-16ef-44a1-b89b-bfcff90839ca","http://www.mendeley.com/documents/?uuid=c4a8ee3b-a1dc-4dd3-952a-b71fb78c6127"]}],"mendeley":{"formattedCitation":"(Grant, 2021)","plainTextFormattedCitation":"(Grant, 2021)","previouslyFormattedCitation":"(Grant, 2021)"},"properties":{"noteIndex":0},"schema":"https://github.com/citation-style-language/schema/raw/master/csl-citation.json"}</w:instrText>
      </w:r>
      <w:r w:rsidR="00550741" w:rsidRPr="007479A3">
        <w:rPr>
          <w:rFonts w:ascii="Times New Roman" w:eastAsia="Times New Roman" w:hAnsi="Times New Roman" w:cs="Times New Roman"/>
          <w:sz w:val="24"/>
          <w:szCs w:val="24"/>
          <w:lang w:val="en-ID"/>
        </w:rPr>
        <w:fldChar w:fldCharType="separate"/>
      </w:r>
      <w:r w:rsidR="00550741" w:rsidRPr="007479A3">
        <w:rPr>
          <w:rFonts w:ascii="Times New Roman" w:eastAsia="Times New Roman" w:hAnsi="Times New Roman" w:cs="Times New Roman"/>
          <w:noProof/>
          <w:sz w:val="24"/>
          <w:szCs w:val="24"/>
          <w:lang w:val="en-ID"/>
        </w:rPr>
        <w:t>(Grant, 2021)</w:t>
      </w:r>
      <w:r w:rsidR="00550741" w:rsidRPr="007479A3">
        <w:rPr>
          <w:rFonts w:ascii="Times New Roman" w:eastAsia="Times New Roman" w:hAnsi="Times New Roman" w:cs="Times New Roman"/>
          <w:sz w:val="24"/>
          <w:szCs w:val="24"/>
          <w:lang w:val="en-ID"/>
        </w:rPr>
        <w:fldChar w:fldCharType="end"/>
      </w:r>
      <w:r w:rsidR="00550741" w:rsidRPr="007479A3">
        <w:rPr>
          <w:rFonts w:ascii="Times New Roman" w:eastAsia="Times New Roman" w:hAnsi="Times New Roman" w:cs="Times New Roman"/>
          <w:sz w:val="24"/>
          <w:szCs w:val="24"/>
          <w:lang w:val="en-ID"/>
        </w:rPr>
        <w:t xml:space="preserve">. Academics in South Sulawesi often emphasize the value of </w:t>
      </w:r>
      <w:proofErr w:type="spellStart"/>
      <w:r w:rsidR="00550741" w:rsidRPr="007479A3">
        <w:rPr>
          <w:rFonts w:ascii="Times New Roman" w:eastAsia="Times New Roman" w:hAnsi="Times New Roman" w:cs="Times New Roman"/>
          <w:sz w:val="24"/>
          <w:szCs w:val="24"/>
          <w:lang w:val="en-ID"/>
        </w:rPr>
        <w:t>Assiwajang</w:t>
      </w:r>
      <w:proofErr w:type="spellEnd"/>
      <w:r w:rsidR="00550741" w:rsidRPr="007479A3">
        <w:rPr>
          <w:rFonts w:ascii="Times New Roman" w:eastAsia="Times New Roman" w:hAnsi="Times New Roman" w:cs="Times New Roman"/>
          <w:sz w:val="24"/>
          <w:szCs w:val="24"/>
          <w:lang w:val="en-ID"/>
        </w:rPr>
        <w:t xml:space="preserve"> (mutual assistance) as a highly religious local wisdom. This model of inclusive social piety bridges the gap between local wisdom and the universal values of the Qur'an. This synergy makes the proposed solution model very down-to-earth and easily accepted by the community, especially young people. </w:t>
      </w:r>
    </w:p>
    <w:p w14:paraId="643E4C7F" w14:textId="77777777" w:rsidR="007479A3" w:rsidRDefault="007479A3" w:rsidP="007479A3">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7479A3">
        <w:rPr>
          <w:rFonts w:ascii="Times New Roman" w:eastAsia="Times New Roman" w:hAnsi="Times New Roman" w:cs="Times New Roman"/>
          <w:sz w:val="24"/>
          <w:szCs w:val="24"/>
          <w:lang w:val="en-ID"/>
        </w:rPr>
        <w:t>As a movement, this model requires Muslim influencers to set an example. They must be pioneers in showing that being cool and modern does not have to mean being individualistic. Being part of the “</w:t>
      </w:r>
      <w:proofErr w:type="spellStart"/>
      <w:r w:rsidR="00550741" w:rsidRPr="007479A3">
        <w:rPr>
          <w:rFonts w:ascii="Times New Roman" w:eastAsia="Times New Roman" w:hAnsi="Times New Roman" w:cs="Times New Roman"/>
          <w:sz w:val="24"/>
          <w:szCs w:val="24"/>
          <w:lang w:val="en-ID"/>
        </w:rPr>
        <w:t>Ma'un</w:t>
      </w:r>
      <w:proofErr w:type="spellEnd"/>
      <w:r w:rsidR="00550741" w:rsidRPr="007479A3">
        <w:rPr>
          <w:rFonts w:ascii="Times New Roman" w:eastAsia="Times New Roman" w:hAnsi="Times New Roman" w:cs="Times New Roman"/>
          <w:sz w:val="24"/>
          <w:szCs w:val="24"/>
          <w:lang w:val="en-ID"/>
        </w:rPr>
        <w:t xml:space="preserve"> Generation” is a new identity that takes pride in collaboration, enjoys sharing, and is always there to offer solutions when others are facing difficulties. </w:t>
      </w:r>
    </w:p>
    <w:p w14:paraId="1521343B" w14:textId="77777777" w:rsidR="007479A3" w:rsidRDefault="007479A3" w:rsidP="007479A3">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00550741" w:rsidRPr="007479A3">
        <w:rPr>
          <w:rFonts w:ascii="Times New Roman" w:eastAsia="Times New Roman" w:hAnsi="Times New Roman" w:cs="Times New Roman"/>
          <w:sz w:val="24"/>
          <w:szCs w:val="24"/>
          <w:lang w:val="en-ID"/>
        </w:rPr>
        <w:t>The transformation towards inclusive social piety is an urgent need for Generation Z. Through the guidance of Surah Al-Ma'un, barren digital individualism can be transformed into a lush garden of solidarity. This is the way out for those who want to remain relevant in the modern world without losing their humanity and substantive religiousness. Social piety is no longer an option, but a necessity to save civilization.</w:t>
      </w:r>
    </w:p>
    <w:p w14:paraId="389309A4" w14:textId="77777777" w:rsidR="007479A3" w:rsidRDefault="007479A3" w:rsidP="007479A3">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7479A3">
        <w:rPr>
          <w:rFonts w:ascii="Times New Roman" w:eastAsia="Times New Roman" w:hAnsi="Times New Roman" w:cs="Times New Roman"/>
          <w:sz w:val="24"/>
          <w:szCs w:val="24"/>
          <w:lang w:val="en-ID"/>
        </w:rPr>
        <w:t xml:space="preserve">Becoming financially independent and successful is indeed the dream of many young people today, but success that is only enjoyed alone often feels hollow and triggers endless anxiety. Through the model of inclusive social righteousness, we are reminded that true independence is not about how strong we stand alone, but about how much of others' burdens we can lighten. When we begin to shift our focus from “I” to “We,” we are not only helping others, but also healing the loneliness and emptiness within ourselves. </w:t>
      </w:r>
    </w:p>
    <w:p w14:paraId="33C5ECB0" w14:textId="77777777" w:rsidR="007479A3" w:rsidRDefault="007479A3" w:rsidP="007479A3">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7479A3">
        <w:rPr>
          <w:rFonts w:ascii="Times New Roman" w:eastAsia="Times New Roman" w:hAnsi="Times New Roman" w:cs="Times New Roman"/>
          <w:sz w:val="24"/>
          <w:szCs w:val="24"/>
          <w:lang w:val="en-ID"/>
        </w:rPr>
        <w:t xml:space="preserve">Small acts of kindness done sincerely, even without the spotlight of cameras, are the most tangible form of resistance against an increasingly cold and individualistic digital world. By sharing useful information, maintaining proper conduct on social media, and actively participating in social movements, we are building “Digital Organic Solidarity.” This is the new face of today's Muslim community: those who are skilled at navigating algorithms yet remain humble in supporting and sharing with one another, just like a single body that strengthens each other. </w:t>
      </w:r>
    </w:p>
    <w:p w14:paraId="5DE23636" w14:textId="4B15EF7B" w:rsidR="00550741" w:rsidRPr="007479A3" w:rsidRDefault="007479A3" w:rsidP="007479A3">
      <w:pP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550741" w:rsidRPr="007479A3">
        <w:rPr>
          <w:rFonts w:ascii="Times New Roman" w:eastAsia="Times New Roman" w:hAnsi="Times New Roman" w:cs="Times New Roman"/>
          <w:sz w:val="24"/>
          <w:szCs w:val="24"/>
          <w:lang w:val="en-ID"/>
        </w:rPr>
        <w:t>The identity of the “</w:t>
      </w:r>
      <w:proofErr w:type="spellStart"/>
      <w:r w:rsidR="00550741" w:rsidRPr="007479A3">
        <w:rPr>
          <w:rFonts w:ascii="Times New Roman" w:eastAsia="Times New Roman" w:hAnsi="Times New Roman" w:cs="Times New Roman"/>
          <w:sz w:val="24"/>
          <w:szCs w:val="24"/>
          <w:lang w:val="en-ID"/>
        </w:rPr>
        <w:t>Ma'un</w:t>
      </w:r>
      <w:proofErr w:type="spellEnd"/>
      <w:r w:rsidR="00550741" w:rsidRPr="007479A3">
        <w:rPr>
          <w:rFonts w:ascii="Times New Roman" w:eastAsia="Times New Roman" w:hAnsi="Times New Roman" w:cs="Times New Roman"/>
          <w:sz w:val="24"/>
          <w:szCs w:val="24"/>
          <w:lang w:val="en-ID"/>
        </w:rPr>
        <w:t xml:space="preserve"> Generation” is the answer for the future of our civilization. We </w:t>
      </w:r>
      <w:proofErr w:type="gramStart"/>
      <w:r w:rsidR="00550741" w:rsidRPr="007479A3">
        <w:rPr>
          <w:rFonts w:ascii="Times New Roman" w:eastAsia="Times New Roman" w:hAnsi="Times New Roman" w:cs="Times New Roman"/>
          <w:sz w:val="24"/>
          <w:szCs w:val="24"/>
          <w:lang w:val="en-ID"/>
        </w:rPr>
        <w:t>don't</w:t>
      </w:r>
      <w:proofErr w:type="gramEnd"/>
      <w:r w:rsidR="00550741" w:rsidRPr="007479A3">
        <w:rPr>
          <w:rFonts w:ascii="Times New Roman" w:eastAsia="Times New Roman" w:hAnsi="Times New Roman" w:cs="Times New Roman"/>
          <w:sz w:val="24"/>
          <w:szCs w:val="24"/>
          <w:lang w:val="en-ID"/>
        </w:rPr>
        <w:t xml:space="preserve"> have to be old-fashioned to be religious; we just need to be useful human beings. By making independence a means to empower others, we prove that Islam always has a warm solution for every era. Let us transform this barren individualism into a lush garden of goodness, where every achievement of ours becomes a bridge to the happiness of many.</w:t>
      </w:r>
    </w:p>
    <w:p w14:paraId="1E8C1D57" w14:textId="77777777" w:rsidR="00550741" w:rsidRPr="00FE0F9C" w:rsidRDefault="00550741" w:rsidP="00784D7A">
      <w:pPr>
        <w:tabs>
          <w:tab w:val="left" w:pos="567"/>
        </w:tabs>
        <w:spacing w:after="0"/>
        <w:jc w:val="both"/>
        <w:rPr>
          <w:rFonts w:ascii="Times New Roman" w:eastAsia="Times New Roman" w:hAnsi="Times New Roman" w:cs="Times New Roman"/>
          <w:bCs/>
          <w:color w:val="000000"/>
          <w:sz w:val="24"/>
          <w:szCs w:val="24"/>
          <w:lang w:val="en-ID"/>
        </w:rPr>
      </w:pPr>
    </w:p>
    <w:p w14:paraId="6CCF09B2" w14:textId="7F419EC0" w:rsidR="00E0672C" w:rsidRPr="00EB3B83" w:rsidRDefault="00E0672C" w:rsidP="00EB3B83">
      <w:pPr>
        <w:pStyle w:val="ListParagraph"/>
        <w:numPr>
          <w:ilvl w:val="0"/>
          <w:numId w:val="1"/>
        </w:numPr>
        <w:tabs>
          <w:tab w:val="left" w:pos="567"/>
        </w:tabs>
        <w:spacing w:after="0"/>
        <w:jc w:val="both"/>
        <w:rPr>
          <w:rFonts w:ascii="Times New Roman" w:eastAsia="Times New Roman" w:hAnsi="Times New Roman" w:cs="Times New Roman"/>
          <w:b/>
          <w:color w:val="000000"/>
          <w:sz w:val="24"/>
          <w:szCs w:val="24"/>
        </w:rPr>
      </w:pPr>
      <w:r w:rsidRPr="00EB3B83">
        <w:rPr>
          <w:rFonts w:ascii="Times New Roman" w:eastAsia="Times New Roman" w:hAnsi="Times New Roman" w:cs="Times New Roman"/>
          <w:b/>
          <w:color w:val="000000"/>
          <w:sz w:val="24"/>
          <w:szCs w:val="24"/>
        </w:rPr>
        <w:t>CONCLUSION</w:t>
      </w:r>
    </w:p>
    <w:p w14:paraId="0541B665" w14:textId="77777777" w:rsidR="00FD6C2E" w:rsidRDefault="00FD6C2E" w:rsidP="00FD6C2E">
      <w:pPr>
        <w:pBdr>
          <w:top w:val="nil"/>
          <w:left w:val="nil"/>
          <w:bottom w:val="nil"/>
          <w:right w:val="nil"/>
          <w:between w:val="nil"/>
        </w:pBd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Pr="00FD6C2E">
        <w:rPr>
          <w:rFonts w:ascii="Times New Roman" w:eastAsia="Times New Roman" w:hAnsi="Times New Roman" w:cs="Times New Roman"/>
          <w:sz w:val="24"/>
          <w:szCs w:val="24"/>
          <w:lang w:val="en-ID"/>
        </w:rPr>
        <w:t>Based on sociological and theological analysis, this study concludes that the phenomenon of hyper-independence among Generation Z is a serious problem that threatens social cohesion and mental health. Extreme independence triggered by the digital ecosystem has shifted the paradigm from “mutual dependence” to “self-sufficiency,” which automatically weakens social capital in society. This individualism is not merely a lifestyle, but a form of social dysfunction that distances individuals from their human nature as communal beings created to know and help one another.</w:t>
      </w:r>
    </w:p>
    <w:p w14:paraId="6671F408" w14:textId="77777777" w:rsidR="00FD6C2E" w:rsidRDefault="00FD6C2E" w:rsidP="00FD6C2E">
      <w:pPr>
        <w:pBdr>
          <w:top w:val="nil"/>
          <w:left w:val="nil"/>
          <w:bottom w:val="nil"/>
          <w:right w:val="nil"/>
          <w:between w:val="nil"/>
        </w:pBd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Pr="00FD6C2E">
        <w:rPr>
          <w:rFonts w:ascii="Times New Roman" w:eastAsia="Times New Roman" w:hAnsi="Times New Roman" w:cs="Times New Roman"/>
          <w:sz w:val="24"/>
          <w:szCs w:val="24"/>
          <w:lang w:val="en-ID"/>
        </w:rPr>
        <w:t xml:space="preserve">Surah Al-Ma'un serves as a highly relevant instrument of criticism for deconstructing such </w:t>
      </w:r>
      <w:proofErr w:type="spellStart"/>
      <w:r w:rsidRPr="00FD6C2E">
        <w:rPr>
          <w:rFonts w:ascii="Times New Roman" w:eastAsia="Times New Roman" w:hAnsi="Times New Roman" w:cs="Times New Roman"/>
          <w:sz w:val="24"/>
          <w:szCs w:val="24"/>
          <w:lang w:val="en-ID"/>
        </w:rPr>
        <w:t>behavior</w:t>
      </w:r>
      <w:proofErr w:type="spellEnd"/>
      <w:r w:rsidRPr="00FD6C2E">
        <w:rPr>
          <w:rFonts w:ascii="Times New Roman" w:eastAsia="Times New Roman" w:hAnsi="Times New Roman" w:cs="Times New Roman"/>
          <w:sz w:val="24"/>
          <w:szCs w:val="24"/>
          <w:lang w:val="en-ID"/>
        </w:rPr>
        <w:t>. The Qur'an radically asserts that ritual piety that has no social impact is a falsehood or “deception of religion.” The term al-</w:t>
      </w:r>
      <w:proofErr w:type="spellStart"/>
      <w:r w:rsidRPr="00FD6C2E">
        <w:rPr>
          <w:rFonts w:ascii="Times New Roman" w:eastAsia="Times New Roman" w:hAnsi="Times New Roman" w:cs="Times New Roman"/>
          <w:sz w:val="24"/>
          <w:szCs w:val="24"/>
          <w:lang w:val="en-ID"/>
        </w:rPr>
        <w:t>ma'un</w:t>
      </w:r>
      <w:proofErr w:type="spellEnd"/>
      <w:r w:rsidRPr="00FD6C2E">
        <w:rPr>
          <w:rFonts w:ascii="Times New Roman" w:eastAsia="Times New Roman" w:hAnsi="Times New Roman" w:cs="Times New Roman"/>
          <w:sz w:val="24"/>
          <w:szCs w:val="24"/>
          <w:lang w:val="en-ID"/>
        </w:rPr>
        <w:t>, reinterpreted in the digital context, encompasses all resources, information, and time that should be collaborated for the common good. Failure to share these “social assets” is a key indicator of the spiritual negligence warned against by the sacred text.</w:t>
      </w:r>
    </w:p>
    <w:p w14:paraId="32DDB467" w14:textId="77777777" w:rsidR="00FD6C2E" w:rsidRDefault="00FD6C2E" w:rsidP="00FD6C2E">
      <w:pPr>
        <w:pBdr>
          <w:top w:val="nil"/>
          <w:left w:val="nil"/>
          <w:bottom w:val="nil"/>
          <w:right w:val="nil"/>
          <w:between w:val="nil"/>
        </w:pBd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Pr="00FD6C2E">
        <w:rPr>
          <w:rFonts w:ascii="Times New Roman" w:eastAsia="Times New Roman" w:hAnsi="Times New Roman" w:cs="Times New Roman"/>
          <w:sz w:val="24"/>
          <w:szCs w:val="24"/>
          <w:lang w:val="en-ID"/>
        </w:rPr>
        <w:t xml:space="preserve">As a solution, this study offers an Inclusive Social Piety model. This model encourages a transformation from narcissistic individualism to inclusive organic solidarity. For Generation </w:t>
      </w:r>
      <w:r w:rsidRPr="00FD6C2E">
        <w:rPr>
          <w:rFonts w:ascii="Times New Roman" w:eastAsia="Times New Roman" w:hAnsi="Times New Roman" w:cs="Times New Roman"/>
          <w:sz w:val="24"/>
          <w:szCs w:val="24"/>
          <w:lang w:val="en-ID"/>
        </w:rPr>
        <w:lastRenderedPageBreak/>
        <w:t xml:space="preserve">Z, being religious in the digital age means being an individual who </w:t>
      </w:r>
      <w:proofErr w:type="gramStart"/>
      <w:r w:rsidRPr="00FD6C2E">
        <w:rPr>
          <w:rFonts w:ascii="Times New Roman" w:eastAsia="Times New Roman" w:hAnsi="Times New Roman" w:cs="Times New Roman"/>
          <w:sz w:val="24"/>
          <w:szCs w:val="24"/>
          <w:lang w:val="en-ID"/>
        </w:rPr>
        <w:t>is able to</w:t>
      </w:r>
      <w:proofErr w:type="gramEnd"/>
      <w:r w:rsidRPr="00FD6C2E">
        <w:rPr>
          <w:rFonts w:ascii="Times New Roman" w:eastAsia="Times New Roman" w:hAnsi="Times New Roman" w:cs="Times New Roman"/>
          <w:sz w:val="24"/>
          <w:szCs w:val="24"/>
          <w:lang w:val="en-ID"/>
        </w:rPr>
        <w:t xml:space="preserve"> integrate technological independence with genuine social awareness. This model requires “Digital Altruism” and empowering independence, where every individual achievement must contribute positively to their environment.</w:t>
      </w:r>
    </w:p>
    <w:p w14:paraId="47D9EA8C" w14:textId="7E5E99FF" w:rsidR="00FD6C2E" w:rsidRDefault="00FD6C2E" w:rsidP="00FD6C2E">
      <w:pPr>
        <w:pBdr>
          <w:top w:val="nil"/>
          <w:left w:val="nil"/>
          <w:bottom w:val="nil"/>
          <w:right w:val="nil"/>
          <w:between w:val="nil"/>
        </w:pBdr>
        <w:tabs>
          <w:tab w:val="left" w:pos="567"/>
        </w:tabs>
        <w:spacing w:after="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Pr="00FD6C2E">
        <w:rPr>
          <w:rFonts w:ascii="Times New Roman" w:eastAsia="Times New Roman" w:hAnsi="Times New Roman" w:cs="Times New Roman"/>
          <w:sz w:val="24"/>
          <w:szCs w:val="24"/>
          <w:lang w:val="en-ID"/>
        </w:rPr>
        <w:t>The implications of this research are crucial for the development of character education curricula in higher education. The integration of Al-Ma'un values with local wisdom can serve as a bulwark for students in facing the onslaught of digital individualism. By grounding Qur'anic values in real action, Generation Z will not only become intelligent technocrats, but also agents of change with spiritual depth and social acumen for the realization of a more just and civilized society</w:t>
      </w:r>
      <w:r>
        <w:rPr>
          <w:rFonts w:ascii="Times New Roman" w:eastAsia="Times New Roman" w:hAnsi="Times New Roman" w:cs="Times New Roman"/>
          <w:sz w:val="24"/>
          <w:szCs w:val="24"/>
          <w:lang w:val="en-ID"/>
        </w:rPr>
        <w:t>.</w:t>
      </w:r>
    </w:p>
    <w:p w14:paraId="5DBEA40C" w14:textId="77777777" w:rsidR="003733DB" w:rsidRPr="00CB092F" w:rsidRDefault="003733DB" w:rsidP="00FD6C2E">
      <w:pPr>
        <w:pBdr>
          <w:top w:val="nil"/>
          <w:left w:val="nil"/>
          <w:bottom w:val="nil"/>
          <w:right w:val="nil"/>
          <w:between w:val="nil"/>
        </w:pBdr>
        <w:tabs>
          <w:tab w:val="left" w:pos="567"/>
        </w:tabs>
        <w:spacing w:after="0"/>
        <w:jc w:val="both"/>
        <w:rPr>
          <w:rFonts w:ascii="Times New Roman" w:eastAsia="Times New Roman" w:hAnsi="Times New Roman" w:cs="Times New Roman"/>
          <w:sz w:val="24"/>
          <w:szCs w:val="24"/>
          <w:lang w:val="en-ID"/>
        </w:rPr>
      </w:pPr>
    </w:p>
    <w:p w14:paraId="547AECC6" w14:textId="12B9611B" w:rsidR="00AE5186" w:rsidRPr="005B3154" w:rsidRDefault="00B9227D" w:rsidP="008B6238">
      <w:pPr>
        <w:pStyle w:val="ListParagraph"/>
        <w:numPr>
          <w:ilvl w:val="0"/>
          <w:numId w:val="159"/>
        </w:numPr>
        <w:pBdr>
          <w:top w:val="nil"/>
          <w:left w:val="nil"/>
          <w:bottom w:val="nil"/>
          <w:right w:val="nil"/>
          <w:between w:val="nil"/>
        </w:pBdr>
        <w:spacing w:after="0"/>
        <w:jc w:val="both"/>
        <w:rPr>
          <w:rFonts w:ascii="Times New Roman" w:eastAsia="Times New Roman" w:hAnsi="Times New Roman" w:cs="Times New Roman"/>
          <w:b/>
          <w:color w:val="000000"/>
          <w:sz w:val="24"/>
          <w:szCs w:val="24"/>
        </w:rPr>
      </w:pPr>
      <w:r w:rsidRPr="005B3154">
        <w:rPr>
          <w:rFonts w:ascii="Times New Roman" w:eastAsia="Times New Roman" w:hAnsi="Times New Roman" w:cs="Times New Roman"/>
          <w:b/>
          <w:color w:val="000000"/>
          <w:sz w:val="24"/>
          <w:szCs w:val="24"/>
        </w:rPr>
        <w:t>REFERENCES</w:t>
      </w:r>
    </w:p>
    <w:p w14:paraId="37B18803" w14:textId="465667F2"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8B6238">
        <w:rPr>
          <w:rFonts w:ascii="Times New Roman" w:hAnsi="Times New Roman" w:cs="Times New Roman"/>
          <w:noProof/>
          <w:sz w:val="24"/>
        </w:rPr>
        <w:t xml:space="preserve">Aksin Wijaya. (2021). </w:t>
      </w:r>
      <w:r w:rsidRPr="008B6238">
        <w:rPr>
          <w:rFonts w:ascii="Times New Roman" w:hAnsi="Times New Roman" w:cs="Times New Roman"/>
          <w:i/>
          <w:iCs/>
          <w:noProof/>
          <w:sz w:val="24"/>
        </w:rPr>
        <w:t>Menyusuri Jejak Al-Qur’an dalam Kehidupan Sosial</w:t>
      </w:r>
      <w:r w:rsidRPr="008B6238">
        <w:rPr>
          <w:rFonts w:ascii="Times New Roman" w:hAnsi="Times New Roman" w:cs="Times New Roman"/>
          <w:noProof/>
          <w:sz w:val="24"/>
        </w:rPr>
        <w:t>. IRCiSoD.</w:t>
      </w:r>
    </w:p>
    <w:p w14:paraId="30BBAB0A"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t xml:space="preserve">Al-Bukhari, M. bin I. (2016). </w:t>
      </w:r>
      <w:r w:rsidRPr="008B6238">
        <w:rPr>
          <w:rFonts w:ascii="Times New Roman" w:hAnsi="Times New Roman" w:cs="Times New Roman"/>
          <w:i/>
          <w:iCs/>
          <w:noProof/>
          <w:sz w:val="24"/>
        </w:rPr>
        <w:t>Shahih al-Bukhari, No. 13</w:t>
      </w:r>
      <w:r w:rsidRPr="008B6238">
        <w:rPr>
          <w:rFonts w:ascii="Times New Roman" w:hAnsi="Times New Roman" w:cs="Times New Roman"/>
          <w:noProof/>
          <w:sz w:val="24"/>
        </w:rPr>
        <w:t>. Dar Thauq al-Najah.</w:t>
      </w:r>
    </w:p>
    <w:p w14:paraId="2A9D7135"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t xml:space="preserve">Brown, B. (2017). </w:t>
      </w:r>
      <w:r w:rsidRPr="008B6238">
        <w:rPr>
          <w:rFonts w:ascii="Times New Roman" w:hAnsi="Times New Roman" w:cs="Times New Roman"/>
          <w:i/>
          <w:iCs/>
          <w:noProof/>
          <w:sz w:val="24"/>
        </w:rPr>
        <w:t>Braving the Wilderness: The Quest for True Belonging and the Courage to Stand Alone</w:t>
      </w:r>
      <w:r w:rsidRPr="008B6238">
        <w:rPr>
          <w:rFonts w:ascii="Times New Roman" w:hAnsi="Times New Roman" w:cs="Times New Roman"/>
          <w:noProof/>
          <w:sz w:val="24"/>
        </w:rPr>
        <w:t>. Random House.</w:t>
      </w:r>
    </w:p>
    <w:p w14:paraId="750CB82C"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t xml:space="preserve">Fadl, K. A. El. (2015). </w:t>
      </w:r>
      <w:r w:rsidRPr="008B6238">
        <w:rPr>
          <w:rFonts w:ascii="Times New Roman" w:hAnsi="Times New Roman" w:cs="Times New Roman"/>
          <w:i/>
          <w:iCs/>
          <w:noProof/>
          <w:sz w:val="24"/>
        </w:rPr>
        <w:t>Reasoning with God: Reclaiming Shari’ah in the Modern Age</w:t>
      </w:r>
      <w:r w:rsidRPr="008B6238">
        <w:rPr>
          <w:rFonts w:ascii="Times New Roman" w:hAnsi="Times New Roman" w:cs="Times New Roman"/>
          <w:noProof/>
          <w:sz w:val="24"/>
        </w:rPr>
        <w:t>. Rowman &amp; Littlefield.</w:t>
      </w:r>
    </w:p>
    <w:p w14:paraId="0402597D"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t xml:space="preserve">Faiz, F. (2020). </w:t>
      </w:r>
      <w:r w:rsidRPr="008B6238">
        <w:rPr>
          <w:rFonts w:ascii="Times New Roman" w:hAnsi="Times New Roman" w:cs="Times New Roman"/>
          <w:i/>
          <w:iCs/>
          <w:noProof/>
          <w:sz w:val="24"/>
        </w:rPr>
        <w:t>Menjadi Manusia, Menjadi Hamba</w:t>
      </w:r>
      <w:r w:rsidRPr="008B6238">
        <w:rPr>
          <w:rFonts w:ascii="Times New Roman" w:hAnsi="Times New Roman" w:cs="Times New Roman"/>
          <w:noProof/>
          <w:sz w:val="24"/>
        </w:rPr>
        <w:t>. Naura Books.</w:t>
      </w:r>
    </w:p>
    <w:p w14:paraId="692FBA4B"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t xml:space="preserve">Grant, A. (2021). </w:t>
      </w:r>
      <w:r w:rsidRPr="008B6238">
        <w:rPr>
          <w:rFonts w:ascii="Times New Roman" w:hAnsi="Times New Roman" w:cs="Times New Roman"/>
          <w:i/>
          <w:iCs/>
          <w:noProof/>
          <w:sz w:val="24"/>
        </w:rPr>
        <w:t>Think Again: The Power of Knowing What You Don’t Know</w:t>
      </w:r>
      <w:r w:rsidRPr="008B6238">
        <w:rPr>
          <w:rFonts w:ascii="Times New Roman" w:hAnsi="Times New Roman" w:cs="Times New Roman"/>
          <w:noProof/>
          <w:sz w:val="24"/>
        </w:rPr>
        <w:t>. Viking.</w:t>
      </w:r>
    </w:p>
    <w:p w14:paraId="670ABDB0"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t xml:space="preserve">Hamka. (2015). </w:t>
      </w:r>
      <w:r w:rsidRPr="008B6238">
        <w:rPr>
          <w:rFonts w:ascii="Times New Roman" w:hAnsi="Times New Roman" w:cs="Times New Roman"/>
          <w:i/>
          <w:iCs/>
          <w:noProof/>
          <w:sz w:val="24"/>
        </w:rPr>
        <w:t>Tafsir Al-Azhar, Jilid 9</w:t>
      </w:r>
      <w:r w:rsidRPr="008B6238">
        <w:rPr>
          <w:rFonts w:ascii="Times New Roman" w:hAnsi="Times New Roman" w:cs="Times New Roman"/>
          <w:noProof/>
          <w:sz w:val="24"/>
        </w:rPr>
        <w:t>. Gema Insani Press.</w:t>
      </w:r>
    </w:p>
    <w:p w14:paraId="221BFF1A"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t xml:space="preserve">Hosen, N. (2018). </w:t>
      </w:r>
      <w:r w:rsidRPr="008B6238">
        <w:rPr>
          <w:rFonts w:ascii="Times New Roman" w:hAnsi="Times New Roman" w:cs="Times New Roman"/>
          <w:i/>
          <w:iCs/>
          <w:noProof/>
          <w:sz w:val="24"/>
        </w:rPr>
        <w:t>Saring Sebelum Sharing: Menjadi Muslim Cerdas di Era Digital</w:t>
      </w:r>
      <w:r w:rsidRPr="008B6238">
        <w:rPr>
          <w:rFonts w:ascii="Times New Roman" w:hAnsi="Times New Roman" w:cs="Times New Roman"/>
          <w:noProof/>
          <w:sz w:val="24"/>
        </w:rPr>
        <w:t>. Bentang Pustaka.</w:t>
      </w:r>
    </w:p>
    <w:p w14:paraId="27164D15"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t xml:space="preserve">Hosen, N. (2019). </w:t>
      </w:r>
      <w:r w:rsidRPr="008B6238">
        <w:rPr>
          <w:rFonts w:ascii="Times New Roman" w:hAnsi="Times New Roman" w:cs="Times New Roman"/>
          <w:i/>
          <w:iCs/>
          <w:noProof/>
          <w:sz w:val="24"/>
        </w:rPr>
        <w:t>Tafsir Al-Qur’an di Medsos</w:t>
      </w:r>
      <w:r w:rsidRPr="008B6238">
        <w:rPr>
          <w:rFonts w:ascii="Times New Roman" w:hAnsi="Times New Roman" w:cs="Times New Roman"/>
          <w:noProof/>
          <w:sz w:val="24"/>
        </w:rPr>
        <w:t>. Bentang Pustaka.</w:t>
      </w:r>
    </w:p>
    <w:p w14:paraId="1D97E0CB"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t xml:space="preserve">Juhannis, H. (2022). </w:t>
      </w:r>
      <w:r w:rsidRPr="008B6238">
        <w:rPr>
          <w:rFonts w:ascii="Times New Roman" w:hAnsi="Times New Roman" w:cs="Times New Roman"/>
          <w:i/>
          <w:iCs/>
          <w:noProof/>
          <w:sz w:val="24"/>
        </w:rPr>
        <w:t>Melawan Individualisme Digital</w:t>
      </w:r>
      <w:r w:rsidRPr="008B6238">
        <w:rPr>
          <w:rFonts w:ascii="Times New Roman" w:hAnsi="Times New Roman" w:cs="Times New Roman"/>
          <w:noProof/>
          <w:sz w:val="24"/>
        </w:rPr>
        <w:t>. Alauddin Press.</w:t>
      </w:r>
    </w:p>
    <w:p w14:paraId="66978E21"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t xml:space="preserve">K, N. (2018). </w:t>
      </w:r>
      <w:r w:rsidRPr="008B6238">
        <w:rPr>
          <w:rFonts w:ascii="Times New Roman" w:hAnsi="Times New Roman" w:cs="Times New Roman"/>
          <w:i/>
          <w:iCs/>
          <w:noProof/>
          <w:sz w:val="24"/>
        </w:rPr>
        <w:t>Internalisasi Nilai-Nilai Budaya Luwu dalam Pendidikan Islam</w:t>
      </w:r>
      <w:r w:rsidRPr="008B6238">
        <w:rPr>
          <w:rFonts w:ascii="Times New Roman" w:hAnsi="Times New Roman" w:cs="Times New Roman"/>
          <w:noProof/>
          <w:sz w:val="24"/>
        </w:rPr>
        <w:t>. IAIN Palopo Press.</w:t>
      </w:r>
    </w:p>
    <w:p w14:paraId="5F3485A4"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t xml:space="preserve">Mila Sari et. al. (2022). </w:t>
      </w:r>
      <w:r w:rsidRPr="008B6238">
        <w:rPr>
          <w:rFonts w:ascii="Times New Roman" w:hAnsi="Times New Roman" w:cs="Times New Roman"/>
          <w:i/>
          <w:iCs/>
          <w:noProof/>
          <w:sz w:val="24"/>
        </w:rPr>
        <w:t>Metodologi Penelitian Pustaka (Library Research)</w:t>
      </w:r>
      <w:r w:rsidRPr="008B6238">
        <w:rPr>
          <w:rFonts w:ascii="Times New Roman" w:hAnsi="Times New Roman" w:cs="Times New Roman"/>
          <w:noProof/>
          <w:sz w:val="24"/>
        </w:rPr>
        <w:t>. Global Eksekutif Teknologi.</w:t>
      </w:r>
    </w:p>
    <w:p w14:paraId="7CF7D5DE"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t xml:space="preserve">Nashir, H. (2020). </w:t>
      </w:r>
      <w:r w:rsidRPr="008B6238">
        <w:rPr>
          <w:rFonts w:ascii="Times New Roman" w:hAnsi="Times New Roman" w:cs="Times New Roman"/>
          <w:i/>
          <w:iCs/>
          <w:noProof/>
          <w:sz w:val="24"/>
        </w:rPr>
        <w:t>Moderasi Indonesia: Menjaga Keseimbangan Sosial</w:t>
      </w:r>
      <w:r w:rsidRPr="008B6238">
        <w:rPr>
          <w:rFonts w:ascii="Times New Roman" w:hAnsi="Times New Roman" w:cs="Times New Roman"/>
          <w:noProof/>
          <w:sz w:val="24"/>
        </w:rPr>
        <w:t>. Kompas.</w:t>
      </w:r>
    </w:p>
    <w:p w14:paraId="4AD49810"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t xml:space="preserve">Oldenburg, R. (2015). </w:t>
      </w:r>
      <w:r w:rsidRPr="008B6238">
        <w:rPr>
          <w:rFonts w:ascii="Times New Roman" w:hAnsi="Times New Roman" w:cs="Times New Roman"/>
          <w:i/>
          <w:iCs/>
          <w:noProof/>
          <w:sz w:val="24"/>
        </w:rPr>
        <w:t>The Great Good Place</w:t>
      </w:r>
      <w:r w:rsidRPr="008B6238">
        <w:rPr>
          <w:rFonts w:ascii="Times New Roman" w:hAnsi="Times New Roman" w:cs="Times New Roman"/>
          <w:noProof/>
          <w:sz w:val="24"/>
        </w:rPr>
        <w:t>. Marlowe &amp; Company.</w:t>
      </w:r>
    </w:p>
    <w:p w14:paraId="58DA85BD"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t xml:space="preserve">Schnitker, S. A. (2020). Patience and Well-being. </w:t>
      </w:r>
      <w:r w:rsidRPr="008B6238">
        <w:rPr>
          <w:rFonts w:ascii="Times New Roman" w:hAnsi="Times New Roman" w:cs="Times New Roman"/>
          <w:i/>
          <w:iCs/>
          <w:noProof/>
          <w:sz w:val="24"/>
        </w:rPr>
        <w:t>Journal of Psychology and Theology</w:t>
      </w:r>
      <w:r w:rsidRPr="008B6238">
        <w:rPr>
          <w:rFonts w:ascii="Times New Roman" w:hAnsi="Times New Roman" w:cs="Times New Roman"/>
          <w:noProof/>
          <w:sz w:val="24"/>
        </w:rPr>
        <w:t xml:space="preserve">, </w:t>
      </w:r>
      <w:r w:rsidRPr="008B6238">
        <w:rPr>
          <w:rFonts w:ascii="Times New Roman" w:hAnsi="Times New Roman" w:cs="Times New Roman"/>
          <w:i/>
          <w:iCs/>
          <w:noProof/>
          <w:sz w:val="24"/>
        </w:rPr>
        <w:t>1</w:t>
      </w:r>
      <w:r w:rsidRPr="008B6238">
        <w:rPr>
          <w:rFonts w:ascii="Times New Roman" w:hAnsi="Times New Roman" w:cs="Times New Roman"/>
          <w:noProof/>
          <w:sz w:val="24"/>
        </w:rPr>
        <w:t>(48), 18.</w:t>
      </w:r>
    </w:p>
    <w:p w14:paraId="52497B07"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t xml:space="preserve">Shihab, M. Q. (1997). </w:t>
      </w:r>
      <w:r w:rsidRPr="008B6238">
        <w:rPr>
          <w:rFonts w:ascii="Times New Roman" w:hAnsi="Times New Roman" w:cs="Times New Roman"/>
          <w:i/>
          <w:iCs/>
          <w:noProof/>
          <w:sz w:val="24"/>
        </w:rPr>
        <w:t>Wawasan al-Qur’an</w:t>
      </w:r>
      <w:r w:rsidRPr="008B6238">
        <w:rPr>
          <w:rFonts w:ascii="Times New Roman" w:hAnsi="Times New Roman" w:cs="Times New Roman"/>
          <w:noProof/>
          <w:sz w:val="24"/>
        </w:rPr>
        <w:t>.</w:t>
      </w:r>
    </w:p>
    <w:p w14:paraId="68018D70"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t xml:space="preserve">Shihab, M. Q. (2017). </w:t>
      </w:r>
      <w:r w:rsidRPr="008B6238">
        <w:rPr>
          <w:rFonts w:ascii="Times New Roman" w:hAnsi="Times New Roman" w:cs="Times New Roman"/>
          <w:i/>
          <w:iCs/>
          <w:noProof/>
          <w:sz w:val="24"/>
        </w:rPr>
        <w:t>Tafsir Al-Misbah: Pesan, Kesan dan Keserasian Al-Qur’an, Jilid 15</w:t>
      </w:r>
      <w:r w:rsidRPr="008B6238">
        <w:rPr>
          <w:rFonts w:ascii="Times New Roman" w:hAnsi="Times New Roman" w:cs="Times New Roman"/>
          <w:noProof/>
          <w:sz w:val="24"/>
        </w:rPr>
        <w:t>. Lentera Hati.</w:t>
      </w:r>
    </w:p>
    <w:p w14:paraId="1E9BEFFC"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t xml:space="preserve">Shihab, M. Q. (2023). </w:t>
      </w:r>
      <w:r w:rsidRPr="008B6238">
        <w:rPr>
          <w:rFonts w:ascii="Times New Roman" w:hAnsi="Times New Roman" w:cs="Times New Roman"/>
          <w:i/>
          <w:iCs/>
          <w:noProof/>
          <w:sz w:val="24"/>
        </w:rPr>
        <w:t>Wawasan Al-Qur’an tentang Ketertiban Sosial</w:t>
      </w:r>
      <w:r w:rsidRPr="008B6238">
        <w:rPr>
          <w:rFonts w:ascii="Times New Roman" w:hAnsi="Times New Roman" w:cs="Times New Roman"/>
          <w:noProof/>
          <w:sz w:val="24"/>
        </w:rPr>
        <w:t>. Lentera Hati.</w:t>
      </w:r>
    </w:p>
    <w:p w14:paraId="5F525868"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t xml:space="preserve">Sugiyono. (2020). </w:t>
      </w:r>
      <w:r w:rsidRPr="008B6238">
        <w:rPr>
          <w:rFonts w:ascii="Times New Roman" w:hAnsi="Times New Roman" w:cs="Times New Roman"/>
          <w:i/>
          <w:iCs/>
          <w:noProof/>
          <w:sz w:val="24"/>
        </w:rPr>
        <w:t>Metode Penelitian Kualitatif</w:t>
      </w:r>
      <w:r w:rsidRPr="008B6238">
        <w:rPr>
          <w:rFonts w:ascii="Times New Roman" w:hAnsi="Times New Roman" w:cs="Times New Roman"/>
          <w:noProof/>
          <w:sz w:val="24"/>
        </w:rPr>
        <w:t>. CV. Alfabeta.</w:t>
      </w:r>
    </w:p>
    <w:p w14:paraId="75168105"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t xml:space="preserve">Tönnies, F. (n.d.). </w:t>
      </w:r>
      <w:r w:rsidRPr="008B6238">
        <w:rPr>
          <w:rFonts w:ascii="Times New Roman" w:hAnsi="Times New Roman" w:cs="Times New Roman"/>
          <w:i/>
          <w:iCs/>
          <w:noProof/>
          <w:sz w:val="24"/>
        </w:rPr>
        <w:t>Community and Society (Gemeinschaft und Gesellschaft), ed. Jose Harris</w:t>
      </w:r>
      <w:r w:rsidRPr="008B6238">
        <w:rPr>
          <w:rFonts w:ascii="Times New Roman" w:hAnsi="Times New Roman" w:cs="Times New Roman"/>
          <w:noProof/>
          <w:sz w:val="24"/>
        </w:rPr>
        <w:t>. Cambridge University Press.</w:t>
      </w:r>
    </w:p>
    <w:p w14:paraId="7B608497"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lastRenderedPageBreak/>
        <w:t xml:space="preserve">Turkle, S. (2015). </w:t>
      </w:r>
      <w:r w:rsidRPr="008B6238">
        <w:rPr>
          <w:rFonts w:ascii="Times New Roman" w:hAnsi="Times New Roman" w:cs="Times New Roman"/>
          <w:i/>
          <w:iCs/>
          <w:noProof/>
          <w:sz w:val="24"/>
        </w:rPr>
        <w:t>Reclaiming Conversation: The Power of Talk in a Digital Age</w:t>
      </w:r>
      <w:r w:rsidRPr="008B6238">
        <w:rPr>
          <w:rFonts w:ascii="Times New Roman" w:hAnsi="Times New Roman" w:cs="Times New Roman"/>
          <w:noProof/>
          <w:sz w:val="24"/>
        </w:rPr>
        <w:t>. Basic Books.</w:t>
      </w:r>
    </w:p>
    <w:p w14:paraId="40CB84B9"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t xml:space="preserve">Turkle, S. (2017). </w:t>
      </w:r>
      <w:r w:rsidRPr="008B6238">
        <w:rPr>
          <w:rFonts w:ascii="Times New Roman" w:hAnsi="Times New Roman" w:cs="Times New Roman"/>
          <w:i/>
          <w:iCs/>
          <w:noProof/>
          <w:sz w:val="24"/>
        </w:rPr>
        <w:t>Alone Together: Why We Expect More from Technology and Less from Each Other</w:t>
      </w:r>
      <w:r w:rsidRPr="008B6238">
        <w:rPr>
          <w:rFonts w:ascii="Times New Roman" w:hAnsi="Times New Roman" w:cs="Times New Roman"/>
          <w:noProof/>
          <w:sz w:val="24"/>
        </w:rPr>
        <w:t>. Basic Books.</w:t>
      </w:r>
    </w:p>
    <w:p w14:paraId="5AAF8E63"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t xml:space="preserve">Twenge, J. M. (2017). </w:t>
      </w:r>
      <w:r w:rsidRPr="008B6238">
        <w:rPr>
          <w:rFonts w:ascii="Times New Roman" w:hAnsi="Times New Roman" w:cs="Times New Roman"/>
          <w:i/>
          <w:iCs/>
          <w:noProof/>
          <w:sz w:val="24"/>
        </w:rPr>
        <w:t>iGen: Why Today’s Super-Connected Kids Are Growing Up Less Rebellious, More Tolerant, Less Happy--and Completely Unprepared for Adulthood</w:t>
      </w:r>
      <w:r w:rsidRPr="008B6238">
        <w:rPr>
          <w:rFonts w:ascii="Times New Roman" w:hAnsi="Times New Roman" w:cs="Times New Roman"/>
          <w:noProof/>
          <w:sz w:val="24"/>
        </w:rPr>
        <w:t>. Atria Books.</w:t>
      </w:r>
    </w:p>
    <w:p w14:paraId="1BF65C5C" w14:textId="77777777" w:rsidR="008B6238" w:rsidRPr="008B6238" w:rsidRDefault="008B6238" w:rsidP="008B6238">
      <w:pPr>
        <w:widowControl w:val="0"/>
        <w:autoSpaceDE w:val="0"/>
        <w:autoSpaceDN w:val="0"/>
        <w:adjustRightInd w:val="0"/>
        <w:spacing w:after="0"/>
        <w:ind w:left="480" w:hanging="480"/>
        <w:jc w:val="both"/>
        <w:rPr>
          <w:rFonts w:ascii="Times New Roman" w:hAnsi="Times New Roman" w:cs="Times New Roman"/>
          <w:noProof/>
          <w:sz w:val="24"/>
        </w:rPr>
      </w:pPr>
      <w:r w:rsidRPr="008B6238">
        <w:rPr>
          <w:rFonts w:ascii="Times New Roman" w:hAnsi="Times New Roman" w:cs="Times New Roman"/>
          <w:noProof/>
          <w:sz w:val="24"/>
        </w:rPr>
        <w:t xml:space="preserve">Yusuf, M. (2019). </w:t>
      </w:r>
      <w:r w:rsidRPr="008B6238">
        <w:rPr>
          <w:rFonts w:ascii="Times New Roman" w:hAnsi="Times New Roman" w:cs="Times New Roman"/>
          <w:i/>
          <w:iCs/>
          <w:noProof/>
          <w:sz w:val="24"/>
        </w:rPr>
        <w:t>Karakter Mahasiswa dalam Perspektif Pendidikan Islam</w:t>
      </w:r>
      <w:r w:rsidRPr="008B6238">
        <w:rPr>
          <w:rFonts w:ascii="Times New Roman" w:hAnsi="Times New Roman" w:cs="Times New Roman"/>
          <w:noProof/>
          <w:sz w:val="24"/>
        </w:rPr>
        <w:t>. LP2M IAIN Palopo.</w:t>
      </w:r>
    </w:p>
    <w:p w14:paraId="2DD50830" w14:textId="5A09D5A8" w:rsidR="009955CA" w:rsidRPr="002E0CDF" w:rsidRDefault="008B6238" w:rsidP="008B6238">
      <w:pPr>
        <w:widowControl w:val="0"/>
        <w:autoSpaceDE w:val="0"/>
        <w:autoSpaceDN w:val="0"/>
        <w:adjustRightInd w:val="0"/>
        <w:spacing w:after="0"/>
        <w:ind w:left="480"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9955CA" w:rsidRPr="002E0CDF" w:rsidSect="00806976">
      <w:headerReference w:type="default" r:id="rId16"/>
      <w:footerReference w:type="even" r:id="rId17"/>
      <w:footerReference w:type="default" r:id="rId18"/>
      <w:pgSz w:w="11907" w:h="16840"/>
      <w:pgMar w:top="1440" w:right="1440" w:bottom="1440" w:left="1440" w:header="720" w:footer="1155" w:gutter="0"/>
      <w:pgNumType w:start="112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A820FA" w14:textId="77777777" w:rsidR="00210170" w:rsidRDefault="00210170">
      <w:pPr>
        <w:spacing w:after="0" w:line="240" w:lineRule="auto"/>
      </w:pPr>
      <w:r>
        <w:separator/>
      </w:r>
    </w:p>
  </w:endnote>
  <w:endnote w:type="continuationSeparator" w:id="0">
    <w:p w14:paraId="6B531C0C" w14:textId="77777777" w:rsidR="00210170" w:rsidRDefault="002101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PMQ Isep Misbah">
    <w:altName w:val="Arial"/>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6BF16B" w14:textId="77777777" w:rsidR="00C23D82" w:rsidRDefault="00C86B21">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4B197C13" w14:textId="77777777" w:rsidR="00C23D82" w:rsidRDefault="00C23D82">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color w:val="000000"/>
      </w:rPr>
      <w:id w:val="50351660"/>
      <w:docPartObj>
        <w:docPartGallery w:val="Page Numbers (Bottom of Page)"/>
        <w:docPartUnique/>
      </w:docPartObj>
    </w:sdtPr>
    <w:sdtContent>
      <w:p w14:paraId="0E72E0BC" w14:textId="3FDFA314" w:rsidR="00C23D82" w:rsidRDefault="007D19D4">
        <w:pPr>
          <w:pBdr>
            <w:top w:val="nil"/>
            <w:left w:val="nil"/>
            <w:bottom w:val="nil"/>
            <w:right w:val="nil"/>
            <w:between w:val="nil"/>
          </w:pBdr>
          <w:tabs>
            <w:tab w:val="center" w:pos="4680"/>
            <w:tab w:val="right" w:pos="9360"/>
          </w:tabs>
          <w:spacing w:after="0" w:line="240" w:lineRule="auto"/>
          <w:rPr>
            <w:color w:val="000000"/>
          </w:rPr>
        </w:pPr>
        <w:r w:rsidRPr="007D19D4">
          <w:rPr>
            <w:noProof/>
            <w:color w:val="000000"/>
          </w:rPr>
          <mc:AlternateContent>
            <mc:Choice Requires="wps">
              <w:drawing>
                <wp:anchor distT="0" distB="0" distL="114300" distR="114300" simplePos="0" relativeHeight="251665408" behindDoc="0" locked="0" layoutInCell="1" allowOverlap="1" wp14:anchorId="0C4CB85B" wp14:editId="2D98F745">
                  <wp:simplePos x="0" y="0"/>
                  <wp:positionH relativeFrom="margin">
                    <wp:align>center</wp:align>
                  </wp:positionH>
                  <wp:positionV relativeFrom="bottomMargin">
                    <wp:align>center</wp:align>
                  </wp:positionV>
                  <wp:extent cx="551815" cy="238760"/>
                  <wp:effectExtent l="19050" t="19050" r="19685" b="18415"/>
                  <wp:wrapNone/>
                  <wp:docPr id="251821558" name="Double Bracket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7359AF1B" w14:textId="77777777" w:rsidR="007D19D4" w:rsidRDefault="007D19D4">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0C4CB85B"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6" o:spid="_x0000_s1026" type="#_x0000_t185" style="position:absolute;margin-left:0;margin-top:0;width:43.45pt;height:18.8pt;z-index:251665408;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" filled="t" strokecolor="gray" strokeweight="2.25pt">
                  <v:textbox inset=",0,,0">
                    <w:txbxContent>
                      <w:p w14:paraId="7359AF1B" w14:textId="77777777" w:rsidR="007D19D4" w:rsidRDefault="007D19D4">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r w:rsidRPr="007D19D4">
          <w:rPr>
            <w:noProof/>
            <w:color w:val="000000"/>
          </w:rPr>
          <mc:AlternateContent>
            <mc:Choice Requires="wps">
              <w:drawing>
                <wp:anchor distT="0" distB="0" distL="114300" distR="114300" simplePos="0" relativeHeight="251664384" behindDoc="0" locked="0" layoutInCell="1" allowOverlap="1" wp14:anchorId="76494143" wp14:editId="3D84DA71">
                  <wp:simplePos x="0" y="0"/>
                  <wp:positionH relativeFrom="margin">
                    <wp:align>center</wp:align>
                  </wp:positionH>
                  <wp:positionV relativeFrom="bottomMargin">
                    <wp:align>center</wp:align>
                  </wp:positionV>
                  <wp:extent cx="5518150" cy="0"/>
                  <wp:effectExtent l="9525" t="9525" r="6350" b="9525"/>
                  <wp:wrapNone/>
                  <wp:docPr id="945965246"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w:pict>
                <v:shapetype w14:anchorId="3DD5BCAD" id="_x0000_t32" coordsize="21600,21600" o:spt="32" o:oned="t" path="m,l21600,21600e" filled="f">
                  <v:path arrowok="t" fillok="f" o:connecttype="none"/>
                  <o:lock v:ext="edit" shapetype="t"/>
                </v:shapetype>
                <v:shape id="Straight Arrow Connector 5" o:spid="_x0000_s1026" type="#_x0000_t32" style="position:absolute;margin-left:0;margin-top:0;width:434.5pt;height:0;z-index:25166438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" strokecolor="gray" strokeweight="1pt">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1A1109" w14:textId="77777777" w:rsidR="00210170" w:rsidRDefault="00210170">
      <w:pPr>
        <w:spacing w:after="0" w:line="240" w:lineRule="auto"/>
      </w:pPr>
      <w:r>
        <w:separator/>
      </w:r>
    </w:p>
  </w:footnote>
  <w:footnote w:type="continuationSeparator" w:id="0">
    <w:p w14:paraId="5E73C7EF" w14:textId="77777777" w:rsidR="00210170" w:rsidRDefault="002101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E83C96" w14:textId="16CF2D8F" w:rsidR="003355F4" w:rsidRPr="0047716D" w:rsidRDefault="003355F4" w:rsidP="003355F4">
    <w:pPr>
      <w:pBdr>
        <w:top w:val="nil"/>
        <w:left w:val="nil"/>
        <w:bottom w:val="nil"/>
        <w:right w:val="nil"/>
        <w:between w:val="nil"/>
      </w:pBdr>
      <w:tabs>
        <w:tab w:val="right" w:pos="9360"/>
      </w:tabs>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  </w:t>
    </w:r>
    <w:r w:rsidRPr="0047716D">
      <w:rPr>
        <w:rFonts w:ascii="Times New Roman" w:hAnsi="Times New Roman" w:cs="Times New Roman"/>
        <w:b/>
        <w:color w:val="000000"/>
        <w:sz w:val="20"/>
        <w:szCs w:val="20"/>
      </w:rPr>
      <w:t xml:space="preserve">Vol. </w:t>
    </w:r>
    <w:r w:rsidR="00291A95">
      <w:rPr>
        <w:rFonts w:ascii="Times New Roman" w:hAnsi="Times New Roman" w:cs="Times New Roman"/>
        <w:b/>
        <w:color w:val="000000"/>
        <w:sz w:val="20"/>
        <w:szCs w:val="20"/>
      </w:rPr>
      <w:t>3</w:t>
    </w:r>
    <w:r w:rsidRPr="0047716D">
      <w:rPr>
        <w:rFonts w:ascii="Times New Roman" w:hAnsi="Times New Roman" w:cs="Times New Roman"/>
        <w:b/>
        <w:color w:val="000000"/>
        <w:sz w:val="20"/>
        <w:szCs w:val="20"/>
      </w:rPr>
      <w:t xml:space="preserve"> No. </w:t>
    </w:r>
    <w:r w:rsidR="00291A95">
      <w:rPr>
        <w:rFonts w:ascii="Times New Roman" w:hAnsi="Times New Roman" w:cs="Times New Roman"/>
        <w:b/>
        <w:color w:val="000000"/>
        <w:sz w:val="20"/>
        <w:szCs w:val="20"/>
      </w:rPr>
      <w:t>1</w:t>
    </w:r>
    <w:r w:rsidRPr="0047716D">
      <w:rPr>
        <w:rFonts w:ascii="Times New Roman" w:hAnsi="Times New Roman" w:cs="Times New Roman"/>
        <w:b/>
        <w:color w:val="000000"/>
        <w:sz w:val="20"/>
        <w:szCs w:val="20"/>
      </w:rPr>
      <w:t xml:space="preserve"> </w:t>
    </w:r>
    <w:proofErr w:type="spellStart"/>
    <w:r w:rsidRPr="0047716D">
      <w:rPr>
        <w:rFonts w:ascii="Times New Roman" w:hAnsi="Times New Roman" w:cs="Times New Roman"/>
        <w:b/>
        <w:color w:val="000000"/>
        <w:sz w:val="20"/>
        <w:szCs w:val="20"/>
      </w:rPr>
      <w:t>Edisi</w:t>
    </w:r>
    <w:proofErr w:type="spellEnd"/>
    <w:r w:rsidRPr="0047716D">
      <w:rPr>
        <w:rFonts w:ascii="Times New Roman" w:hAnsi="Times New Roman" w:cs="Times New Roman"/>
        <w:b/>
        <w:color w:val="000000"/>
        <w:sz w:val="20"/>
        <w:szCs w:val="20"/>
      </w:rPr>
      <w:t xml:space="preserve"> </w:t>
    </w:r>
    <w:r w:rsidR="00B43FFB">
      <w:rPr>
        <w:rFonts w:ascii="Times New Roman" w:hAnsi="Times New Roman" w:cs="Times New Roman"/>
        <w:b/>
        <w:color w:val="000000"/>
        <w:sz w:val="20"/>
        <w:szCs w:val="20"/>
      </w:rPr>
      <w:t>J</w:t>
    </w:r>
    <w:r w:rsidR="00291A95">
      <w:rPr>
        <w:rFonts w:ascii="Times New Roman" w:hAnsi="Times New Roman" w:cs="Times New Roman"/>
        <w:b/>
        <w:color w:val="000000"/>
        <w:sz w:val="20"/>
        <w:szCs w:val="20"/>
      </w:rPr>
      <w:t xml:space="preserve">anuari </w:t>
    </w:r>
    <w:r w:rsidRPr="0047716D">
      <w:rPr>
        <w:rFonts w:ascii="Times New Roman" w:hAnsi="Times New Roman" w:cs="Times New Roman"/>
        <w:b/>
        <w:color w:val="000000"/>
        <w:sz w:val="20"/>
        <w:szCs w:val="20"/>
      </w:rPr>
      <w:t>202</w:t>
    </w:r>
    <w:r w:rsidR="00291A95">
      <w:rPr>
        <w:rFonts w:ascii="Times New Roman" w:hAnsi="Times New Roman" w:cs="Times New Roman"/>
        <w:b/>
        <w:color w:val="000000"/>
        <w:sz w:val="20"/>
        <w:szCs w:val="20"/>
      </w:rPr>
      <w:t>6</w:t>
    </w:r>
    <w:r w:rsidRPr="0047716D">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47716D">
      <w:rPr>
        <w:rFonts w:ascii="Times New Roman" w:hAnsi="Times New Roman" w:cs="Times New Roman"/>
        <w:b/>
        <w:sz w:val="20"/>
        <w:szCs w:val="20"/>
      </w:rPr>
      <w:t>E.</w:t>
    </w:r>
    <w:r>
      <w:rPr>
        <w:b/>
        <w:sz w:val="20"/>
        <w:szCs w:val="20"/>
      </w:rPr>
      <w:t xml:space="preserve"> </w:t>
    </w:r>
    <w:r w:rsidRPr="0047716D">
      <w:rPr>
        <w:rFonts w:ascii="Times New Roman" w:hAnsi="Times New Roman" w:cs="Times New Roman"/>
        <w:b/>
        <w:color w:val="000000"/>
        <w:sz w:val="20"/>
        <w:szCs w:val="20"/>
      </w:rPr>
      <w:t>ISSN. 3032-2472</w:t>
    </w:r>
    <w:r w:rsidRPr="0047716D">
      <w:rPr>
        <w:rFonts w:ascii="Times New Roman" w:hAnsi="Times New Roman" w:cs="Times New Roman"/>
        <w:b/>
        <w:sz w:val="20"/>
        <w:szCs w:val="20"/>
      </w:rPr>
      <w:t xml:space="preserve">                                                                                                                    </w:t>
    </w:r>
    <w:r>
      <w:rPr>
        <w:rFonts w:ascii="Times New Roman" w:hAnsi="Times New Roman" w:cs="Times New Roman"/>
        <w:b/>
        <w:sz w:val="20"/>
        <w:szCs w:val="20"/>
      </w:rPr>
      <w:t xml:space="preserve">                    </w:t>
    </w:r>
  </w:p>
  <w:tbl>
    <w:tblPr>
      <w:tblW w:w="8964" w:type="dxa"/>
      <w:tblInd w:w="108" w:type="dxa"/>
      <w:tblLayout w:type="fixed"/>
      <w:tblLook w:val="0400" w:firstRow="0" w:lastRow="0" w:firstColumn="0" w:lastColumn="0" w:noHBand="0" w:noVBand="1"/>
    </w:tblPr>
    <w:tblGrid>
      <w:gridCol w:w="7122"/>
      <w:gridCol w:w="261"/>
      <w:gridCol w:w="261"/>
      <w:gridCol w:w="1320"/>
    </w:tblGrid>
    <w:tr w:rsidR="003355F4" w:rsidRPr="0047716D" w14:paraId="08B891AC" w14:textId="77777777" w:rsidTr="000375ED">
      <w:trPr>
        <w:trHeight w:val="511"/>
      </w:trPr>
      <w:tc>
        <w:tcPr>
          <w:tcW w:w="7122" w:type="dxa"/>
          <w:shd w:val="clear" w:color="auto" w:fill="C6D9F1"/>
          <w:vAlign w:val="center"/>
        </w:tcPr>
        <w:p w14:paraId="4568F938" w14:textId="77777777" w:rsidR="003355F4" w:rsidRPr="0047716D" w:rsidRDefault="003355F4" w:rsidP="003355F4">
          <w:pPr>
            <w:spacing w:after="0" w:line="240" w:lineRule="auto"/>
            <w:ind w:right="68" w:hanging="11"/>
            <w:jc w:val="right"/>
            <w:rPr>
              <w:rFonts w:ascii="Times New Roman" w:hAnsi="Times New Roman" w:cs="Times New Roman"/>
              <w:sz w:val="20"/>
              <w:szCs w:val="20"/>
            </w:rPr>
          </w:pPr>
          <w:r w:rsidRPr="0047716D">
            <w:rPr>
              <w:rFonts w:ascii="Times New Roman" w:hAnsi="Times New Roman" w:cs="Times New Roman"/>
              <w:noProof/>
              <w:sz w:val="20"/>
              <w:szCs w:val="20"/>
            </w:rPr>
            <w:drawing>
              <wp:anchor distT="0" distB="0" distL="114300" distR="114300" simplePos="0" relativeHeight="251668480" behindDoc="0" locked="0" layoutInCell="1" allowOverlap="1" wp14:anchorId="633F2ACB" wp14:editId="0959A7F5">
                <wp:simplePos x="0" y="0"/>
                <wp:positionH relativeFrom="column">
                  <wp:posOffset>-32385</wp:posOffset>
                </wp:positionH>
                <wp:positionV relativeFrom="paragraph">
                  <wp:posOffset>21590</wp:posOffset>
                </wp:positionV>
                <wp:extent cx="742950" cy="638175"/>
                <wp:effectExtent l="0" t="0" r="0" b="9525"/>
                <wp:wrapSquare wrapText="bothSides"/>
                <wp:docPr id="119764915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2950" cy="638175"/>
                        </a:xfrm>
                        <a:prstGeom prst="rect">
                          <a:avLst/>
                        </a:prstGeom>
                        <a:noFill/>
                        <a:ln>
                          <a:noFill/>
                        </a:ln>
                      </pic:spPr>
                    </pic:pic>
                  </a:graphicData>
                </a:graphic>
                <wp14:sizeRelH relativeFrom="margin">
                  <wp14:pctWidth>0</wp14:pctWidth>
                </wp14:sizeRelH>
                <wp14:sizeRelV relativeFrom="margin">
                  <wp14:pctHeight>0</wp14:pctHeight>
                </wp14:sizeRelV>
              </wp:anchor>
            </w:drawing>
          </w:r>
          <w:hyperlink r:id="rId2">
            <w:r w:rsidRPr="0047716D">
              <w:rPr>
                <w:rFonts w:ascii="Times New Roman" w:hAnsi="Times New Roman" w:cs="Times New Roman"/>
                <w:color w:val="0000FF"/>
                <w:sz w:val="20"/>
                <w:szCs w:val="20"/>
              </w:rPr>
              <w:t>Multidisciplinary Indonesian Center Journal (MICJO)</w:t>
            </w:r>
          </w:hyperlink>
        </w:p>
        <w:p w14:paraId="672DB20F" w14:textId="77777777" w:rsidR="003355F4" w:rsidRPr="0047716D" w:rsidRDefault="003355F4" w:rsidP="003355F4">
          <w:pPr>
            <w:pBdr>
              <w:top w:val="nil"/>
              <w:left w:val="nil"/>
              <w:bottom w:val="nil"/>
              <w:right w:val="nil"/>
              <w:between w:val="nil"/>
            </w:pBdr>
            <w:tabs>
              <w:tab w:val="center" w:pos="4680"/>
              <w:tab w:val="right" w:pos="9360"/>
            </w:tabs>
            <w:spacing w:after="0" w:line="240" w:lineRule="auto"/>
            <w:ind w:right="68" w:hanging="11"/>
            <w:jc w:val="center"/>
            <w:rPr>
              <w:rFonts w:ascii="Times New Roman" w:hAnsi="Times New Roman" w:cs="Times New Roman"/>
              <w:sz w:val="20"/>
              <w:szCs w:val="20"/>
            </w:rPr>
          </w:pPr>
          <w:r w:rsidRPr="0047716D">
            <w:rPr>
              <w:rFonts w:ascii="Times New Roman" w:hAnsi="Times New Roman" w:cs="Times New Roman"/>
              <w:sz w:val="20"/>
              <w:szCs w:val="20"/>
            </w:rPr>
            <w:t xml:space="preserve">                  Journal page is available to</w:t>
          </w:r>
        </w:p>
        <w:p w14:paraId="5F14DCB0" w14:textId="77777777" w:rsidR="003355F4" w:rsidRPr="0047716D" w:rsidRDefault="003355F4" w:rsidP="003355F4">
          <w:pPr>
            <w:pBdr>
              <w:top w:val="nil"/>
              <w:left w:val="nil"/>
              <w:bottom w:val="nil"/>
              <w:right w:val="nil"/>
              <w:between w:val="nil"/>
            </w:pBdr>
            <w:tabs>
              <w:tab w:val="center" w:pos="4680"/>
              <w:tab w:val="right" w:pos="9360"/>
            </w:tabs>
            <w:spacing w:after="0" w:line="240" w:lineRule="auto"/>
            <w:ind w:right="68" w:hanging="11"/>
            <w:jc w:val="center"/>
            <w:rPr>
              <w:rFonts w:ascii="Times New Roman" w:hAnsi="Times New Roman" w:cs="Times New Roman"/>
              <w:b/>
              <w:sz w:val="20"/>
              <w:szCs w:val="20"/>
            </w:rPr>
          </w:pPr>
          <w:r w:rsidRPr="0047716D">
            <w:rPr>
              <w:rFonts w:ascii="Times New Roman" w:hAnsi="Times New Roman" w:cs="Times New Roman"/>
              <w:sz w:val="20"/>
              <w:szCs w:val="20"/>
            </w:rPr>
            <w:t xml:space="preserve">              </w:t>
          </w:r>
          <w:hyperlink r:id="rId3">
            <w:r w:rsidRPr="0047716D">
              <w:rPr>
                <w:rFonts w:ascii="Times New Roman" w:hAnsi="Times New Roman" w:cs="Times New Roman"/>
                <w:color w:val="0000FF"/>
                <w:sz w:val="20"/>
                <w:szCs w:val="20"/>
                <w:u w:val="single"/>
              </w:rPr>
              <w:t>https://e-jurnal.jurnalcenter.com/index.php/micjo</w:t>
            </w:r>
          </w:hyperlink>
        </w:p>
        <w:p w14:paraId="3E6333B7" w14:textId="77777777" w:rsidR="003355F4" w:rsidRPr="0047716D" w:rsidRDefault="003355F4" w:rsidP="003355F4">
          <w:pPr>
            <w:pBdr>
              <w:top w:val="nil"/>
              <w:left w:val="nil"/>
              <w:bottom w:val="nil"/>
              <w:right w:val="nil"/>
              <w:between w:val="nil"/>
            </w:pBdr>
            <w:tabs>
              <w:tab w:val="center" w:pos="4680"/>
              <w:tab w:val="right" w:pos="9360"/>
            </w:tabs>
            <w:spacing w:after="0" w:line="240" w:lineRule="auto"/>
            <w:ind w:right="68" w:hanging="11"/>
            <w:jc w:val="center"/>
            <w:rPr>
              <w:rFonts w:ascii="Times New Roman" w:hAnsi="Times New Roman" w:cs="Times New Roman"/>
              <w:sz w:val="20"/>
              <w:szCs w:val="20"/>
            </w:rPr>
          </w:pPr>
          <w:r w:rsidRPr="0047716D">
            <w:rPr>
              <w:rFonts w:ascii="Times New Roman" w:hAnsi="Times New Roman" w:cs="Times New Roman"/>
              <w:sz w:val="20"/>
              <w:szCs w:val="20"/>
            </w:rPr>
            <w:t xml:space="preserve">                 Email: admin@jurnalcenter.com</w:t>
          </w:r>
        </w:p>
      </w:tc>
      <w:tc>
        <w:tcPr>
          <w:tcW w:w="261" w:type="dxa"/>
          <w:shd w:val="clear" w:color="auto" w:fill="C6D9F1"/>
        </w:tcPr>
        <w:p w14:paraId="7EC3BCE8" w14:textId="77777777" w:rsidR="003355F4" w:rsidRPr="0047716D" w:rsidRDefault="003355F4" w:rsidP="003355F4">
          <w:pPr>
            <w:pBdr>
              <w:top w:val="nil"/>
              <w:left w:val="nil"/>
              <w:bottom w:val="nil"/>
              <w:right w:val="nil"/>
              <w:between w:val="nil"/>
            </w:pBdr>
            <w:tabs>
              <w:tab w:val="center" w:pos="4680"/>
              <w:tab w:val="right" w:pos="9360"/>
            </w:tabs>
            <w:spacing w:after="0" w:line="240" w:lineRule="auto"/>
            <w:ind w:hanging="11"/>
            <w:rPr>
              <w:rFonts w:ascii="Times New Roman" w:hAnsi="Times New Roman" w:cs="Times New Roman"/>
              <w:color w:val="000000"/>
              <w:sz w:val="20"/>
              <w:szCs w:val="20"/>
            </w:rPr>
          </w:pPr>
        </w:p>
      </w:tc>
      <w:tc>
        <w:tcPr>
          <w:tcW w:w="261" w:type="dxa"/>
          <w:shd w:val="clear" w:color="auto" w:fill="C6D9F1"/>
        </w:tcPr>
        <w:p w14:paraId="363310C9" w14:textId="77777777" w:rsidR="003355F4" w:rsidRPr="0047716D" w:rsidRDefault="003355F4" w:rsidP="003355F4">
          <w:pPr>
            <w:pBdr>
              <w:top w:val="nil"/>
              <w:left w:val="nil"/>
              <w:bottom w:val="nil"/>
              <w:right w:val="nil"/>
              <w:between w:val="nil"/>
            </w:pBdr>
            <w:tabs>
              <w:tab w:val="center" w:pos="4680"/>
              <w:tab w:val="right" w:pos="9360"/>
            </w:tabs>
            <w:spacing w:after="0" w:line="240" w:lineRule="auto"/>
            <w:ind w:hanging="11"/>
            <w:rPr>
              <w:rFonts w:ascii="Times New Roman" w:hAnsi="Times New Roman" w:cs="Times New Roman"/>
              <w:color w:val="000000"/>
              <w:sz w:val="20"/>
              <w:szCs w:val="20"/>
            </w:rPr>
          </w:pPr>
        </w:p>
      </w:tc>
      <w:tc>
        <w:tcPr>
          <w:tcW w:w="1320" w:type="dxa"/>
          <w:shd w:val="clear" w:color="auto" w:fill="C6D9F1"/>
        </w:tcPr>
        <w:p w14:paraId="6017B646" w14:textId="77777777" w:rsidR="003355F4" w:rsidRPr="0047716D" w:rsidRDefault="003355F4" w:rsidP="003355F4">
          <w:pPr>
            <w:pBdr>
              <w:top w:val="nil"/>
              <w:left w:val="nil"/>
              <w:bottom w:val="nil"/>
              <w:right w:val="nil"/>
              <w:between w:val="nil"/>
            </w:pBdr>
            <w:tabs>
              <w:tab w:val="center" w:pos="4680"/>
              <w:tab w:val="right" w:pos="9360"/>
            </w:tabs>
            <w:spacing w:after="0" w:line="240" w:lineRule="auto"/>
            <w:ind w:left="-92" w:hanging="11"/>
            <w:rPr>
              <w:rFonts w:ascii="Times New Roman" w:hAnsi="Times New Roman" w:cs="Times New Roman"/>
              <w:sz w:val="20"/>
              <w:szCs w:val="20"/>
            </w:rPr>
          </w:pPr>
          <w:r w:rsidRPr="0047716D">
            <w:rPr>
              <w:rFonts w:ascii="Times New Roman" w:hAnsi="Times New Roman" w:cs="Times New Roman"/>
              <w:noProof/>
              <w:sz w:val="20"/>
              <w:szCs w:val="20"/>
            </w:rPr>
            <w:drawing>
              <wp:anchor distT="0" distB="0" distL="114300" distR="114300" simplePos="0" relativeHeight="251667456" behindDoc="0" locked="0" layoutInCell="1" allowOverlap="1" wp14:anchorId="4F8D1F4B" wp14:editId="73F67069">
                <wp:simplePos x="0" y="0"/>
                <wp:positionH relativeFrom="column">
                  <wp:posOffset>28575</wp:posOffset>
                </wp:positionH>
                <wp:positionV relativeFrom="paragraph">
                  <wp:posOffset>15875</wp:posOffset>
                </wp:positionV>
                <wp:extent cx="647537" cy="600075"/>
                <wp:effectExtent l="0" t="0" r="635" b="0"/>
                <wp:wrapNone/>
                <wp:docPr id="18950478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532575" name="Picture 1800532575"/>
                        <pic:cNvPicPr/>
                      </pic:nvPicPr>
                      <pic:blipFill>
                        <a:blip r:embed="rId4">
                          <a:extLst>
                            <a:ext uri="{28A0092B-C50C-407E-A947-70E740481C1C}">
                              <a14:useLocalDpi xmlns:a14="http://schemas.microsoft.com/office/drawing/2010/main" val="0"/>
                            </a:ext>
                          </a:extLst>
                        </a:blip>
                        <a:stretch>
                          <a:fillRect/>
                        </a:stretch>
                      </pic:blipFill>
                      <pic:spPr>
                        <a:xfrm>
                          <a:off x="0" y="0"/>
                          <a:ext cx="648645" cy="601102"/>
                        </a:xfrm>
                        <a:prstGeom prst="rect">
                          <a:avLst/>
                        </a:prstGeom>
                      </pic:spPr>
                    </pic:pic>
                  </a:graphicData>
                </a:graphic>
                <wp14:sizeRelH relativeFrom="margin">
                  <wp14:pctWidth>0</wp14:pctWidth>
                </wp14:sizeRelH>
                <wp14:sizeRelV relativeFrom="margin">
                  <wp14:pctHeight>0</wp14:pctHeight>
                </wp14:sizeRelV>
              </wp:anchor>
            </w:drawing>
          </w:r>
          <w:r w:rsidRPr="0047716D">
            <w:rPr>
              <w:rFonts w:ascii="Times New Roman" w:hAnsi="Times New Roman" w:cs="Times New Roman"/>
              <w:b/>
              <w:sz w:val="20"/>
              <w:szCs w:val="20"/>
            </w:rPr>
            <w:t xml:space="preserve"> </w:t>
          </w:r>
        </w:p>
      </w:tc>
    </w:tr>
  </w:tbl>
  <w:p w14:paraId="2BB918BA" w14:textId="77777777" w:rsidR="003355F4" w:rsidRPr="0047716D" w:rsidRDefault="003355F4" w:rsidP="003355F4">
    <w:pPr>
      <w:pStyle w:val="Header"/>
      <w:rPr>
        <w:rFonts w:ascii="Times New Roman" w:hAnsi="Times New Roman" w:cs="Times New Roman"/>
        <w:sz w:val="20"/>
        <w:szCs w:val="20"/>
      </w:rPr>
    </w:pPr>
  </w:p>
  <w:p w14:paraId="58CD7D7E" w14:textId="77777777" w:rsidR="00C23D82" w:rsidRPr="003355F4" w:rsidRDefault="00C23D82" w:rsidP="003355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4"/>
    <w:multiLevelType w:val="hybridMultilevel"/>
    <w:tmpl w:val="396E841E"/>
    <w:lvl w:ilvl="0" w:tplc="1E5E3CA4">
      <w:start w:val="1"/>
      <w:numFmt w:val="lowerLetter"/>
      <w:lvlRestart w:val="0"/>
      <w:lvlText w:val="%1."/>
      <w:lvlJc w:val="left"/>
      <w:pPr>
        <w:tabs>
          <w:tab w:val="num" w:pos="0"/>
        </w:tabs>
        <w:ind w:left="720" w:hanging="360"/>
      </w:pPr>
    </w:lvl>
    <w:lvl w:ilvl="1" w:tplc="EC004646">
      <w:start w:val="1"/>
      <w:numFmt w:val="lowerLetter"/>
      <w:lvlText w:val="%2."/>
      <w:lvlJc w:val="left"/>
      <w:pPr>
        <w:tabs>
          <w:tab w:val="num" w:pos="0"/>
        </w:tabs>
        <w:ind w:left="1440" w:hanging="360"/>
      </w:pPr>
    </w:lvl>
    <w:lvl w:ilvl="2" w:tplc="60982F7A">
      <w:start w:val="1"/>
      <w:numFmt w:val="lowerRoman"/>
      <w:lvlText w:val="%3."/>
      <w:lvlJc w:val="right"/>
      <w:pPr>
        <w:tabs>
          <w:tab w:val="num" w:pos="0"/>
        </w:tabs>
        <w:ind w:left="2160" w:hanging="180"/>
      </w:pPr>
    </w:lvl>
    <w:lvl w:ilvl="3" w:tplc="CD4A3EC2">
      <w:start w:val="1"/>
      <w:numFmt w:val="decimal"/>
      <w:lvlText w:val="%4."/>
      <w:lvlJc w:val="left"/>
      <w:pPr>
        <w:tabs>
          <w:tab w:val="num" w:pos="0"/>
        </w:tabs>
        <w:ind w:left="2880" w:hanging="360"/>
      </w:pPr>
    </w:lvl>
    <w:lvl w:ilvl="4" w:tplc="FC222B1E">
      <w:start w:val="1"/>
      <w:numFmt w:val="lowerLetter"/>
      <w:lvlText w:val="%5."/>
      <w:lvlJc w:val="left"/>
      <w:pPr>
        <w:tabs>
          <w:tab w:val="num" w:pos="0"/>
        </w:tabs>
        <w:ind w:left="3600" w:hanging="360"/>
      </w:pPr>
    </w:lvl>
    <w:lvl w:ilvl="5" w:tplc="68AE40F4">
      <w:start w:val="1"/>
      <w:numFmt w:val="lowerRoman"/>
      <w:lvlText w:val="%6."/>
      <w:lvlJc w:val="right"/>
      <w:pPr>
        <w:tabs>
          <w:tab w:val="num" w:pos="0"/>
        </w:tabs>
        <w:ind w:left="4320" w:hanging="180"/>
      </w:pPr>
    </w:lvl>
    <w:lvl w:ilvl="6" w:tplc="202CBE5A">
      <w:start w:val="1"/>
      <w:numFmt w:val="decimal"/>
      <w:lvlText w:val="%7."/>
      <w:lvlJc w:val="left"/>
      <w:pPr>
        <w:tabs>
          <w:tab w:val="num" w:pos="0"/>
        </w:tabs>
        <w:ind w:left="5040" w:hanging="360"/>
      </w:pPr>
    </w:lvl>
    <w:lvl w:ilvl="7" w:tplc="0118776E">
      <w:start w:val="1"/>
      <w:numFmt w:val="lowerLetter"/>
      <w:lvlText w:val="%8."/>
      <w:lvlJc w:val="left"/>
      <w:pPr>
        <w:tabs>
          <w:tab w:val="num" w:pos="0"/>
        </w:tabs>
        <w:ind w:left="5760" w:hanging="360"/>
      </w:pPr>
    </w:lvl>
    <w:lvl w:ilvl="8" w:tplc="175C627A">
      <w:start w:val="1"/>
      <w:numFmt w:val="lowerRoman"/>
      <w:lvlText w:val="%9."/>
      <w:lvlJc w:val="right"/>
      <w:pPr>
        <w:tabs>
          <w:tab w:val="num" w:pos="0"/>
        </w:tabs>
        <w:ind w:left="6480" w:hanging="180"/>
      </w:pPr>
    </w:lvl>
  </w:abstractNum>
  <w:abstractNum w:abstractNumId="1" w15:restartNumberingAfterBreak="0">
    <w:nsid w:val="0000000B"/>
    <w:multiLevelType w:val="hybridMultilevel"/>
    <w:tmpl w:val="6B68079A"/>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197504"/>
    <w:multiLevelType w:val="hybridMultilevel"/>
    <w:tmpl w:val="65CEE5D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1EC72E1"/>
    <w:multiLevelType w:val="hybridMultilevel"/>
    <w:tmpl w:val="9692EC5C"/>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2C14A04"/>
    <w:multiLevelType w:val="multilevel"/>
    <w:tmpl w:val="3692CB62"/>
    <w:lvl w:ilvl="0">
      <w:start w:val="5"/>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5" w15:restartNumberingAfterBreak="0">
    <w:nsid w:val="02C157E7"/>
    <w:multiLevelType w:val="multilevel"/>
    <w:tmpl w:val="9446AA7C"/>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sz w:val="20"/>
      </w:rPr>
    </w:lvl>
    <w:lvl w:ilvl="2">
      <w:start w:val="4"/>
      <w:numFmt w:val="bullet"/>
      <w:lvlText w:val="-"/>
      <w:lvlJc w:val="left"/>
      <w:pPr>
        <w:ind w:left="2160" w:hanging="360"/>
      </w:pPr>
      <w:rPr>
        <w:rFonts w:ascii="Times New Roman" w:eastAsia="Times New Roman" w:hAnsi="Times New Roman" w:cs="Times New Roman"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3B438C2"/>
    <w:multiLevelType w:val="hybridMultilevel"/>
    <w:tmpl w:val="EC10BDA6"/>
    <w:lvl w:ilvl="0" w:tplc="3A78850E">
      <w:start w:val="1"/>
      <w:numFmt w:val="lowerLetter"/>
      <w:lvlText w:val="%1."/>
      <w:lvlJc w:val="left"/>
      <w:pPr>
        <w:ind w:left="720" w:hanging="360"/>
      </w:pPr>
      <w:rPr>
        <w:rFonts w:ascii="Times New Roman" w:eastAsia="Times New Roman" w:hAnsi="Times New Roman" w:cs="Times New Roman" w:hint="default"/>
        <w:b/>
        <w:bCs/>
        <w:i w:val="0"/>
        <w:iCs w:val="0"/>
        <w:color w:val="000000" w:themeColor="text1"/>
        <w:spacing w:val="0"/>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3FB614E"/>
    <w:multiLevelType w:val="hybridMultilevel"/>
    <w:tmpl w:val="968E2D7A"/>
    <w:lvl w:ilvl="0" w:tplc="04210017">
      <w:start w:val="1"/>
      <w:numFmt w:val="lowerLetter"/>
      <w:lvlText w:val="%1)"/>
      <w:lvlJc w:val="left"/>
      <w:pPr>
        <w:ind w:left="1560" w:hanging="360"/>
      </w:pPr>
    </w:lvl>
    <w:lvl w:ilvl="1" w:tplc="08090019" w:tentative="1">
      <w:start w:val="1"/>
      <w:numFmt w:val="lowerLetter"/>
      <w:lvlText w:val="%2."/>
      <w:lvlJc w:val="left"/>
      <w:pPr>
        <w:ind w:left="2280" w:hanging="360"/>
      </w:pPr>
    </w:lvl>
    <w:lvl w:ilvl="2" w:tplc="0809001B" w:tentative="1">
      <w:start w:val="1"/>
      <w:numFmt w:val="lowerRoman"/>
      <w:lvlText w:val="%3."/>
      <w:lvlJc w:val="right"/>
      <w:pPr>
        <w:ind w:left="3000" w:hanging="180"/>
      </w:pPr>
    </w:lvl>
    <w:lvl w:ilvl="3" w:tplc="0809000F" w:tentative="1">
      <w:start w:val="1"/>
      <w:numFmt w:val="decimal"/>
      <w:lvlText w:val="%4."/>
      <w:lvlJc w:val="left"/>
      <w:pPr>
        <w:ind w:left="3720" w:hanging="360"/>
      </w:pPr>
    </w:lvl>
    <w:lvl w:ilvl="4" w:tplc="08090019" w:tentative="1">
      <w:start w:val="1"/>
      <w:numFmt w:val="lowerLetter"/>
      <w:lvlText w:val="%5."/>
      <w:lvlJc w:val="left"/>
      <w:pPr>
        <w:ind w:left="4440" w:hanging="360"/>
      </w:pPr>
    </w:lvl>
    <w:lvl w:ilvl="5" w:tplc="0809001B" w:tentative="1">
      <w:start w:val="1"/>
      <w:numFmt w:val="lowerRoman"/>
      <w:lvlText w:val="%6."/>
      <w:lvlJc w:val="right"/>
      <w:pPr>
        <w:ind w:left="5160" w:hanging="180"/>
      </w:pPr>
    </w:lvl>
    <w:lvl w:ilvl="6" w:tplc="0809000F" w:tentative="1">
      <w:start w:val="1"/>
      <w:numFmt w:val="decimal"/>
      <w:lvlText w:val="%7."/>
      <w:lvlJc w:val="left"/>
      <w:pPr>
        <w:ind w:left="5880" w:hanging="360"/>
      </w:pPr>
    </w:lvl>
    <w:lvl w:ilvl="7" w:tplc="08090019" w:tentative="1">
      <w:start w:val="1"/>
      <w:numFmt w:val="lowerLetter"/>
      <w:lvlText w:val="%8."/>
      <w:lvlJc w:val="left"/>
      <w:pPr>
        <w:ind w:left="6600" w:hanging="360"/>
      </w:pPr>
    </w:lvl>
    <w:lvl w:ilvl="8" w:tplc="0809001B" w:tentative="1">
      <w:start w:val="1"/>
      <w:numFmt w:val="lowerRoman"/>
      <w:lvlText w:val="%9."/>
      <w:lvlJc w:val="right"/>
      <w:pPr>
        <w:ind w:left="7320" w:hanging="180"/>
      </w:pPr>
    </w:lvl>
  </w:abstractNum>
  <w:abstractNum w:abstractNumId="8" w15:restartNumberingAfterBreak="0">
    <w:nsid w:val="042C33BA"/>
    <w:multiLevelType w:val="hybridMultilevel"/>
    <w:tmpl w:val="2C8A0A6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04346833"/>
    <w:multiLevelType w:val="hybridMultilevel"/>
    <w:tmpl w:val="83FAA20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4A32063"/>
    <w:multiLevelType w:val="hybridMultilevel"/>
    <w:tmpl w:val="4B94DA0A"/>
    <w:lvl w:ilvl="0" w:tplc="FFFFFFFF">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4B07B9D"/>
    <w:multiLevelType w:val="hybridMultilevel"/>
    <w:tmpl w:val="F31E9050"/>
    <w:lvl w:ilvl="0" w:tplc="3809000D">
      <w:start w:val="1"/>
      <w:numFmt w:val="bullet"/>
      <w:lvlText w:val=""/>
      <w:lvlJc w:val="left"/>
      <w:pPr>
        <w:ind w:left="5039" w:hanging="360"/>
      </w:pPr>
      <w:rPr>
        <w:rFonts w:ascii="Wingdings" w:hAnsi="Wingdings" w:hint="default"/>
      </w:rPr>
    </w:lvl>
    <w:lvl w:ilvl="1" w:tplc="3809000D">
      <w:start w:val="1"/>
      <w:numFmt w:val="bullet"/>
      <w:lvlText w:val=""/>
      <w:lvlJc w:val="left"/>
      <w:pPr>
        <w:ind w:left="5039" w:hanging="360"/>
      </w:pPr>
      <w:rPr>
        <w:rFonts w:ascii="Wingdings" w:hAnsi="Wingdings" w:hint="default"/>
      </w:rPr>
    </w:lvl>
    <w:lvl w:ilvl="2" w:tplc="38090005" w:tentative="1">
      <w:start w:val="1"/>
      <w:numFmt w:val="bullet"/>
      <w:lvlText w:val=""/>
      <w:lvlJc w:val="left"/>
      <w:pPr>
        <w:ind w:left="6479" w:hanging="360"/>
      </w:pPr>
      <w:rPr>
        <w:rFonts w:ascii="Wingdings" w:hAnsi="Wingdings" w:hint="default"/>
      </w:rPr>
    </w:lvl>
    <w:lvl w:ilvl="3" w:tplc="38090001" w:tentative="1">
      <w:start w:val="1"/>
      <w:numFmt w:val="bullet"/>
      <w:lvlText w:val=""/>
      <w:lvlJc w:val="left"/>
      <w:pPr>
        <w:ind w:left="7199" w:hanging="360"/>
      </w:pPr>
      <w:rPr>
        <w:rFonts w:ascii="Symbol" w:hAnsi="Symbol" w:hint="default"/>
      </w:rPr>
    </w:lvl>
    <w:lvl w:ilvl="4" w:tplc="38090003" w:tentative="1">
      <w:start w:val="1"/>
      <w:numFmt w:val="bullet"/>
      <w:lvlText w:val="o"/>
      <w:lvlJc w:val="left"/>
      <w:pPr>
        <w:ind w:left="7919" w:hanging="360"/>
      </w:pPr>
      <w:rPr>
        <w:rFonts w:ascii="Courier New" w:hAnsi="Courier New" w:cs="Courier New" w:hint="default"/>
      </w:rPr>
    </w:lvl>
    <w:lvl w:ilvl="5" w:tplc="38090005" w:tentative="1">
      <w:start w:val="1"/>
      <w:numFmt w:val="bullet"/>
      <w:lvlText w:val=""/>
      <w:lvlJc w:val="left"/>
      <w:pPr>
        <w:ind w:left="8639" w:hanging="360"/>
      </w:pPr>
      <w:rPr>
        <w:rFonts w:ascii="Wingdings" w:hAnsi="Wingdings" w:hint="default"/>
      </w:rPr>
    </w:lvl>
    <w:lvl w:ilvl="6" w:tplc="38090001" w:tentative="1">
      <w:start w:val="1"/>
      <w:numFmt w:val="bullet"/>
      <w:lvlText w:val=""/>
      <w:lvlJc w:val="left"/>
      <w:pPr>
        <w:ind w:left="9359" w:hanging="360"/>
      </w:pPr>
      <w:rPr>
        <w:rFonts w:ascii="Symbol" w:hAnsi="Symbol" w:hint="default"/>
      </w:rPr>
    </w:lvl>
    <w:lvl w:ilvl="7" w:tplc="38090003" w:tentative="1">
      <w:start w:val="1"/>
      <w:numFmt w:val="bullet"/>
      <w:lvlText w:val="o"/>
      <w:lvlJc w:val="left"/>
      <w:pPr>
        <w:ind w:left="10079" w:hanging="360"/>
      </w:pPr>
      <w:rPr>
        <w:rFonts w:ascii="Courier New" w:hAnsi="Courier New" w:cs="Courier New" w:hint="default"/>
      </w:rPr>
    </w:lvl>
    <w:lvl w:ilvl="8" w:tplc="38090005" w:tentative="1">
      <w:start w:val="1"/>
      <w:numFmt w:val="bullet"/>
      <w:lvlText w:val=""/>
      <w:lvlJc w:val="left"/>
      <w:pPr>
        <w:ind w:left="10799" w:hanging="360"/>
      </w:pPr>
      <w:rPr>
        <w:rFonts w:ascii="Wingdings" w:hAnsi="Wingdings" w:hint="default"/>
      </w:rPr>
    </w:lvl>
  </w:abstractNum>
  <w:abstractNum w:abstractNumId="12" w15:restartNumberingAfterBreak="0">
    <w:nsid w:val="056A74DF"/>
    <w:multiLevelType w:val="hybridMultilevel"/>
    <w:tmpl w:val="E61A1C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05861B82"/>
    <w:multiLevelType w:val="hybridMultilevel"/>
    <w:tmpl w:val="1598DE96"/>
    <w:lvl w:ilvl="0" w:tplc="03BEE1F2">
      <w:start w:val="2"/>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6063E9C"/>
    <w:multiLevelType w:val="hybridMultilevel"/>
    <w:tmpl w:val="4E56A3DC"/>
    <w:lvl w:ilvl="0" w:tplc="04090011">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15:restartNumberingAfterBreak="0">
    <w:nsid w:val="07366199"/>
    <w:multiLevelType w:val="hybridMultilevel"/>
    <w:tmpl w:val="E880234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86420BD"/>
    <w:multiLevelType w:val="multilevel"/>
    <w:tmpl w:val="38A0C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87D631F"/>
    <w:multiLevelType w:val="hybridMultilevel"/>
    <w:tmpl w:val="AFCCA2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8944EAD"/>
    <w:multiLevelType w:val="hybridMultilevel"/>
    <w:tmpl w:val="EF2E668A"/>
    <w:lvl w:ilvl="0" w:tplc="C3A2CD9E">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089A283B"/>
    <w:multiLevelType w:val="multilevel"/>
    <w:tmpl w:val="68F6234E"/>
    <w:lvl w:ilvl="0">
      <w:start w:val="3"/>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7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08AB4BEA"/>
    <w:multiLevelType w:val="hybridMultilevel"/>
    <w:tmpl w:val="96E6973A"/>
    <w:lvl w:ilvl="0" w:tplc="3809000D">
      <w:start w:val="1"/>
      <w:numFmt w:val="bullet"/>
      <w:lvlText w:val=""/>
      <w:lvlJc w:val="left"/>
      <w:pPr>
        <w:ind w:left="720" w:hanging="360"/>
      </w:pPr>
      <w:rPr>
        <w:rFonts w:ascii="Wingdings" w:hAnsi="Wingdings"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08CA6961"/>
    <w:multiLevelType w:val="hybridMultilevel"/>
    <w:tmpl w:val="D87E0564"/>
    <w:lvl w:ilvl="0" w:tplc="0080AE36">
      <w:start w:val="1"/>
      <w:numFmt w:val="lowerLetter"/>
      <w:lvlText w:val="%1."/>
      <w:lvlJc w:val="left"/>
      <w:pPr>
        <w:ind w:left="1146" w:hanging="360"/>
      </w:pPr>
      <w:rPr>
        <w:b/>
        <w:bCs/>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2" w15:restartNumberingAfterBreak="0">
    <w:nsid w:val="08FB4598"/>
    <w:multiLevelType w:val="multilevel"/>
    <w:tmpl w:val="08FB459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090421FF"/>
    <w:multiLevelType w:val="hybridMultilevel"/>
    <w:tmpl w:val="CFEC518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0A5A527D"/>
    <w:multiLevelType w:val="hybridMultilevel"/>
    <w:tmpl w:val="1A2A380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0A74399B"/>
    <w:multiLevelType w:val="multilevel"/>
    <w:tmpl w:val="A7922BDA"/>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0BA45442"/>
    <w:multiLevelType w:val="multilevel"/>
    <w:tmpl w:val="A41A1D16"/>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0BB8338F"/>
    <w:multiLevelType w:val="hybridMultilevel"/>
    <w:tmpl w:val="98601D48"/>
    <w:lvl w:ilvl="0" w:tplc="FB64BFA0">
      <w:start w:val="1"/>
      <w:numFmt w:val="low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0CF30084"/>
    <w:multiLevelType w:val="multilevel"/>
    <w:tmpl w:val="E65297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0E9362BA"/>
    <w:multiLevelType w:val="hybridMultilevel"/>
    <w:tmpl w:val="82904818"/>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0F9327D1"/>
    <w:multiLevelType w:val="multilevel"/>
    <w:tmpl w:val="816ED24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1" w15:restartNumberingAfterBreak="0">
    <w:nsid w:val="1004170A"/>
    <w:multiLevelType w:val="hybridMultilevel"/>
    <w:tmpl w:val="38FA1992"/>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10EF5298"/>
    <w:multiLevelType w:val="multilevel"/>
    <w:tmpl w:val="B4A0FFD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112C7BD3"/>
    <w:multiLevelType w:val="multilevel"/>
    <w:tmpl w:val="03845FC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112F6298"/>
    <w:multiLevelType w:val="multilevel"/>
    <w:tmpl w:val="64383B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11D24928"/>
    <w:multiLevelType w:val="hybridMultilevel"/>
    <w:tmpl w:val="7ABA8EF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6" w15:restartNumberingAfterBreak="0">
    <w:nsid w:val="11E82EF6"/>
    <w:multiLevelType w:val="multilevel"/>
    <w:tmpl w:val="B3F42A5E"/>
    <w:lvl w:ilvl="0">
      <w:start w:val="1"/>
      <w:numFmt w:val="bullet"/>
      <w:lvlText w:val=""/>
      <w:lvlJc w:val="left"/>
      <w:pPr>
        <w:tabs>
          <w:tab w:val="num" w:pos="360"/>
        </w:tabs>
        <w:ind w:left="360" w:hanging="360"/>
      </w:pPr>
      <w:rPr>
        <w:rFonts w:ascii="Wingdings" w:hAnsi="Wingding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7" w15:restartNumberingAfterBreak="0">
    <w:nsid w:val="138A4B0C"/>
    <w:multiLevelType w:val="multilevel"/>
    <w:tmpl w:val="BB3C761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8" w15:restartNumberingAfterBreak="0">
    <w:nsid w:val="144E26DF"/>
    <w:multiLevelType w:val="hybridMultilevel"/>
    <w:tmpl w:val="015C76DE"/>
    <w:lvl w:ilvl="0" w:tplc="7C424B80">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1531256C"/>
    <w:multiLevelType w:val="multilevel"/>
    <w:tmpl w:val="C4A6B9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161E3193"/>
    <w:multiLevelType w:val="multilevel"/>
    <w:tmpl w:val="34A63FD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1" w15:restartNumberingAfterBreak="0">
    <w:nsid w:val="163D4530"/>
    <w:multiLevelType w:val="multilevel"/>
    <w:tmpl w:val="4EF0D2B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2" w15:restartNumberingAfterBreak="0">
    <w:nsid w:val="171F2FD4"/>
    <w:multiLevelType w:val="hybridMultilevel"/>
    <w:tmpl w:val="14C4ED5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15:restartNumberingAfterBreak="0">
    <w:nsid w:val="17333EB8"/>
    <w:multiLevelType w:val="multilevel"/>
    <w:tmpl w:val="AEFA245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4" w15:restartNumberingAfterBreak="0">
    <w:nsid w:val="17432B97"/>
    <w:multiLevelType w:val="hybridMultilevel"/>
    <w:tmpl w:val="163666C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17E14C1F"/>
    <w:multiLevelType w:val="multilevel"/>
    <w:tmpl w:val="0B946F92"/>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190D4077"/>
    <w:multiLevelType w:val="hybridMultilevel"/>
    <w:tmpl w:val="575607E8"/>
    <w:lvl w:ilvl="0" w:tplc="38090019">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19285A6B"/>
    <w:multiLevelType w:val="hybridMultilevel"/>
    <w:tmpl w:val="E348EDF8"/>
    <w:lvl w:ilvl="0" w:tplc="8202FC8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19EB1578"/>
    <w:multiLevelType w:val="hybridMultilevel"/>
    <w:tmpl w:val="A628F07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9" w15:restartNumberingAfterBreak="0">
    <w:nsid w:val="19ED3FEC"/>
    <w:multiLevelType w:val="multilevel"/>
    <w:tmpl w:val="F6942ED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0" w15:restartNumberingAfterBreak="0">
    <w:nsid w:val="1A9B7142"/>
    <w:multiLevelType w:val="hybridMultilevel"/>
    <w:tmpl w:val="E232342E"/>
    <w:lvl w:ilvl="0" w:tplc="59847D82">
      <w:start w:val="1"/>
      <w:numFmt w:val="lowerLetter"/>
      <w:lvlText w:val="%1."/>
      <w:lvlJc w:val="left"/>
      <w:pPr>
        <w:ind w:left="939" w:hanging="360"/>
      </w:pPr>
      <w:rPr>
        <w:rFonts w:hint="default"/>
        <w:b w:val="0"/>
        <w:bCs/>
        <w:u w:val="none"/>
      </w:rPr>
    </w:lvl>
    <w:lvl w:ilvl="1" w:tplc="0C090019" w:tentative="1">
      <w:start w:val="1"/>
      <w:numFmt w:val="lowerLetter"/>
      <w:lvlText w:val="%2."/>
      <w:lvlJc w:val="left"/>
      <w:pPr>
        <w:ind w:left="1659" w:hanging="360"/>
      </w:pPr>
    </w:lvl>
    <w:lvl w:ilvl="2" w:tplc="0C09001B" w:tentative="1">
      <w:start w:val="1"/>
      <w:numFmt w:val="lowerRoman"/>
      <w:lvlText w:val="%3."/>
      <w:lvlJc w:val="right"/>
      <w:pPr>
        <w:ind w:left="2379" w:hanging="180"/>
      </w:pPr>
    </w:lvl>
    <w:lvl w:ilvl="3" w:tplc="0C09000F" w:tentative="1">
      <w:start w:val="1"/>
      <w:numFmt w:val="decimal"/>
      <w:lvlText w:val="%4."/>
      <w:lvlJc w:val="left"/>
      <w:pPr>
        <w:ind w:left="3099" w:hanging="360"/>
      </w:pPr>
    </w:lvl>
    <w:lvl w:ilvl="4" w:tplc="0C090019" w:tentative="1">
      <w:start w:val="1"/>
      <w:numFmt w:val="lowerLetter"/>
      <w:lvlText w:val="%5."/>
      <w:lvlJc w:val="left"/>
      <w:pPr>
        <w:ind w:left="3819" w:hanging="360"/>
      </w:pPr>
    </w:lvl>
    <w:lvl w:ilvl="5" w:tplc="0C09001B" w:tentative="1">
      <w:start w:val="1"/>
      <w:numFmt w:val="lowerRoman"/>
      <w:lvlText w:val="%6."/>
      <w:lvlJc w:val="right"/>
      <w:pPr>
        <w:ind w:left="4539" w:hanging="180"/>
      </w:pPr>
    </w:lvl>
    <w:lvl w:ilvl="6" w:tplc="0C09000F" w:tentative="1">
      <w:start w:val="1"/>
      <w:numFmt w:val="decimal"/>
      <w:lvlText w:val="%7."/>
      <w:lvlJc w:val="left"/>
      <w:pPr>
        <w:ind w:left="5259" w:hanging="360"/>
      </w:pPr>
    </w:lvl>
    <w:lvl w:ilvl="7" w:tplc="0C090019" w:tentative="1">
      <w:start w:val="1"/>
      <w:numFmt w:val="lowerLetter"/>
      <w:lvlText w:val="%8."/>
      <w:lvlJc w:val="left"/>
      <w:pPr>
        <w:ind w:left="5979" w:hanging="360"/>
      </w:pPr>
    </w:lvl>
    <w:lvl w:ilvl="8" w:tplc="0C09001B" w:tentative="1">
      <w:start w:val="1"/>
      <w:numFmt w:val="lowerRoman"/>
      <w:lvlText w:val="%9."/>
      <w:lvlJc w:val="right"/>
      <w:pPr>
        <w:ind w:left="6699" w:hanging="180"/>
      </w:pPr>
    </w:lvl>
  </w:abstractNum>
  <w:abstractNum w:abstractNumId="51" w15:restartNumberingAfterBreak="0">
    <w:nsid w:val="1AAD1B24"/>
    <w:multiLevelType w:val="hybridMultilevel"/>
    <w:tmpl w:val="47A29044"/>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1ACD71F5"/>
    <w:multiLevelType w:val="hybridMultilevel"/>
    <w:tmpl w:val="452862A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3" w15:restartNumberingAfterBreak="0">
    <w:nsid w:val="1AF849CA"/>
    <w:multiLevelType w:val="hybridMultilevel"/>
    <w:tmpl w:val="A83EBE1C"/>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4" w15:restartNumberingAfterBreak="0">
    <w:nsid w:val="1B1D65A1"/>
    <w:multiLevelType w:val="hybridMultilevel"/>
    <w:tmpl w:val="81201E52"/>
    <w:lvl w:ilvl="0" w:tplc="AE36E44E">
      <w:start w:val="1"/>
      <w:numFmt w:val="lowerLetter"/>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1B6D69B6"/>
    <w:multiLevelType w:val="hybridMultilevel"/>
    <w:tmpl w:val="78D62B6A"/>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1BBE6EC0"/>
    <w:multiLevelType w:val="hybridMultilevel"/>
    <w:tmpl w:val="0392310C"/>
    <w:lvl w:ilvl="0" w:tplc="8202FC8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1BF36FC5"/>
    <w:multiLevelType w:val="hybridMultilevel"/>
    <w:tmpl w:val="713EE51C"/>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1CDF5442"/>
    <w:multiLevelType w:val="hybridMultilevel"/>
    <w:tmpl w:val="6CD6DEF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9" w15:restartNumberingAfterBreak="0">
    <w:nsid w:val="1E9E393D"/>
    <w:multiLevelType w:val="hybridMultilevel"/>
    <w:tmpl w:val="4544A3E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0" w15:restartNumberingAfterBreak="0">
    <w:nsid w:val="1EC511AB"/>
    <w:multiLevelType w:val="multilevel"/>
    <w:tmpl w:val="0DEC6AA2"/>
    <w:lvl w:ilvl="0">
      <w:start w:val="1"/>
      <w:numFmt w:val="decimal"/>
      <w:lvlText w:val="%1."/>
      <w:lvlJc w:val="left"/>
      <w:pPr>
        <w:tabs>
          <w:tab w:val="num" w:pos="720"/>
        </w:tabs>
        <w:ind w:left="720" w:hanging="360"/>
      </w:pPr>
      <w:rPr>
        <w:rFonts w:ascii="Palatino Linotype" w:eastAsia="SimSun" w:hAnsi="Palatino Linotype" w:cs="Palatino Linotype"/>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1" w15:restartNumberingAfterBreak="0">
    <w:nsid w:val="1FC50493"/>
    <w:multiLevelType w:val="hybridMultilevel"/>
    <w:tmpl w:val="AE92C97C"/>
    <w:lvl w:ilvl="0" w:tplc="8202FC8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1FE83325"/>
    <w:multiLevelType w:val="multilevel"/>
    <w:tmpl w:val="9446AA7C"/>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sz w:val="20"/>
      </w:rPr>
    </w:lvl>
    <w:lvl w:ilvl="2">
      <w:start w:val="4"/>
      <w:numFmt w:val="bullet"/>
      <w:lvlText w:val="-"/>
      <w:lvlJc w:val="left"/>
      <w:pPr>
        <w:ind w:left="2160" w:hanging="360"/>
      </w:pPr>
      <w:rPr>
        <w:rFonts w:ascii="Times New Roman" w:eastAsia="Times New Roman" w:hAnsi="Times New Roman" w:cs="Times New Roman"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2028622C"/>
    <w:multiLevelType w:val="hybridMultilevel"/>
    <w:tmpl w:val="55865950"/>
    <w:lvl w:ilvl="0" w:tplc="FFFFFFFF">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20C97C37"/>
    <w:multiLevelType w:val="hybridMultilevel"/>
    <w:tmpl w:val="164805C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5" w15:restartNumberingAfterBreak="0">
    <w:nsid w:val="21305699"/>
    <w:multiLevelType w:val="hybridMultilevel"/>
    <w:tmpl w:val="F996B932"/>
    <w:lvl w:ilvl="0" w:tplc="0409000B">
      <w:start w:val="1"/>
      <w:numFmt w:val="bullet"/>
      <w:lvlText w:val=""/>
      <w:lvlJc w:val="left"/>
      <w:pPr>
        <w:ind w:left="2138" w:hanging="360"/>
      </w:pPr>
      <w:rPr>
        <w:rFonts w:ascii="Wingdings" w:hAnsi="Wingdings" w:hint="default"/>
      </w:rPr>
    </w:lvl>
    <w:lvl w:ilvl="1" w:tplc="0409000F">
      <w:start w:val="1"/>
      <w:numFmt w:val="decimal"/>
      <w:lvlText w:val="%2."/>
      <w:lvlJc w:val="left"/>
      <w:pPr>
        <w:ind w:left="2858" w:hanging="360"/>
      </w:pPr>
      <w:rPr>
        <w:rFonts w:hint="default"/>
      </w:rPr>
    </w:lvl>
    <w:lvl w:ilvl="2" w:tplc="505E9126">
      <w:start w:val="1"/>
      <w:numFmt w:val="lowerLetter"/>
      <w:lvlText w:val="%3."/>
      <w:lvlJc w:val="left"/>
      <w:pPr>
        <w:ind w:left="3578" w:hanging="360"/>
      </w:pPr>
      <w:rPr>
        <w:rFonts w:hint="default"/>
        <w:u w:val="none"/>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66" w15:restartNumberingAfterBreak="0">
    <w:nsid w:val="21696F0C"/>
    <w:multiLevelType w:val="multilevel"/>
    <w:tmpl w:val="9446AA7C"/>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sz w:val="20"/>
      </w:rPr>
    </w:lvl>
    <w:lvl w:ilvl="2">
      <w:start w:val="4"/>
      <w:numFmt w:val="bullet"/>
      <w:lvlText w:val="-"/>
      <w:lvlJc w:val="left"/>
      <w:pPr>
        <w:ind w:left="2160" w:hanging="360"/>
      </w:pPr>
      <w:rPr>
        <w:rFonts w:ascii="Times New Roman" w:eastAsia="Times New Roman" w:hAnsi="Times New Roman" w:cs="Times New Roman"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226B27A0"/>
    <w:multiLevelType w:val="hybridMultilevel"/>
    <w:tmpl w:val="3F5401BE"/>
    <w:lvl w:ilvl="0" w:tplc="81DAFAF0">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8" w15:restartNumberingAfterBreak="0">
    <w:nsid w:val="226F33EE"/>
    <w:multiLevelType w:val="hybridMultilevel"/>
    <w:tmpl w:val="8244DAC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229B43E7"/>
    <w:multiLevelType w:val="multilevel"/>
    <w:tmpl w:val="6E621C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0" w15:restartNumberingAfterBreak="0">
    <w:nsid w:val="23C628C4"/>
    <w:multiLevelType w:val="multilevel"/>
    <w:tmpl w:val="9368885C"/>
    <w:lvl w:ilvl="0">
      <w:start w:val="1"/>
      <w:numFmt w:val="bullet"/>
      <w:lvlText w:val=""/>
      <w:lvlJc w:val="left"/>
      <w:pPr>
        <w:ind w:left="720" w:hanging="360"/>
      </w:pPr>
      <w:rPr>
        <w:rFonts w:ascii="Wingdings" w:hAnsi="Wingding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24E80BE4"/>
    <w:multiLevelType w:val="hybridMultilevel"/>
    <w:tmpl w:val="60227CE4"/>
    <w:lvl w:ilvl="0" w:tplc="38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250B436C"/>
    <w:multiLevelType w:val="multilevel"/>
    <w:tmpl w:val="3A647F00"/>
    <w:lvl w:ilvl="0">
      <w:start w:val="1"/>
      <w:numFmt w:val="lowerLetter"/>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3" w15:restartNumberingAfterBreak="0">
    <w:nsid w:val="265C4761"/>
    <w:multiLevelType w:val="hybridMultilevel"/>
    <w:tmpl w:val="48D46BA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4" w15:restartNumberingAfterBreak="0">
    <w:nsid w:val="27AF26D5"/>
    <w:multiLevelType w:val="multilevel"/>
    <w:tmpl w:val="D9005EC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27B21D3D"/>
    <w:multiLevelType w:val="hybridMultilevel"/>
    <w:tmpl w:val="59B83DCE"/>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27E3690F"/>
    <w:multiLevelType w:val="multilevel"/>
    <w:tmpl w:val="27E3690F"/>
    <w:lvl w:ilvl="0">
      <w:start w:val="1"/>
      <w:numFmt w:val="decimal"/>
      <w:lvlText w:val="%1."/>
      <w:lvlJc w:val="left"/>
      <w:pPr>
        <w:ind w:left="720" w:hanging="360"/>
      </w:p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7" w15:restartNumberingAfterBreak="0">
    <w:nsid w:val="27F816FB"/>
    <w:multiLevelType w:val="hybridMultilevel"/>
    <w:tmpl w:val="42784980"/>
    <w:lvl w:ilvl="0" w:tplc="04090011">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8" w15:restartNumberingAfterBreak="0">
    <w:nsid w:val="27FF0EDA"/>
    <w:multiLevelType w:val="multilevel"/>
    <w:tmpl w:val="9BA6D716"/>
    <w:lvl w:ilvl="0">
      <w:start w:val="1"/>
      <w:numFmt w:val="decimal"/>
      <w:lvlText w:val="%1."/>
      <w:lvlJc w:val="left"/>
      <w:pPr>
        <w:ind w:left="36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9" w15:restartNumberingAfterBreak="0">
    <w:nsid w:val="28113D78"/>
    <w:multiLevelType w:val="hybridMultilevel"/>
    <w:tmpl w:val="2160E488"/>
    <w:lvl w:ilvl="0" w:tplc="93C68D24">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29320FA5"/>
    <w:multiLevelType w:val="hybridMultilevel"/>
    <w:tmpl w:val="41D85C84"/>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1" w15:restartNumberingAfterBreak="0">
    <w:nsid w:val="29D16024"/>
    <w:multiLevelType w:val="hybridMultilevel"/>
    <w:tmpl w:val="E360A04E"/>
    <w:lvl w:ilvl="0" w:tplc="8BB87CA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29E31E73"/>
    <w:multiLevelType w:val="hybridMultilevel"/>
    <w:tmpl w:val="FA5AFD06"/>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2A3021A3"/>
    <w:multiLevelType w:val="hybridMultilevel"/>
    <w:tmpl w:val="378C5D86"/>
    <w:lvl w:ilvl="0" w:tplc="787E1062">
      <w:start w:val="1"/>
      <w:numFmt w:val="upperLetter"/>
      <w:lvlText w:val="%1."/>
      <w:lvlJc w:val="left"/>
      <w:pPr>
        <w:ind w:left="1211" w:hanging="360"/>
      </w:pPr>
      <w:rPr>
        <w:rFonts w:ascii="Arial" w:eastAsia="Arial" w:hAnsi="Arial" w:cs="Arial" w:hint="default"/>
        <w:b/>
        <w:bCs/>
        <w:i w:val="0"/>
        <w:iCs w:val="0"/>
        <w:spacing w:val="-1"/>
        <w:w w:val="100"/>
        <w:sz w:val="24"/>
        <w:szCs w:val="24"/>
        <w:lang w:eastAsia="en-US" w:bidi="ar-SA"/>
      </w:rPr>
    </w:lvl>
    <w:lvl w:ilvl="1" w:tplc="D354C818">
      <w:start w:val="1"/>
      <w:numFmt w:val="decimal"/>
      <w:lvlText w:val="%2."/>
      <w:lvlJc w:val="left"/>
      <w:pPr>
        <w:ind w:left="1495" w:hanging="360"/>
      </w:pPr>
      <w:rPr>
        <w:spacing w:val="0"/>
        <w:w w:val="100"/>
        <w:lang w:eastAsia="en-US" w:bidi="ar-SA"/>
      </w:rPr>
    </w:lvl>
    <w:lvl w:ilvl="2" w:tplc="D5CEE262">
      <w:numFmt w:val="bullet"/>
      <w:lvlText w:val="•"/>
      <w:lvlJc w:val="left"/>
      <w:pPr>
        <w:ind w:left="2538" w:hanging="360"/>
      </w:pPr>
      <w:rPr>
        <w:lang w:eastAsia="en-US" w:bidi="ar-SA"/>
      </w:rPr>
    </w:lvl>
    <w:lvl w:ilvl="3" w:tplc="87A8B24A">
      <w:numFmt w:val="bullet"/>
      <w:lvlText w:val="•"/>
      <w:lvlJc w:val="left"/>
      <w:pPr>
        <w:ind w:left="3496" w:hanging="360"/>
      </w:pPr>
      <w:rPr>
        <w:lang w:eastAsia="en-US" w:bidi="ar-SA"/>
      </w:rPr>
    </w:lvl>
    <w:lvl w:ilvl="4" w:tplc="5B6E2280">
      <w:numFmt w:val="bullet"/>
      <w:lvlText w:val="•"/>
      <w:lvlJc w:val="left"/>
      <w:pPr>
        <w:ind w:left="4455" w:hanging="360"/>
      </w:pPr>
      <w:rPr>
        <w:lang w:eastAsia="en-US" w:bidi="ar-SA"/>
      </w:rPr>
    </w:lvl>
    <w:lvl w:ilvl="5" w:tplc="DF22C5DC">
      <w:numFmt w:val="bullet"/>
      <w:lvlText w:val="•"/>
      <w:lvlJc w:val="left"/>
      <w:pPr>
        <w:ind w:left="5413" w:hanging="360"/>
      </w:pPr>
      <w:rPr>
        <w:lang w:eastAsia="en-US" w:bidi="ar-SA"/>
      </w:rPr>
    </w:lvl>
    <w:lvl w:ilvl="6" w:tplc="FE48D4EE">
      <w:numFmt w:val="bullet"/>
      <w:lvlText w:val="•"/>
      <w:lvlJc w:val="left"/>
      <w:pPr>
        <w:ind w:left="6372" w:hanging="360"/>
      </w:pPr>
      <w:rPr>
        <w:lang w:eastAsia="en-US" w:bidi="ar-SA"/>
      </w:rPr>
    </w:lvl>
    <w:lvl w:ilvl="7" w:tplc="591C093C">
      <w:numFmt w:val="bullet"/>
      <w:lvlText w:val="•"/>
      <w:lvlJc w:val="left"/>
      <w:pPr>
        <w:ind w:left="7330" w:hanging="360"/>
      </w:pPr>
      <w:rPr>
        <w:lang w:eastAsia="en-US" w:bidi="ar-SA"/>
      </w:rPr>
    </w:lvl>
    <w:lvl w:ilvl="8" w:tplc="9FB46684">
      <w:numFmt w:val="bullet"/>
      <w:lvlText w:val="•"/>
      <w:lvlJc w:val="left"/>
      <w:pPr>
        <w:ind w:left="8289" w:hanging="360"/>
      </w:pPr>
      <w:rPr>
        <w:lang w:eastAsia="en-US" w:bidi="ar-SA"/>
      </w:rPr>
    </w:lvl>
  </w:abstractNum>
  <w:abstractNum w:abstractNumId="84" w15:restartNumberingAfterBreak="0">
    <w:nsid w:val="2B1A3D53"/>
    <w:multiLevelType w:val="multilevel"/>
    <w:tmpl w:val="84E4A8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5" w15:restartNumberingAfterBreak="0">
    <w:nsid w:val="2B3D7429"/>
    <w:multiLevelType w:val="hybridMultilevel"/>
    <w:tmpl w:val="7A186CB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19">
      <w:start w:val="1"/>
      <w:numFmt w:val="lowerLetter"/>
      <w:lvlText w:val="%7."/>
      <w:lvlJc w:val="left"/>
      <w:pPr>
        <w:ind w:left="72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2B5C2BAD"/>
    <w:multiLevelType w:val="hybridMultilevel"/>
    <w:tmpl w:val="9B8829EE"/>
    <w:lvl w:ilvl="0" w:tplc="FB64BFA0">
      <w:start w:val="1"/>
      <w:numFmt w:val="lowerLetter"/>
      <w:lvlText w:val="%1."/>
      <w:lvlJc w:val="left"/>
      <w:pPr>
        <w:ind w:left="1080" w:hanging="360"/>
      </w:pPr>
      <w:rPr>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7" w15:restartNumberingAfterBreak="0">
    <w:nsid w:val="2B7A22A0"/>
    <w:multiLevelType w:val="hybridMultilevel"/>
    <w:tmpl w:val="3C0AD820"/>
    <w:lvl w:ilvl="0" w:tplc="38090019">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8" w15:restartNumberingAfterBreak="0">
    <w:nsid w:val="2CF202BC"/>
    <w:multiLevelType w:val="hybridMultilevel"/>
    <w:tmpl w:val="40E642F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2DF97281"/>
    <w:multiLevelType w:val="hybridMultilevel"/>
    <w:tmpl w:val="1C320080"/>
    <w:lvl w:ilvl="0" w:tplc="4E626B86">
      <w:numFmt w:val="bullet"/>
      <w:lvlText w:val="•"/>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0" w15:restartNumberingAfterBreak="0">
    <w:nsid w:val="2E2F71EF"/>
    <w:multiLevelType w:val="multilevel"/>
    <w:tmpl w:val="482E77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2EE422DA"/>
    <w:multiLevelType w:val="hybridMultilevel"/>
    <w:tmpl w:val="8A76402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2F382335"/>
    <w:multiLevelType w:val="hybridMultilevel"/>
    <w:tmpl w:val="26DE78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2F435BD7"/>
    <w:multiLevelType w:val="multilevel"/>
    <w:tmpl w:val="3258E572"/>
    <w:lvl w:ilvl="0">
      <w:start w:val="1"/>
      <w:numFmt w:val="lowerLetter"/>
      <w:lvlText w:val="%1)"/>
      <w:lvlJc w:val="left"/>
      <w:pPr>
        <w:ind w:left="360" w:hanging="36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4" w15:restartNumberingAfterBreak="0">
    <w:nsid w:val="2F61690F"/>
    <w:multiLevelType w:val="hybridMultilevel"/>
    <w:tmpl w:val="909E9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2FD6700B"/>
    <w:multiLevelType w:val="multilevel"/>
    <w:tmpl w:val="265C17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300B4F67"/>
    <w:multiLevelType w:val="hybridMultilevel"/>
    <w:tmpl w:val="AEF8F4C2"/>
    <w:lvl w:ilvl="0" w:tplc="4E626B86">
      <w:numFmt w:val="bullet"/>
      <w:lvlText w:val="•"/>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7" w15:restartNumberingAfterBreak="0">
    <w:nsid w:val="30137C21"/>
    <w:multiLevelType w:val="hybridMultilevel"/>
    <w:tmpl w:val="CCEE4B62"/>
    <w:lvl w:ilvl="0" w:tplc="38090011">
      <w:start w:val="1"/>
      <w:numFmt w:val="decimal"/>
      <w:lvlText w:val="%1)"/>
      <w:lvlJc w:val="left"/>
      <w:pPr>
        <w:ind w:left="1100" w:hanging="360"/>
      </w:pPr>
      <w:rPr>
        <w:rFonts w:hint="default"/>
      </w:rPr>
    </w:lvl>
    <w:lvl w:ilvl="1" w:tplc="0C090019" w:tentative="1">
      <w:start w:val="1"/>
      <w:numFmt w:val="lowerLetter"/>
      <w:lvlText w:val="%2."/>
      <w:lvlJc w:val="left"/>
      <w:pPr>
        <w:ind w:left="1820" w:hanging="360"/>
      </w:pPr>
    </w:lvl>
    <w:lvl w:ilvl="2" w:tplc="0C09001B" w:tentative="1">
      <w:start w:val="1"/>
      <w:numFmt w:val="lowerRoman"/>
      <w:lvlText w:val="%3."/>
      <w:lvlJc w:val="right"/>
      <w:pPr>
        <w:ind w:left="2540" w:hanging="180"/>
      </w:pPr>
    </w:lvl>
    <w:lvl w:ilvl="3" w:tplc="0C09000F" w:tentative="1">
      <w:start w:val="1"/>
      <w:numFmt w:val="decimal"/>
      <w:lvlText w:val="%4."/>
      <w:lvlJc w:val="left"/>
      <w:pPr>
        <w:ind w:left="3260" w:hanging="360"/>
      </w:pPr>
    </w:lvl>
    <w:lvl w:ilvl="4" w:tplc="0C090019" w:tentative="1">
      <w:start w:val="1"/>
      <w:numFmt w:val="lowerLetter"/>
      <w:lvlText w:val="%5."/>
      <w:lvlJc w:val="left"/>
      <w:pPr>
        <w:ind w:left="3980" w:hanging="360"/>
      </w:pPr>
    </w:lvl>
    <w:lvl w:ilvl="5" w:tplc="0C09001B" w:tentative="1">
      <w:start w:val="1"/>
      <w:numFmt w:val="lowerRoman"/>
      <w:lvlText w:val="%6."/>
      <w:lvlJc w:val="right"/>
      <w:pPr>
        <w:ind w:left="4700" w:hanging="180"/>
      </w:pPr>
    </w:lvl>
    <w:lvl w:ilvl="6" w:tplc="0C09000F" w:tentative="1">
      <w:start w:val="1"/>
      <w:numFmt w:val="decimal"/>
      <w:lvlText w:val="%7."/>
      <w:lvlJc w:val="left"/>
      <w:pPr>
        <w:ind w:left="5420" w:hanging="360"/>
      </w:pPr>
    </w:lvl>
    <w:lvl w:ilvl="7" w:tplc="0C090019" w:tentative="1">
      <w:start w:val="1"/>
      <w:numFmt w:val="lowerLetter"/>
      <w:lvlText w:val="%8."/>
      <w:lvlJc w:val="left"/>
      <w:pPr>
        <w:ind w:left="6140" w:hanging="360"/>
      </w:pPr>
    </w:lvl>
    <w:lvl w:ilvl="8" w:tplc="0C09001B" w:tentative="1">
      <w:start w:val="1"/>
      <w:numFmt w:val="lowerRoman"/>
      <w:lvlText w:val="%9."/>
      <w:lvlJc w:val="right"/>
      <w:pPr>
        <w:ind w:left="6860" w:hanging="180"/>
      </w:pPr>
    </w:lvl>
  </w:abstractNum>
  <w:abstractNum w:abstractNumId="98" w15:restartNumberingAfterBreak="0">
    <w:nsid w:val="30C95E15"/>
    <w:multiLevelType w:val="hybridMultilevel"/>
    <w:tmpl w:val="172C552C"/>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9" w15:restartNumberingAfterBreak="0">
    <w:nsid w:val="30F612CE"/>
    <w:multiLevelType w:val="hybridMultilevel"/>
    <w:tmpl w:val="889EA522"/>
    <w:lvl w:ilvl="0" w:tplc="3809000D">
      <w:start w:val="1"/>
      <w:numFmt w:val="bullet"/>
      <w:lvlText w:val=""/>
      <w:lvlJc w:val="left"/>
      <w:pPr>
        <w:ind w:left="2487" w:hanging="360"/>
      </w:pPr>
      <w:rPr>
        <w:rFonts w:ascii="Wingdings" w:hAnsi="Wingdings" w:hint="default"/>
      </w:rPr>
    </w:lvl>
    <w:lvl w:ilvl="1" w:tplc="14090003" w:tentative="1">
      <w:start w:val="1"/>
      <w:numFmt w:val="bullet"/>
      <w:lvlText w:val="o"/>
      <w:lvlJc w:val="left"/>
      <w:pPr>
        <w:ind w:left="3207" w:hanging="360"/>
      </w:pPr>
      <w:rPr>
        <w:rFonts w:ascii="Courier New" w:hAnsi="Courier New" w:cs="Courier New" w:hint="default"/>
      </w:rPr>
    </w:lvl>
    <w:lvl w:ilvl="2" w:tplc="14090005" w:tentative="1">
      <w:start w:val="1"/>
      <w:numFmt w:val="bullet"/>
      <w:lvlText w:val=""/>
      <w:lvlJc w:val="left"/>
      <w:pPr>
        <w:ind w:left="3927" w:hanging="360"/>
      </w:pPr>
      <w:rPr>
        <w:rFonts w:ascii="Wingdings" w:hAnsi="Wingdings" w:hint="default"/>
      </w:rPr>
    </w:lvl>
    <w:lvl w:ilvl="3" w:tplc="14090001" w:tentative="1">
      <w:start w:val="1"/>
      <w:numFmt w:val="bullet"/>
      <w:lvlText w:val=""/>
      <w:lvlJc w:val="left"/>
      <w:pPr>
        <w:ind w:left="4647" w:hanging="360"/>
      </w:pPr>
      <w:rPr>
        <w:rFonts w:ascii="Symbol" w:hAnsi="Symbol" w:hint="default"/>
      </w:rPr>
    </w:lvl>
    <w:lvl w:ilvl="4" w:tplc="14090003" w:tentative="1">
      <w:start w:val="1"/>
      <w:numFmt w:val="bullet"/>
      <w:lvlText w:val="o"/>
      <w:lvlJc w:val="left"/>
      <w:pPr>
        <w:ind w:left="5367" w:hanging="360"/>
      </w:pPr>
      <w:rPr>
        <w:rFonts w:ascii="Courier New" w:hAnsi="Courier New" w:cs="Courier New" w:hint="default"/>
      </w:rPr>
    </w:lvl>
    <w:lvl w:ilvl="5" w:tplc="14090005" w:tentative="1">
      <w:start w:val="1"/>
      <w:numFmt w:val="bullet"/>
      <w:lvlText w:val=""/>
      <w:lvlJc w:val="left"/>
      <w:pPr>
        <w:ind w:left="6087" w:hanging="360"/>
      </w:pPr>
      <w:rPr>
        <w:rFonts w:ascii="Wingdings" w:hAnsi="Wingdings" w:hint="default"/>
      </w:rPr>
    </w:lvl>
    <w:lvl w:ilvl="6" w:tplc="14090001" w:tentative="1">
      <w:start w:val="1"/>
      <w:numFmt w:val="bullet"/>
      <w:lvlText w:val=""/>
      <w:lvlJc w:val="left"/>
      <w:pPr>
        <w:ind w:left="6807" w:hanging="360"/>
      </w:pPr>
      <w:rPr>
        <w:rFonts w:ascii="Symbol" w:hAnsi="Symbol" w:hint="default"/>
      </w:rPr>
    </w:lvl>
    <w:lvl w:ilvl="7" w:tplc="14090003" w:tentative="1">
      <w:start w:val="1"/>
      <w:numFmt w:val="bullet"/>
      <w:lvlText w:val="o"/>
      <w:lvlJc w:val="left"/>
      <w:pPr>
        <w:ind w:left="7527" w:hanging="360"/>
      </w:pPr>
      <w:rPr>
        <w:rFonts w:ascii="Courier New" w:hAnsi="Courier New" w:cs="Courier New" w:hint="default"/>
      </w:rPr>
    </w:lvl>
    <w:lvl w:ilvl="8" w:tplc="14090005" w:tentative="1">
      <w:start w:val="1"/>
      <w:numFmt w:val="bullet"/>
      <w:lvlText w:val=""/>
      <w:lvlJc w:val="left"/>
      <w:pPr>
        <w:ind w:left="8247" w:hanging="360"/>
      </w:pPr>
      <w:rPr>
        <w:rFonts w:ascii="Wingdings" w:hAnsi="Wingdings" w:hint="default"/>
      </w:rPr>
    </w:lvl>
  </w:abstractNum>
  <w:abstractNum w:abstractNumId="100" w15:restartNumberingAfterBreak="0">
    <w:nsid w:val="33632D64"/>
    <w:multiLevelType w:val="hybridMultilevel"/>
    <w:tmpl w:val="0E205EC4"/>
    <w:lvl w:ilvl="0" w:tplc="CF84B890">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33D77774"/>
    <w:multiLevelType w:val="hybridMultilevel"/>
    <w:tmpl w:val="FF667870"/>
    <w:lvl w:ilvl="0" w:tplc="8202FC8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2" w15:restartNumberingAfterBreak="0">
    <w:nsid w:val="34491434"/>
    <w:multiLevelType w:val="multilevel"/>
    <w:tmpl w:val="B8065396"/>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35456691"/>
    <w:multiLevelType w:val="hybridMultilevel"/>
    <w:tmpl w:val="A4CE13C2"/>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4" w15:restartNumberingAfterBreak="0">
    <w:nsid w:val="368B305A"/>
    <w:multiLevelType w:val="hybridMultilevel"/>
    <w:tmpl w:val="5B84493A"/>
    <w:lvl w:ilvl="0" w:tplc="8202FC8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5" w15:restartNumberingAfterBreak="0">
    <w:nsid w:val="36B33003"/>
    <w:multiLevelType w:val="hybridMultilevel"/>
    <w:tmpl w:val="CED8AD96"/>
    <w:lvl w:ilvl="0" w:tplc="8202FC8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36ED642C"/>
    <w:multiLevelType w:val="multilevel"/>
    <w:tmpl w:val="F0EE883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37CE1D4D"/>
    <w:multiLevelType w:val="hybridMultilevel"/>
    <w:tmpl w:val="3746FEAC"/>
    <w:lvl w:ilvl="0" w:tplc="BAAA7D70">
      <w:start w:val="1"/>
      <w:numFmt w:val="lowerLetter"/>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8" w15:restartNumberingAfterBreak="0">
    <w:nsid w:val="384E4EC3"/>
    <w:multiLevelType w:val="multilevel"/>
    <w:tmpl w:val="03C05B9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386A7B9C"/>
    <w:multiLevelType w:val="hybridMultilevel"/>
    <w:tmpl w:val="C4A0D174"/>
    <w:lvl w:ilvl="0" w:tplc="8202FC8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0" w15:restartNumberingAfterBreak="0">
    <w:nsid w:val="388E4BD7"/>
    <w:multiLevelType w:val="hybridMultilevel"/>
    <w:tmpl w:val="818C3922"/>
    <w:lvl w:ilvl="0" w:tplc="81DAFAF0">
      <w:numFmt w:val="bullet"/>
      <w:lvlText w:val="-"/>
      <w:lvlJc w:val="left"/>
      <w:pPr>
        <w:ind w:left="1080" w:hanging="360"/>
      </w:pPr>
      <w:rPr>
        <w:rFonts w:ascii="Times New Roman" w:eastAsia="Times New Roman"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11" w15:restartNumberingAfterBreak="0">
    <w:nsid w:val="389E4A83"/>
    <w:multiLevelType w:val="multilevel"/>
    <w:tmpl w:val="9B0EF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38E43E87"/>
    <w:multiLevelType w:val="hybridMultilevel"/>
    <w:tmpl w:val="E50CC2C0"/>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3" w15:restartNumberingAfterBreak="0">
    <w:nsid w:val="393E362F"/>
    <w:multiLevelType w:val="hybridMultilevel"/>
    <w:tmpl w:val="5648964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4" w15:restartNumberingAfterBreak="0">
    <w:nsid w:val="3A0F02BC"/>
    <w:multiLevelType w:val="hybridMultilevel"/>
    <w:tmpl w:val="48AE899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5" w15:restartNumberingAfterBreak="0">
    <w:nsid w:val="3B2A791D"/>
    <w:multiLevelType w:val="hybridMultilevel"/>
    <w:tmpl w:val="72861558"/>
    <w:lvl w:ilvl="0" w:tplc="FFFFFFFF">
      <w:start w:val="1"/>
      <w:numFmt w:val="low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6" w15:restartNumberingAfterBreak="0">
    <w:nsid w:val="3B4D321C"/>
    <w:multiLevelType w:val="hybridMultilevel"/>
    <w:tmpl w:val="CE8C8B7E"/>
    <w:lvl w:ilvl="0" w:tplc="E2709F4C">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7" w15:restartNumberingAfterBreak="0">
    <w:nsid w:val="3BC3689B"/>
    <w:multiLevelType w:val="multilevel"/>
    <w:tmpl w:val="9EF6B0BE"/>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8" w15:restartNumberingAfterBreak="0">
    <w:nsid w:val="3E2B27A4"/>
    <w:multiLevelType w:val="multilevel"/>
    <w:tmpl w:val="C9CE8E8E"/>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9" w15:restartNumberingAfterBreak="0">
    <w:nsid w:val="3E6A283D"/>
    <w:multiLevelType w:val="hybridMultilevel"/>
    <w:tmpl w:val="D3E8E0F4"/>
    <w:lvl w:ilvl="0" w:tplc="40FA0E44">
      <w:start w:val="2"/>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15:restartNumberingAfterBreak="0">
    <w:nsid w:val="3EB73D63"/>
    <w:multiLevelType w:val="hybridMultilevel"/>
    <w:tmpl w:val="0B1C835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1" w15:restartNumberingAfterBreak="0">
    <w:nsid w:val="3F902D83"/>
    <w:multiLevelType w:val="hybridMultilevel"/>
    <w:tmpl w:val="86FA8C78"/>
    <w:lvl w:ilvl="0" w:tplc="3809000D">
      <w:start w:val="1"/>
      <w:numFmt w:val="bullet"/>
      <w:lvlText w:val=""/>
      <w:lvlJc w:val="left"/>
      <w:pPr>
        <w:ind w:left="720" w:hanging="360"/>
      </w:pPr>
      <w:rPr>
        <w:rFonts w:ascii="Wingdings" w:hAnsi="Wingding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2" w15:restartNumberingAfterBreak="0">
    <w:nsid w:val="3F914C6D"/>
    <w:multiLevelType w:val="hybridMultilevel"/>
    <w:tmpl w:val="7854CD80"/>
    <w:lvl w:ilvl="0" w:tplc="3809000D">
      <w:start w:val="1"/>
      <w:numFmt w:val="bullet"/>
      <w:lvlText w:val=""/>
      <w:lvlJc w:val="left"/>
      <w:pPr>
        <w:ind w:left="1440" w:hanging="360"/>
      </w:pPr>
      <w:rPr>
        <w:rFonts w:ascii="Wingdings" w:hAnsi="Wingding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23" w15:restartNumberingAfterBreak="0">
    <w:nsid w:val="407F0383"/>
    <w:multiLevelType w:val="multilevel"/>
    <w:tmpl w:val="F57072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4" w15:restartNumberingAfterBreak="0">
    <w:nsid w:val="407F0419"/>
    <w:multiLevelType w:val="hybridMultilevel"/>
    <w:tmpl w:val="ABF8E89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5" w15:restartNumberingAfterBreak="0">
    <w:nsid w:val="40CE5B4F"/>
    <w:multiLevelType w:val="multilevel"/>
    <w:tmpl w:val="85769076"/>
    <w:lvl w:ilvl="0">
      <w:start w:val="1"/>
      <w:numFmt w:val="bullet"/>
      <w:lvlText w:val=""/>
      <w:lvlJc w:val="left"/>
      <w:pPr>
        <w:ind w:left="360" w:hanging="360"/>
      </w:pPr>
      <w:rPr>
        <w:rFonts w:ascii="Wingdings" w:hAnsi="Wingding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6" w15:restartNumberingAfterBreak="0">
    <w:nsid w:val="40E26720"/>
    <w:multiLevelType w:val="hybridMultilevel"/>
    <w:tmpl w:val="304A084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7" w15:restartNumberingAfterBreak="0">
    <w:nsid w:val="421B4EF3"/>
    <w:multiLevelType w:val="hybridMultilevel"/>
    <w:tmpl w:val="CCB032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8" w15:restartNumberingAfterBreak="0">
    <w:nsid w:val="42D06CE4"/>
    <w:multiLevelType w:val="hybridMultilevel"/>
    <w:tmpl w:val="906868F2"/>
    <w:lvl w:ilvl="0" w:tplc="78CCC2F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9" w15:restartNumberingAfterBreak="0">
    <w:nsid w:val="436653F7"/>
    <w:multiLevelType w:val="hybridMultilevel"/>
    <w:tmpl w:val="99969E2C"/>
    <w:lvl w:ilvl="0" w:tplc="2CA064FE">
      <w:start w:val="1"/>
      <w:numFmt w:val="decimal"/>
      <w:lvlText w:val="%1)"/>
      <w:lvlJc w:val="left"/>
      <w:pPr>
        <w:ind w:left="1440" w:hanging="360"/>
      </w:pPr>
      <w:rPr>
        <w:b/>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0" w15:restartNumberingAfterBreak="0">
    <w:nsid w:val="442D2B80"/>
    <w:multiLevelType w:val="hybridMultilevel"/>
    <w:tmpl w:val="B0040AD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1" w15:restartNumberingAfterBreak="0">
    <w:nsid w:val="44B92E39"/>
    <w:multiLevelType w:val="hybridMultilevel"/>
    <w:tmpl w:val="22628262"/>
    <w:lvl w:ilvl="0" w:tplc="85C8AB98">
      <w:start w:val="1"/>
      <w:numFmt w:val="lowerLetter"/>
      <w:lvlText w:val="%1."/>
      <w:lvlJc w:val="left"/>
      <w:pPr>
        <w:ind w:left="720" w:hanging="360"/>
      </w:pPr>
      <w:rPr>
        <w:b/>
        <w:bCs/>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2" w15:restartNumberingAfterBreak="0">
    <w:nsid w:val="44EC41B6"/>
    <w:multiLevelType w:val="hybridMultilevel"/>
    <w:tmpl w:val="1C1A5E4C"/>
    <w:lvl w:ilvl="0" w:tplc="38090017">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3" w15:restartNumberingAfterBreak="0">
    <w:nsid w:val="458B2B16"/>
    <w:multiLevelType w:val="multilevel"/>
    <w:tmpl w:val="7E9A70B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4" w15:restartNumberingAfterBreak="0">
    <w:nsid w:val="45BA292B"/>
    <w:multiLevelType w:val="hybridMultilevel"/>
    <w:tmpl w:val="0F023546"/>
    <w:lvl w:ilvl="0" w:tplc="3809000D">
      <w:start w:val="1"/>
      <w:numFmt w:val="bullet"/>
      <w:lvlText w:val=""/>
      <w:lvlJc w:val="left"/>
      <w:pPr>
        <w:ind w:left="1004" w:hanging="360"/>
      </w:pPr>
      <w:rPr>
        <w:rFonts w:ascii="Wingdings" w:hAnsi="Wingdings" w:hint="default"/>
      </w:rPr>
    </w:lvl>
    <w:lvl w:ilvl="1" w:tplc="38090003">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135" w15:restartNumberingAfterBreak="0">
    <w:nsid w:val="45E76322"/>
    <w:multiLevelType w:val="hybridMultilevel"/>
    <w:tmpl w:val="43A6A03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6" w15:restartNumberingAfterBreak="0">
    <w:nsid w:val="45F166DD"/>
    <w:multiLevelType w:val="multilevel"/>
    <w:tmpl w:val="9446AA7C"/>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sz w:val="20"/>
      </w:rPr>
    </w:lvl>
    <w:lvl w:ilvl="2">
      <w:start w:val="4"/>
      <w:numFmt w:val="bullet"/>
      <w:lvlText w:val="-"/>
      <w:lvlJc w:val="left"/>
      <w:pPr>
        <w:ind w:left="2160" w:hanging="360"/>
      </w:pPr>
      <w:rPr>
        <w:rFonts w:ascii="Times New Roman" w:eastAsia="Times New Roman" w:hAnsi="Times New Roman" w:cs="Times New Roman"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7" w15:restartNumberingAfterBreak="0">
    <w:nsid w:val="45F47796"/>
    <w:multiLevelType w:val="hybridMultilevel"/>
    <w:tmpl w:val="013CCCA2"/>
    <w:lvl w:ilvl="0" w:tplc="8202FC8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8" w15:restartNumberingAfterBreak="0">
    <w:nsid w:val="46AC0B0D"/>
    <w:multiLevelType w:val="multilevel"/>
    <w:tmpl w:val="FB1C1C7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9" w15:restartNumberingAfterBreak="0">
    <w:nsid w:val="47C1709A"/>
    <w:multiLevelType w:val="hybridMultilevel"/>
    <w:tmpl w:val="D1A2B80E"/>
    <w:lvl w:ilvl="0" w:tplc="FFFFFFFF">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0" w15:restartNumberingAfterBreak="0">
    <w:nsid w:val="48093B0E"/>
    <w:multiLevelType w:val="multilevel"/>
    <w:tmpl w:val="A30EF07C"/>
    <w:lvl w:ilvl="0">
      <w:start w:val="4"/>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41" w15:restartNumberingAfterBreak="0">
    <w:nsid w:val="48DB2FD4"/>
    <w:multiLevelType w:val="hybridMultilevel"/>
    <w:tmpl w:val="1BD623D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2" w15:restartNumberingAfterBreak="0">
    <w:nsid w:val="49C26EF8"/>
    <w:multiLevelType w:val="multilevel"/>
    <w:tmpl w:val="50E499FE"/>
    <w:lvl w:ilvl="0">
      <w:start w:val="1"/>
      <w:numFmt w:val="lowerLetter"/>
      <w:lvlText w:val="%1)"/>
      <w:lvlJc w:val="left"/>
      <w:pPr>
        <w:ind w:left="360" w:hanging="36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3" w15:restartNumberingAfterBreak="0">
    <w:nsid w:val="4A4621B2"/>
    <w:multiLevelType w:val="hybridMultilevel"/>
    <w:tmpl w:val="C674E41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4" w15:restartNumberingAfterBreak="0">
    <w:nsid w:val="4A7D7522"/>
    <w:multiLevelType w:val="hybridMultilevel"/>
    <w:tmpl w:val="45261C2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5" w15:restartNumberingAfterBreak="0">
    <w:nsid w:val="4AAC5D25"/>
    <w:multiLevelType w:val="multilevel"/>
    <w:tmpl w:val="A41A1D16"/>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6" w15:restartNumberingAfterBreak="0">
    <w:nsid w:val="4BD9133A"/>
    <w:multiLevelType w:val="hybridMultilevel"/>
    <w:tmpl w:val="8DC2EE26"/>
    <w:lvl w:ilvl="0" w:tplc="81DAFAF0">
      <w:numFmt w:val="bullet"/>
      <w:lvlText w:val="-"/>
      <w:lvlJc w:val="left"/>
      <w:pPr>
        <w:ind w:left="360" w:hanging="360"/>
      </w:pPr>
      <w:rPr>
        <w:rFonts w:ascii="Times New Roman" w:eastAsia="Times New Roman" w:hAnsi="Times New Roman" w:cs="Times New Roman" w:hint="default"/>
      </w:rPr>
    </w:lvl>
    <w:lvl w:ilvl="1" w:tplc="81DAFAF0">
      <w:numFmt w:val="bullet"/>
      <w:lvlText w:val="-"/>
      <w:lvlJc w:val="left"/>
      <w:pPr>
        <w:ind w:left="1500" w:hanging="360"/>
      </w:pPr>
      <w:rPr>
        <w:rFonts w:ascii="Times New Roman" w:eastAsia="Times New Roman" w:hAnsi="Times New Roman" w:cs="Times New Roman" w:hint="default"/>
      </w:rPr>
    </w:lvl>
    <w:lvl w:ilvl="2" w:tplc="38090005" w:tentative="1">
      <w:start w:val="1"/>
      <w:numFmt w:val="bullet"/>
      <w:lvlText w:val=""/>
      <w:lvlJc w:val="left"/>
      <w:pPr>
        <w:ind w:left="2220" w:hanging="360"/>
      </w:pPr>
      <w:rPr>
        <w:rFonts w:ascii="Wingdings" w:hAnsi="Wingdings" w:hint="default"/>
      </w:rPr>
    </w:lvl>
    <w:lvl w:ilvl="3" w:tplc="38090001" w:tentative="1">
      <w:start w:val="1"/>
      <w:numFmt w:val="bullet"/>
      <w:lvlText w:val=""/>
      <w:lvlJc w:val="left"/>
      <w:pPr>
        <w:ind w:left="2940" w:hanging="360"/>
      </w:pPr>
      <w:rPr>
        <w:rFonts w:ascii="Symbol" w:hAnsi="Symbol" w:hint="default"/>
      </w:rPr>
    </w:lvl>
    <w:lvl w:ilvl="4" w:tplc="38090003" w:tentative="1">
      <w:start w:val="1"/>
      <w:numFmt w:val="bullet"/>
      <w:lvlText w:val="o"/>
      <w:lvlJc w:val="left"/>
      <w:pPr>
        <w:ind w:left="3660" w:hanging="360"/>
      </w:pPr>
      <w:rPr>
        <w:rFonts w:ascii="Courier New" w:hAnsi="Courier New" w:cs="Courier New" w:hint="default"/>
      </w:rPr>
    </w:lvl>
    <w:lvl w:ilvl="5" w:tplc="38090005" w:tentative="1">
      <w:start w:val="1"/>
      <w:numFmt w:val="bullet"/>
      <w:lvlText w:val=""/>
      <w:lvlJc w:val="left"/>
      <w:pPr>
        <w:ind w:left="4380" w:hanging="360"/>
      </w:pPr>
      <w:rPr>
        <w:rFonts w:ascii="Wingdings" w:hAnsi="Wingdings" w:hint="default"/>
      </w:rPr>
    </w:lvl>
    <w:lvl w:ilvl="6" w:tplc="38090001" w:tentative="1">
      <w:start w:val="1"/>
      <w:numFmt w:val="bullet"/>
      <w:lvlText w:val=""/>
      <w:lvlJc w:val="left"/>
      <w:pPr>
        <w:ind w:left="5100" w:hanging="360"/>
      </w:pPr>
      <w:rPr>
        <w:rFonts w:ascii="Symbol" w:hAnsi="Symbol" w:hint="default"/>
      </w:rPr>
    </w:lvl>
    <w:lvl w:ilvl="7" w:tplc="38090003" w:tentative="1">
      <w:start w:val="1"/>
      <w:numFmt w:val="bullet"/>
      <w:lvlText w:val="o"/>
      <w:lvlJc w:val="left"/>
      <w:pPr>
        <w:ind w:left="5820" w:hanging="360"/>
      </w:pPr>
      <w:rPr>
        <w:rFonts w:ascii="Courier New" w:hAnsi="Courier New" w:cs="Courier New" w:hint="default"/>
      </w:rPr>
    </w:lvl>
    <w:lvl w:ilvl="8" w:tplc="38090005" w:tentative="1">
      <w:start w:val="1"/>
      <w:numFmt w:val="bullet"/>
      <w:lvlText w:val=""/>
      <w:lvlJc w:val="left"/>
      <w:pPr>
        <w:ind w:left="6540" w:hanging="360"/>
      </w:pPr>
      <w:rPr>
        <w:rFonts w:ascii="Wingdings" w:hAnsi="Wingdings" w:hint="default"/>
      </w:rPr>
    </w:lvl>
  </w:abstractNum>
  <w:abstractNum w:abstractNumId="147" w15:restartNumberingAfterBreak="0">
    <w:nsid w:val="4BDB4538"/>
    <w:multiLevelType w:val="hybridMultilevel"/>
    <w:tmpl w:val="45C61BBA"/>
    <w:lvl w:ilvl="0" w:tplc="FFFFFFFF">
      <w:start w:val="1"/>
      <w:numFmt w:val="bullet"/>
      <w:lvlText w:val=""/>
      <w:lvlJc w:val="left"/>
      <w:pPr>
        <w:ind w:left="1004" w:hanging="360"/>
      </w:pPr>
      <w:rPr>
        <w:rFonts w:ascii="Wingdings" w:hAnsi="Wingdings" w:hint="default"/>
      </w:rPr>
    </w:lvl>
    <w:lvl w:ilvl="1" w:tplc="3809000D">
      <w:start w:val="1"/>
      <w:numFmt w:val="bullet"/>
      <w:lvlText w:val=""/>
      <w:lvlJc w:val="left"/>
      <w:pPr>
        <w:ind w:left="720" w:hanging="360"/>
      </w:pPr>
      <w:rPr>
        <w:rFonts w:ascii="Wingdings" w:hAnsi="Wingdings" w:hint="default"/>
      </w:rPr>
    </w:lvl>
    <w:lvl w:ilvl="2" w:tplc="FFFFFFFF" w:tentative="1">
      <w:start w:val="1"/>
      <w:numFmt w:val="bullet"/>
      <w:lvlText w:val=""/>
      <w:lvlJc w:val="left"/>
      <w:pPr>
        <w:ind w:left="2444" w:hanging="360"/>
      </w:pPr>
      <w:rPr>
        <w:rFonts w:ascii="Wingdings" w:hAnsi="Wingdings" w:hint="default"/>
      </w:rPr>
    </w:lvl>
    <w:lvl w:ilvl="3" w:tplc="FFFFFFFF" w:tentative="1">
      <w:start w:val="1"/>
      <w:numFmt w:val="bullet"/>
      <w:lvlText w:val=""/>
      <w:lvlJc w:val="left"/>
      <w:pPr>
        <w:ind w:left="3164" w:hanging="360"/>
      </w:pPr>
      <w:rPr>
        <w:rFonts w:ascii="Symbol" w:hAnsi="Symbol" w:hint="default"/>
      </w:rPr>
    </w:lvl>
    <w:lvl w:ilvl="4" w:tplc="FFFFFFFF" w:tentative="1">
      <w:start w:val="1"/>
      <w:numFmt w:val="bullet"/>
      <w:lvlText w:val="o"/>
      <w:lvlJc w:val="left"/>
      <w:pPr>
        <w:ind w:left="3884" w:hanging="360"/>
      </w:pPr>
      <w:rPr>
        <w:rFonts w:ascii="Courier New" w:hAnsi="Courier New" w:cs="Courier New" w:hint="default"/>
      </w:rPr>
    </w:lvl>
    <w:lvl w:ilvl="5" w:tplc="FFFFFFFF" w:tentative="1">
      <w:start w:val="1"/>
      <w:numFmt w:val="bullet"/>
      <w:lvlText w:val=""/>
      <w:lvlJc w:val="left"/>
      <w:pPr>
        <w:ind w:left="4604" w:hanging="360"/>
      </w:pPr>
      <w:rPr>
        <w:rFonts w:ascii="Wingdings" w:hAnsi="Wingdings" w:hint="default"/>
      </w:rPr>
    </w:lvl>
    <w:lvl w:ilvl="6" w:tplc="FFFFFFFF" w:tentative="1">
      <w:start w:val="1"/>
      <w:numFmt w:val="bullet"/>
      <w:lvlText w:val=""/>
      <w:lvlJc w:val="left"/>
      <w:pPr>
        <w:ind w:left="5324" w:hanging="360"/>
      </w:pPr>
      <w:rPr>
        <w:rFonts w:ascii="Symbol" w:hAnsi="Symbol" w:hint="default"/>
      </w:rPr>
    </w:lvl>
    <w:lvl w:ilvl="7" w:tplc="FFFFFFFF" w:tentative="1">
      <w:start w:val="1"/>
      <w:numFmt w:val="bullet"/>
      <w:lvlText w:val="o"/>
      <w:lvlJc w:val="left"/>
      <w:pPr>
        <w:ind w:left="6044" w:hanging="360"/>
      </w:pPr>
      <w:rPr>
        <w:rFonts w:ascii="Courier New" w:hAnsi="Courier New" w:cs="Courier New" w:hint="default"/>
      </w:rPr>
    </w:lvl>
    <w:lvl w:ilvl="8" w:tplc="FFFFFFFF" w:tentative="1">
      <w:start w:val="1"/>
      <w:numFmt w:val="bullet"/>
      <w:lvlText w:val=""/>
      <w:lvlJc w:val="left"/>
      <w:pPr>
        <w:ind w:left="6764" w:hanging="360"/>
      </w:pPr>
      <w:rPr>
        <w:rFonts w:ascii="Wingdings" w:hAnsi="Wingdings" w:hint="default"/>
      </w:rPr>
    </w:lvl>
  </w:abstractNum>
  <w:abstractNum w:abstractNumId="148" w15:restartNumberingAfterBreak="0">
    <w:nsid w:val="4BFE23EF"/>
    <w:multiLevelType w:val="hybridMultilevel"/>
    <w:tmpl w:val="92C65104"/>
    <w:lvl w:ilvl="0" w:tplc="2A0C548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9" w15:restartNumberingAfterBreak="0">
    <w:nsid w:val="4C825629"/>
    <w:multiLevelType w:val="hybridMultilevel"/>
    <w:tmpl w:val="64882644"/>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0" w15:restartNumberingAfterBreak="0">
    <w:nsid w:val="4CC73749"/>
    <w:multiLevelType w:val="multilevel"/>
    <w:tmpl w:val="1E4E0754"/>
    <w:lvl w:ilvl="0">
      <w:start w:val="1"/>
      <w:numFmt w:val="bullet"/>
      <w:lvlText w:val=""/>
      <w:lvlJc w:val="left"/>
      <w:pPr>
        <w:ind w:left="720" w:hanging="360"/>
      </w:pPr>
      <w:rPr>
        <w:rFonts w:ascii="Wingdings" w:hAnsi="Wingding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1" w15:restartNumberingAfterBreak="0">
    <w:nsid w:val="4E486E65"/>
    <w:multiLevelType w:val="hybridMultilevel"/>
    <w:tmpl w:val="C3A2A8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2" w15:restartNumberingAfterBreak="0">
    <w:nsid w:val="4E677DCD"/>
    <w:multiLevelType w:val="hybridMultilevel"/>
    <w:tmpl w:val="F6F816E6"/>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3" w15:restartNumberingAfterBreak="0">
    <w:nsid w:val="4F60607E"/>
    <w:multiLevelType w:val="hybridMultilevel"/>
    <w:tmpl w:val="1528DDF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54" w15:restartNumberingAfterBreak="0">
    <w:nsid w:val="4FD266A9"/>
    <w:multiLevelType w:val="multilevel"/>
    <w:tmpl w:val="0EE8404E"/>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5" w15:restartNumberingAfterBreak="0">
    <w:nsid w:val="501869DC"/>
    <w:multiLevelType w:val="hybridMultilevel"/>
    <w:tmpl w:val="CF80DE7C"/>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6" w15:restartNumberingAfterBreak="0">
    <w:nsid w:val="5062086F"/>
    <w:multiLevelType w:val="multilevel"/>
    <w:tmpl w:val="0254D0EE"/>
    <w:lvl w:ilvl="0">
      <w:start w:val="1"/>
      <w:numFmt w:val="lowerLetter"/>
      <w:lvlText w:val="%1."/>
      <w:lvlJc w:val="left"/>
      <w:pPr>
        <w:tabs>
          <w:tab w:val="num" w:pos="720"/>
        </w:tabs>
        <w:ind w:left="720" w:hanging="360"/>
      </w:pPr>
      <w:rPr>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7" w15:restartNumberingAfterBreak="0">
    <w:nsid w:val="50CA1A30"/>
    <w:multiLevelType w:val="hybridMultilevel"/>
    <w:tmpl w:val="439060F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8" w15:restartNumberingAfterBreak="0">
    <w:nsid w:val="518052D0"/>
    <w:multiLevelType w:val="hybridMultilevel"/>
    <w:tmpl w:val="69DEF19A"/>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9" w15:restartNumberingAfterBreak="0">
    <w:nsid w:val="521000AB"/>
    <w:multiLevelType w:val="hybridMultilevel"/>
    <w:tmpl w:val="7F10F33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0" w15:restartNumberingAfterBreak="0">
    <w:nsid w:val="52815D76"/>
    <w:multiLevelType w:val="hybridMultilevel"/>
    <w:tmpl w:val="4A04E71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1" w15:restartNumberingAfterBreak="0">
    <w:nsid w:val="52CF1D76"/>
    <w:multiLevelType w:val="hybridMultilevel"/>
    <w:tmpl w:val="FF3E7C2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2" w15:restartNumberingAfterBreak="0">
    <w:nsid w:val="530D5B12"/>
    <w:multiLevelType w:val="hybridMultilevel"/>
    <w:tmpl w:val="42260692"/>
    <w:lvl w:ilvl="0" w:tplc="3809000D">
      <w:start w:val="1"/>
      <w:numFmt w:val="bullet"/>
      <w:lvlText w:val=""/>
      <w:lvlJc w:val="left"/>
      <w:pPr>
        <w:ind w:left="786" w:hanging="360"/>
      </w:pPr>
      <w:rPr>
        <w:rFonts w:ascii="Wingdings" w:hAnsi="Wingdings" w:hint="default"/>
      </w:rPr>
    </w:lvl>
    <w:lvl w:ilvl="1" w:tplc="14090003" w:tentative="1">
      <w:start w:val="1"/>
      <w:numFmt w:val="bullet"/>
      <w:lvlText w:val="o"/>
      <w:lvlJc w:val="left"/>
      <w:pPr>
        <w:ind w:left="1506" w:hanging="360"/>
      </w:pPr>
      <w:rPr>
        <w:rFonts w:ascii="Courier New" w:hAnsi="Courier New" w:cs="Courier New" w:hint="default"/>
      </w:rPr>
    </w:lvl>
    <w:lvl w:ilvl="2" w:tplc="14090005" w:tentative="1">
      <w:start w:val="1"/>
      <w:numFmt w:val="bullet"/>
      <w:lvlText w:val=""/>
      <w:lvlJc w:val="left"/>
      <w:pPr>
        <w:ind w:left="2226" w:hanging="360"/>
      </w:pPr>
      <w:rPr>
        <w:rFonts w:ascii="Wingdings" w:hAnsi="Wingdings" w:hint="default"/>
      </w:rPr>
    </w:lvl>
    <w:lvl w:ilvl="3" w:tplc="14090001" w:tentative="1">
      <w:start w:val="1"/>
      <w:numFmt w:val="bullet"/>
      <w:lvlText w:val=""/>
      <w:lvlJc w:val="left"/>
      <w:pPr>
        <w:ind w:left="2946" w:hanging="360"/>
      </w:pPr>
      <w:rPr>
        <w:rFonts w:ascii="Symbol" w:hAnsi="Symbol" w:hint="default"/>
      </w:rPr>
    </w:lvl>
    <w:lvl w:ilvl="4" w:tplc="14090003" w:tentative="1">
      <w:start w:val="1"/>
      <w:numFmt w:val="bullet"/>
      <w:lvlText w:val="o"/>
      <w:lvlJc w:val="left"/>
      <w:pPr>
        <w:ind w:left="3666" w:hanging="360"/>
      </w:pPr>
      <w:rPr>
        <w:rFonts w:ascii="Courier New" w:hAnsi="Courier New" w:cs="Courier New" w:hint="default"/>
      </w:rPr>
    </w:lvl>
    <w:lvl w:ilvl="5" w:tplc="14090005" w:tentative="1">
      <w:start w:val="1"/>
      <w:numFmt w:val="bullet"/>
      <w:lvlText w:val=""/>
      <w:lvlJc w:val="left"/>
      <w:pPr>
        <w:ind w:left="4386" w:hanging="360"/>
      </w:pPr>
      <w:rPr>
        <w:rFonts w:ascii="Wingdings" w:hAnsi="Wingdings" w:hint="default"/>
      </w:rPr>
    </w:lvl>
    <w:lvl w:ilvl="6" w:tplc="14090001" w:tentative="1">
      <w:start w:val="1"/>
      <w:numFmt w:val="bullet"/>
      <w:lvlText w:val=""/>
      <w:lvlJc w:val="left"/>
      <w:pPr>
        <w:ind w:left="5106" w:hanging="360"/>
      </w:pPr>
      <w:rPr>
        <w:rFonts w:ascii="Symbol" w:hAnsi="Symbol" w:hint="default"/>
      </w:rPr>
    </w:lvl>
    <w:lvl w:ilvl="7" w:tplc="14090003" w:tentative="1">
      <w:start w:val="1"/>
      <w:numFmt w:val="bullet"/>
      <w:lvlText w:val="o"/>
      <w:lvlJc w:val="left"/>
      <w:pPr>
        <w:ind w:left="5826" w:hanging="360"/>
      </w:pPr>
      <w:rPr>
        <w:rFonts w:ascii="Courier New" w:hAnsi="Courier New" w:cs="Courier New" w:hint="default"/>
      </w:rPr>
    </w:lvl>
    <w:lvl w:ilvl="8" w:tplc="14090005" w:tentative="1">
      <w:start w:val="1"/>
      <w:numFmt w:val="bullet"/>
      <w:lvlText w:val=""/>
      <w:lvlJc w:val="left"/>
      <w:pPr>
        <w:ind w:left="6546" w:hanging="360"/>
      </w:pPr>
      <w:rPr>
        <w:rFonts w:ascii="Wingdings" w:hAnsi="Wingdings" w:hint="default"/>
      </w:rPr>
    </w:lvl>
  </w:abstractNum>
  <w:abstractNum w:abstractNumId="163" w15:restartNumberingAfterBreak="0">
    <w:nsid w:val="535F3B22"/>
    <w:multiLevelType w:val="multilevel"/>
    <w:tmpl w:val="FA76133E"/>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4" w15:restartNumberingAfterBreak="0">
    <w:nsid w:val="540D3944"/>
    <w:multiLevelType w:val="multilevel"/>
    <w:tmpl w:val="4798FFD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5" w15:restartNumberingAfterBreak="0">
    <w:nsid w:val="55C65450"/>
    <w:multiLevelType w:val="multilevel"/>
    <w:tmpl w:val="7BE44A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6" w15:restartNumberingAfterBreak="0">
    <w:nsid w:val="56177C77"/>
    <w:multiLevelType w:val="hybridMultilevel"/>
    <w:tmpl w:val="B85404D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7" w15:restartNumberingAfterBreak="0">
    <w:nsid w:val="578A1F18"/>
    <w:multiLevelType w:val="hybridMultilevel"/>
    <w:tmpl w:val="61348AC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8" w15:restartNumberingAfterBreak="0">
    <w:nsid w:val="57C01F30"/>
    <w:multiLevelType w:val="hybridMultilevel"/>
    <w:tmpl w:val="C108D20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9" w15:restartNumberingAfterBreak="0">
    <w:nsid w:val="57F9253C"/>
    <w:multiLevelType w:val="hybridMultilevel"/>
    <w:tmpl w:val="3E021BE6"/>
    <w:lvl w:ilvl="0" w:tplc="8202FC8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0" w15:restartNumberingAfterBreak="0">
    <w:nsid w:val="581868D6"/>
    <w:multiLevelType w:val="hybridMultilevel"/>
    <w:tmpl w:val="064608E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1" w15:restartNumberingAfterBreak="0">
    <w:nsid w:val="58447741"/>
    <w:multiLevelType w:val="hybridMultilevel"/>
    <w:tmpl w:val="9594C6D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2" w15:restartNumberingAfterBreak="0">
    <w:nsid w:val="595E2605"/>
    <w:multiLevelType w:val="hybridMultilevel"/>
    <w:tmpl w:val="030E9D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3" w15:restartNumberingAfterBreak="0">
    <w:nsid w:val="59914DB1"/>
    <w:multiLevelType w:val="hybridMultilevel"/>
    <w:tmpl w:val="7A84828E"/>
    <w:lvl w:ilvl="0" w:tplc="3809000D">
      <w:start w:val="1"/>
      <w:numFmt w:val="bullet"/>
      <w:lvlText w:val=""/>
      <w:lvlJc w:val="left"/>
      <w:pPr>
        <w:ind w:left="1004" w:hanging="360"/>
      </w:pPr>
      <w:rPr>
        <w:rFonts w:ascii="Wingdings" w:hAnsi="Wingdings" w:hint="default"/>
      </w:rPr>
    </w:lvl>
    <w:lvl w:ilvl="1" w:tplc="38090003">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174" w15:restartNumberingAfterBreak="0">
    <w:nsid w:val="59AA0B16"/>
    <w:multiLevelType w:val="hybridMultilevel"/>
    <w:tmpl w:val="EA36AE1A"/>
    <w:lvl w:ilvl="0" w:tplc="FFFFFFFF">
      <w:start w:val="1"/>
      <w:numFmt w:val="bullet"/>
      <w:lvlText w:val=""/>
      <w:lvlJc w:val="left"/>
      <w:pPr>
        <w:ind w:left="1004" w:hanging="360"/>
      </w:pPr>
      <w:rPr>
        <w:rFonts w:ascii="Wingdings" w:hAnsi="Wingdings" w:hint="default"/>
      </w:rPr>
    </w:lvl>
    <w:lvl w:ilvl="1" w:tplc="3809000D">
      <w:start w:val="1"/>
      <w:numFmt w:val="bullet"/>
      <w:lvlText w:val=""/>
      <w:lvlJc w:val="left"/>
      <w:pPr>
        <w:ind w:left="1724" w:hanging="360"/>
      </w:pPr>
      <w:rPr>
        <w:rFonts w:ascii="Wingdings" w:hAnsi="Wingdings" w:hint="default"/>
      </w:rPr>
    </w:lvl>
    <w:lvl w:ilvl="2" w:tplc="FFFFFFFF" w:tentative="1">
      <w:start w:val="1"/>
      <w:numFmt w:val="bullet"/>
      <w:lvlText w:val=""/>
      <w:lvlJc w:val="left"/>
      <w:pPr>
        <w:ind w:left="2444" w:hanging="360"/>
      </w:pPr>
      <w:rPr>
        <w:rFonts w:ascii="Wingdings" w:hAnsi="Wingdings" w:hint="default"/>
      </w:rPr>
    </w:lvl>
    <w:lvl w:ilvl="3" w:tplc="FFFFFFFF" w:tentative="1">
      <w:start w:val="1"/>
      <w:numFmt w:val="bullet"/>
      <w:lvlText w:val=""/>
      <w:lvlJc w:val="left"/>
      <w:pPr>
        <w:ind w:left="3164" w:hanging="360"/>
      </w:pPr>
      <w:rPr>
        <w:rFonts w:ascii="Symbol" w:hAnsi="Symbol" w:hint="default"/>
      </w:rPr>
    </w:lvl>
    <w:lvl w:ilvl="4" w:tplc="FFFFFFFF" w:tentative="1">
      <w:start w:val="1"/>
      <w:numFmt w:val="bullet"/>
      <w:lvlText w:val="o"/>
      <w:lvlJc w:val="left"/>
      <w:pPr>
        <w:ind w:left="3884" w:hanging="360"/>
      </w:pPr>
      <w:rPr>
        <w:rFonts w:ascii="Courier New" w:hAnsi="Courier New" w:cs="Courier New" w:hint="default"/>
      </w:rPr>
    </w:lvl>
    <w:lvl w:ilvl="5" w:tplc="FFFFFFFF" w:tentative="1">
      <w:start w:val="1"/>
      <w:numFmt w:val="bullet"/>
      <w:lvlText w:val=""/>
      <w:lvlJc w:val="left"/>
      <w:pPr>
        <w:ind w:left="4604" w:hanging="360"/>
      </w:pPr>
      <w:rPr>
        <w:rFonts w:ascii="Wingdings" w:hAnsi="Wingdings" w:hint="default"/>
      </w:rPr>
    </w:lvl>
    <w:lvl w:ilvl="6" w:tplc="FFFFFFFF" w:tentative="1">
      <w:start w:val="1"/>
      <w:numFmt w:val="bullet"/>
      <w:lvlText w:val=""/>
      <w:lvlJc w:val="left"/>
      <w:pPr>
        <w:ind w:left="5324" w:hanging="360"/>
      </w:pPr>
      <w:rPr>
        <w:rFonts w:ascii="Symbol" w:hAnsi="Symbol" w:hint="default"/>
      </w:rPr>
    </w:lvl>
    <w:lvl w:ilvl="7" w:tplc="FFFFFFFF" w:tentative="1">
      <w:start w:val="1"/>
      <w:numFmt w:val="bullet"/>
      <w:lvlText w:val="o"/>
      <w:lvlJc w:val="left"/>
      <w:pPr>
        <w:ind w:left="6044" w:hanging="360"/>
      </w:pPr>
      <w:rPr>
        <w:rFonts w:ascii="Courier New" w:hAnsi="Courier New" w:cs="Courier New" w:hint="default"/>
      </w:rPr>
    </w:lvl>
    <w:lvl w:ilvl="8" w:tplc="FFFFFFFF" w:tentative="1">
      <w:start w:val="1"/>
      <w:numFmt w:val="bullet"/>
      <w:lvlText w:val=""/>
      <w:lvlJc w:val="left"/>
      <w:pPr>
        <w:ind w:left="6764" w:hanging="360"/>
      </w:pPr>
      <w:rPr>
        <w:rFonts w:ascii="Wingdings" w:hAnsi="Wingdings" w:hint="default"/>
      </w:rPr>
    </w:lvl>
  </w:abstractNum>
  <w:abstractNum w:abstractNumId="175" w15:restartNumberingAfterBreak="0">
    <w:nsid w:val="59D1604B"/>
    <w:multiLevelType w:val="multilevel"/>
    <w:tmpl w:val="C570D3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6" w15:restartNumberingAfterBreak="0">
    <w:nsid w:val="59F66FA7"/>
    <w:multiLevelType w:val="multilevel"/>
    <w:tmpl w:val="0409001F"/>
    <w:lvl w:ilvl="0">
      <w:start w:val="1"/>
      <w:numFmt w:val="decimal"/>
      <w:lvlText w:val="%1."/>
      <w:lvlJc w:val="left"/>
      <w:pPr>
        <w:ind w:left="360" w:hanging="360"/>
      </w:pPr>
    </w:lvl>
    <w:lvl w:ilvl="1">
      <w:start w:val="1"/>
      <w:numFmt w:val="decimal"/>
      <w:lvlText w:val="%1.%2."/>
      <w:lvlJc w:val="left"/>
      <w:pPr>
        <w:ind w:left="1709"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7" w15:restartNumberingAfterBreak="0">
    <w:nsid w:val="5A66571B"/>
    <w:multiLevelType w:val="hybridMultilevel"/>
    <w:tmpl w:val="B9660E2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8" w15:restartNumberingAfterBreak="0">
    <w:nsid w:val="5AF70C55"/>
    <w:multiLevelType w:val="hybridMultilevel"/>
    <w:tmpl w:val="439C037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9" w15:restartNumberingAfterBreak="0">
    <w:nsid w:val="5BEB1AB4"/>
    <w:multiLevelType w:val="multilevel"/>
    <w:tmpl w:val="4880EE8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80" w15:restartNumberingAfterBreak="0">
    <w:nsid w:val="5C131F91"/>
    <w:multiLevelType w:val="multilevel"/>
    <w:tmpl w:val="2DA0D6DE"/>
    <w:lvl w:ilvl="0">
      <w:start w:val="1"/>
      <w:numFmt w:val="decimal"/>
      <w:lvlText w:val="%1."/>
      <w:lvlJc w:val="left"/>
      <w:pPr>
        <w:tabs>
          <w:tab w:val="num" w:pos="720"/>
        </w:tabs>
        <w:ind w:left="720" w:hanging="360"/>
      </w:pPr>
      <w:rPr>
        <w:rFonts w:ascii="Palatino Linotype" w:eastAsia="SimSun" w:hAnsi="Palatino Linotype" w:cs="Palatino Linotype"/>
        <w:b w:val="0"/>
        <w:bCs w:val="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1" w15:restartNumberingAfterBreak="0">
    <w:nsid w:val="5C4F1249"/>
    <w:multiLevelType w:val="hybridMultilevel"/>
    <w:tmpl w:val="0AB6575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D">
      <w:start w:val="1"/>
      <w:numFmt w:val="bullet"/>
      <w:lvlText w:val=""/>
      <w:lvlJc w:val="left"/>
      <w:pPr>
        <w:ind w:left="5040" w:hanging="360"/>
      </w:pPr>
      <w:rPr>
        <w:rFonts w:ascii="Wingdings" w:hAnsi="Wingdings"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2" w15:restartNumberingAfterBreak="0">
    <w:nsid w:val="5C5F703F"/>
    <w:multiLevelType w:val="multilevel"/>
    <w:tmpl w:val="0368E7C2"/>
    <w:lvl w:ilvl="0">
      <w:start w:val="1"/>
      <w:numFmt w:val="decimal"/>
      <w:lvlText w:val="%1."/>
      <w:lvlJc w:val="left"/>
      <w:pPr>
        <w:ind w:left="530" w:hanging="530"/>
      </w:pPr>
      <w:rPr>
        <w:rFonts w:hint="default"/>
        <w:b/>
      </w:rPr>
    </w:lvl>
    <w:lvl w:ilvl="1">
      <w:start w:val="1"/>
      <w:numFmt w:val="decimal"/>
      <w:lvlText w:val="%1.%2."/>
      <w:lvlJc w:val="left"/>
      <w:pPr>
        <w:ind w:left="956" w:hanging="530"/>
      </w:pPr>
      <w:rPr>
        <w:rFonts w:hint="default"/>
        <w:b/>
      </w:rPr>
    </w:lvl>
    <w:lvl w:ilvl="2">
      <w:start w:val="1"/>
      <w:numFmt w:val="decimal"/>
      <w:lvlText w:val="%1.%2.%3."/>
      <w:lvlJc w:val="left"/>
      <w:pPr>
        <w:ind w:left="1572" w:hanging="720"/>
      </w:pPr>
      <w:rPr>
        <w:rFonts w:hint="default"/>
        <w:b/>
      </w:rPr>
    </w:lvl>
    <w:lvl w:ilvl="3">
      <w:start w:val="1"/>
      <w:numFmt w:val="decimal"/>
      <w:lvlText w:val="%1.%2.%3.%4."/>
      <w:lvlJc w:val="left"/>
      <w:pPr>
        <w:ind w:left="1998" w:hanging="720"/>
      </w:pPr>
      <w:rPr>
        <w:rFonts w:hint="default"/>
        <w:b/>
      </w:rPr>
    </w:lvl>
    <w:lvl w:ilvl="4">
      <w:start w:val="1"/>
      <w:numFmt w:val="decimal"/>
      <w:lvlText w:val="%1.%2.%3.%4.%5."/>
      <w:lvlJc w:val="left"/>
      <w:pPr>
        <w:ind w:left="2784" w:hanging="1080"/>
      </w:pPr>
      <w:rPr>
        <w:rFonts w:hint="default"/>
        <w:b/>
      </w:rPr>
    </w:lvl>
    <w:lvl w:ilvl="5">
      <w:start w:val="1"/>
      <w:numFmt w:val="decimal"/>
      <w:lvlText w:val="%1.%2.%3.%4.%5.%6."/>
      <w:lvlJc w:val="left"/>
      <w:pPr>
        <w:ind w:left="3210" w:hanging="1080"/>
      </w:pPr>
      <w:rPr>
        <w:rFonts w:hint="default"/>
        <w:b/>
      </w:rPr>
    </w:lvl>
    <w:lvl w:ilvl="6">
      <w:start w:val="1"/>
      <w:numFmt w:val="decimal"/>
      <w:lvlText w:val="%1.%2.%3.%4.%5.%6.%7."/>
      <w:lvlJc w:val="left"/>
      <w:pPr>
        <w:ind w:left="3996" w:hanging="1440"/>
      </w:pPr>
      <w:rPr>
        <w:rFonts w:hint="default"/>
        <w:b/>
      </w:rPr>
    </w:lvl>
    <w:lvl w:ilvl="7">
      <w:start w:val="1"/>
      <w:numFmt w:val="decimal"/>
      <w:lvlText w:val="%1.%2.%3.%4.%5.%6.%7.%8."/>
      <w:lvlJc w:val="left"/>
      <w:pPr>
        <w:ind w:left="4422" w:hanging="1440"/>
      </w:pPr>
      <w:rPr>
        <w:rFonts w:hint="default"/>
        <w:b/>
      </w:rPr>
    </w:lvl>
    <w:lvl w:ilvl="8">
      <w:start w:val="1"/>
      <w:numFmt w:val="decimal"/>
      <w:lvlText w:val="%1.%2.%3.%4.%5.%6.%7.%8.%9."/>
      <w:lvlJc w:val="left"/>
      <w:pPr>
        <w:ind w:left="5208" w:hanging="1800"/>
      </w:pPr>
      <w:rPr>
        <w:rFonts w:hint="default"/>
        <w:b/>
      </w:rPr>
    </w:lvl>
  </w:abstractNum>
  <w:abstractNum w:abstractNumId="183" w15:restartNumberingAfterBreak="0">
    <w:nsid w:val="5C84028C"/>
    <w:multiLevelType w:val="hybridMultilevel"/>
    <w:tmpl w:val="DE1C610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4" w15:restartNumberingAfterBreak="0">
    <w:nsid w:val="5D75254E"/>
    <w:multiLevelType w:val="hybridMultilevel"/>
    <w:tmpl w:val="F636FCBC"/>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5" w15:restartNumberingAfterBreak="0">
    <w:nsid w:val="5E1F2865"/>
    <w:multiLevelType w:val="hybridMultilevel"/>
    <w:tmpl w:val="E8CC6E4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6" w15:restartNumberingAfterBreak="0">
    <w:nsid w:val="5E93686E"/>
    <w:multiLevelType w:val="multilevel"/>
    <w:tmpl w:val="A41A1D16"/>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7" w15:restartNumberingAfterBreak="0">
    <w:nsid w:val="5ED84E27"/>
    <w:multiLevelType w:val="hybridMultilevel"/>
    <w:tmpl w:val="8710DCA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8" w15:restartNumberingAfterBreak="0">
    <w:nsid w:val="5F081202"/>
    <w:multiLevelType w:val="hybridMultilevel"/>
    <w:tmpl w:val="D298B7D0"/>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9" w15:restartNumberingAfterBreak="0">
    <w:nsid w:val="5F3429AE"/>
    <w:multiLevelType w:val="hybridMultilevel"/>
    <w:tmpl w:val="2B4EA236"/>
    <w:lvl w:ilvl="0" w:tplc="38090019">
      <w:start w:val="1"/>
      <w:numFmt w:val="lowerLetter"/>
      <w:lvlText w:val="%1."/>
      <w:lvlJc w:val="left"/>
      <w:pPr>
        <w:ind w:left="765" w:hanging="360"/>
      </w:pPr>
    </w:lvl>
    <w:lvl w:ilvl="1" w:tplc="38090019" w:tentative="1">
      <w:start w:val="1"/>
      <w:numFmt w:val="lowerLetter"/>
      <w:lvlText w:val="%2."/>
      <w:lvlJc w:val="left"/>
      <w:pPr>
        <w:ind w:left="1485" w:hanging="360"/>
      </w:pPr>
    </w:lvl>
    <w:lvl w:ilvl="2" w:tplc="3809001B" w:tentative="1">
      <w:start w:val="1"/>
      <w:numFmt w:val="lowerRoman"/>
      <w:lvlText w:val="%3."/>
      <w:lvlJc w:val="right"/>
      <w:pPr>
        <w:ind w:left="2205" w:hanging="180"/>
      </w:pPr>
    </w:lvl>
    <w:lvl w:ilvl="3" w:tplc="3809000F" w:tentative="1">
      <w:start w:val="1"/>
      <w:numFmt w:val="decimal"/>
      <w:lvlText w:val="%4."/>
      <w:lvlJc w:val="left"/>
      <w:pPr>
        <w:ind w:left="2925" w:hanging="360"/>
      </w:pPr>
    </w:lvl>
    <w:lvl w:ilvl="4" w:tplc="38090019" w:tentative="1">
      <w:start w:val="1"/>
      <w:numFmt w:val="lowerLetter"/>
      <w:lvlText w:val="%5."/>
      <w:lvlJc w:val="left"/>
      <w:pPr>
        <w:ind w:left="3645" w:hanging="360"/>
      </w:pPr>
    </w:lvl>
    <w:lvl w:ilvl="5" w:tplc="3809001B" w:tentative="1">
      <w:start w:val="1"/>
      <w:numFmt w:val="lowerRoman"/>
      <w:lvlText w:val="%6."/>
      <w:lvlJc w:val="right"/>
      <w:pPr>
        <w:ind w:left="4365" w:hanging="180"/>
      </w:pPr>
    </w:lvl>
    <w:lvl w:ilvl="6" w:tplc="3809000F" w:tentative="1">
      <w:start w:val="1"/>
      <w:numFmt w:val="decimal"/>
      <w:lvlText w:val="%7."/>
      <w:lvlJc w:val="left"/>
      <w:pPr>
        <w:ind w:left="5085" w:hanging="360"/>
      </w:pPr>
    </w:lvl>
    <w:lvl w:ilvl="7" w:tplc="38090019" w:tentative="1">
      <w:start w:val="1"/>
      <w:numFmt w:val="lowerLetter"/>
      <w:lvlText w:val="%8."/>
      <w:lvlJc w:val="left"/>
      <w:pPr>
        <w:ind w:left="5805" w:hanging="360"/>
      </w:pPr>
    </w:lvl>
    <w:lvl w:ilvl="8" w:tplc="3809001B" w:tentative="1">
      <w:start w:val="1"/>
      <w:numFmt w:val="lowerRoman"/>
      <w:lvlText w:val="%9."/>
      <w:lvlJc w:val="right"/>
      <w:pPr>
        <w:ind w:left="6525" w:hanging="180"/>
      </w:pPr>
    </w:lvl>
  </w:abstractNum>
  <w:abstractNum w:abstractNumId="190" w15:restartNumberingAfterBreak="0">
    <w:nsid w:val="5F95271C"/>
    <w:multiLevelType w:val="hybridMultilevel"/>
    <w:tmpl w:val="9E70AA9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1" w15:restartNumberingAfterBreak="0">
    <w:nsid w:val="5FAA5828"/>
    <w:multiLevelType w:val="hybridMultilevel"/>
    <w:tmpl w:val="8C20146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19">
      <w:start w:val="1"/>
      <w:numFmt w:val="lowerLetter"/>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2" w15:restartNumberingAfterBreak="0">
    <w:nsid w:val="5FB20857"/>
    <w:multiLevelType w:val="multilevel"/>
    <w:tmpl w:val="A0E86CB2"/>
    <w:lvl w:ilvl="0">
      <w:start w:val="1"/>
      <w:numFmt w:val="decimal"/>
      <w:lvlText w:val="%1."/>
      <w:lvlJc w:val="left"/>
      <w:pPr>
        <w:ind w:left="360" w:hanging="360"/>
      </w:pPr>
      <w:rPr>
        <w:color w:val="auto"/>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93" w15:restartNumberingAfterBreak="0">
    <w:nsid w:val="5FEA5DF2"/>
    <w:multiLevelType w:val="multilevel"/>
    <w:tmpl w:val="DA9E5DD8"/>
    <w:lvl w:ilvl="0">
      <w:start w:val="1"/>
      <w:numFmt w:val="lowerLetter"/>
      <w:lvlText w:val="%1)"/>
      <w:lvlJc w:val="left"/>
      <w:pPr>
        <w:ind w:left="360" w:hanging="36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4" w15:restartNumberingAfterBreak="0">
    <w:nsid w:val="60A27D25"/>
    <w:multiLevelType w:val="hybridMultilevel"/>
    <w:tmpl w:val="A97A379C"/>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5" w15:restartNumberingAfterBreak="0">
    <w:nsid w:val="60E92050"/>
    <w:multiLevelType w:val="hybridMultilevel"/>
    <w:tmpl w:val="A412F61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6" w15:restartNumberingAfterBreak="0">
    <w:nsid w:val="60F72C44"/>
    <w:multiLevelType w:val="hybridMultilevel"/>
    <w:tmpl w:val="C2DAB458"/>
    <w:lvl w:ilvl="0" w:tplc="A3C416B2">
      <w:start w:val="2"/>
      <w:numFmt w:val="low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7" w15:restartNumberingAfterBreak="0">
    <w:nsid w:val="61181965"/>
    <w:multiLevelType w:val="hybridMultilevel"/>
    <w:tmpl w:val="E1EEFF8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8" w15:restartNumberingAfterBreak="0">
    <w:nsid w:val="61346242"/>
    <w:multiLevelType w:val="hybridMultilevel"/>
    <w:tmpl w:val="4C8AA96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9" w15:restartNumberingAfterBreak="0">
    <w:nsid w:val="619B3EE7"/>
    <w:multiLevelType w:val="hybridMultilevel"/>
    <w:tmpl w:val="B90EE4B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0" w15:restartNumberingAfterBreak="0">
    <w:nsid w:val="6233122E"/>
    <w:multiLevelType w:val="hybridMultilevel"/>
    <w:tmpl w:val="45E822F6"/>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1" w15:restartNumberingAfterBreak="0">
    <w:nsid w:val="62494F1C"/>
    <w:multiLevelType w:val="multilevel"/>
    <w:tmpl w:val="3F04F6F4"/>
    <w:lvl w:ilvl="0">
      <w:start w:val="1"/>
      <w:numFmt w:val="decimal"/>
      <w:lvlText w:val="%1."/>
      <w:lvlJc w:val="left"/>
      <w:pPr>
        <w:tabs>
          <w:tab w:val="num" w:pos="720"/>
        </w:tabs>
        <w:ind w:left="720" w:hanging="360"/>
      </w:pPr>
      <w:rPr>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2" w15:restartNumberingAfterBreak="0">
    <w:nsid w:val="62C1531F"/>
    <w:multiLevelType w:val="multilevel"/>
    <w:tmpl w:val="360E0C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3" w15:restartNumberingAfterBreak="0">
    <w:nsid w:val="62E66AC4"/>
    <w:multiLevelType w:val="multilevel"/>
    <w:tmpl w:val="763EC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4" w15:restartNumberingAfterBreak="0">
    <w:nsid w:val="631F6EC8"/>
    <w:multiLevelType w:val="hybridMultilevel"/>
    <w:tmpl w:val="2A36B466"/>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5" w15:restartNumberingAfterBreak="0">
    <w:nsid w:val="642356EC"/>
    <w:multiLevelType w:val="hybridMultilevel"/>
    <w:tmpl w:val="1D709F4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6" w15:restartNumberingAfterBreak="0">
    <w:nsid w:val="642F311B"/>
    <w:multiLevelType w:val="hybridMultilevel"/>
    <w:tmpl w:val="DBDE7A72"/>
    <w:lvl w:ilvl="0" w:tplc="8202FC8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7" w15:restartNumberingAfterBreak="0">
    <w:nsid w:val="64B71AE8"/>
    <w:multiLevelType w:val="multilevel"/>
    <w:tmpl w:val="BA283C7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8" w15:restartNumberingAfterBreak="0">
    <w:nsid w:val="65B0553A"/>
    <w:multiLevelType w:val="multilevel"/>
    <w:tmpl w:val="A21EC1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9" w15:restartNumberingAfterBreak="0">
    <w:nsid w:val="65F6603A"/>
    <w:multiLevelType w:val="hybridMultilevel"/>
    <w:tmpl w:val="71F2D4A4"/>
    <w:lvl w:ilvl="0" w:tplc="A9EC4EBE">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0" w15:restartNumberingAfterBreak="0">
    <w:nsid w:val="660D5E31"/>
    <w:multiLevelType w:val="multilevel"/>
    <w:tmpl w:val="6686A95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1" w15:restartNumberingAfterBreak="0">
    <w:nsid w:val="664C3357"/>
    <w:multiLevelType w:val="hybridMultilevel"/>
    <w:tmpl w:val="83F26704"/>
    <w:lvl w:ilvl="0" w:tplc="E5601A8A">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2" w15:restartNumberingAfterBreak="0">
    <w:nsid w:val="666F7901"/>
    <w:multiLevelType w:val="hybridMultilevel"/>
    <w:tmpl w:val="ABECF92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3" w15:restartNumberingAfterBreak="0">
    <w:nsid w:val="66911812"/>
    <w:multiLevelType w:val="hybridMultilevel"/>
    <w:tmpl w:val="CC268C6C"/>
    <w:lvl w:ilvl="0" w:tplc="AA6457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4" w15:restartNumberingAfterBreak="0">
    <w:nsid w:val="66F80CAF"/>
    <w:multiLevelType w:val="multilevel"/>
    <w:tmpl w:val="1D6626D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15" w15:restartNumberingAfterBreak="0">
    <w:nsid w:val="6731135C"/>
    <w:multiLevelType w:val="multilevel"/>
    <w:tmpl w:val="5450000C"/>
    <w:lvl w:ilvl="0">
      <w:start w:val="1"/>
      <w:numFmt w:val="lowerLetter"/>
      <w:lvlText w:val="%1."/>
      <w:lvlJc w:val="left"/>
      <w:pPr>
        <w:tabs>
          <w:tab w:val="num" w:pos="360"/>
        </w:tabs>
        <w:ind w:left="360" w:hanging="360"/>
      </w:pPr>
    </w:lvl>
    <w:lvl w:ilvl="1">
      <w:numFmt w:val="bullet"/>
      <w:lvlText w:val=""/>
      <w:lvlJc w:val="left"/>
      <w:pPr>
        <w:ind w:left="1080" w:hanging="360"/>
      </w:pPr>
      <w:rPr>
        <w:rFonts w:ascii="Symbol" w:eastAsia="Calibri" w:hAnsi="Symbol" w:cs="Times New Roman"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16" w15:restartNumberingAfterBreak="0">
    <w:nsid w:val="674C0E57"/>
    <w:multiLevelType w:val="hybridMultilevel"/>
    <w:tmpl w:val="A7DC560C"/>
    <w:lvl w:ilvl="0" w:tplc="3809000D">
      <w:start w:val="1"/>
      <w:numFmt w:val="bullet"/>
      <w:lvlText w:val=""/>
      <w:lvlJc w:val="left"/>
      <w:pPr>
        <w:ind w:left="1287" w:hanging="360"/>
      </w:pPr>
      <w:rPr>
        <w:rFonts w:ascii="Wingdings" w:hAnsi="Wingdings"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217" w15:restartNumberingAfterBreak="0">
    <w:nsid w:val="67754C81"/>
    <w:multiLevelType w:val="hybridMultilevel"/>
    <w:tmpl w:val="EB5E065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8" w15:restartNumberingAfterBreak="0">
    <w:nsid w:val="677713C1"/>
    <w:multiLevelType w:val="hybridMultilevel"/>
    <w:tmpl w:val="144628A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9" w15:restartNumberingAfterBreak="0">
    <w:nsid w:val="68EC6CE6"/>
    <w:multiLevelType w:val="hybridMultilevel"/>
    <w:tmpl w:val="FA484596"/>
    <w:lvl w:ilvl="0" w:tplc="3809000F">
      <w:start w:val="1"/>
      <w:numFmt w:val="decimal"/>
      <w:lvlText w:val="%1."/>
      <w:lvlJc w:val="left"/>
      <w:pPr>
        <w:ind w:left="502" w:hanging="360"/>
      </w:p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20" w15:restartNumberingAfterBreak="0">
    <w:nsid w:val="6925757C"/>
    <w:multiLevelType w:val="hybridMultilevel"/>
    <w:tmpl w:val="62D6215E"/>
    <w:lvl w:ilvl="0" w:tplc="FFFFFFFF">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1" w15:restartNumberingAfterBreak="0">
    <w:nsid w:val="697738F4"/>
    <w:multiLevelType w:val="hybridMultilevel"/>
    <w:tmpl w:val="C3263FF8"/>
    <w:lvl w:ilvl="0" w:tplc="8202FC8E">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2" w15:restartNumberingAfterBreak="0">
    <w:nsid w:val="69AB24E7"/>
    <w:multiLevelType w:val="multilevel"/>
    <w:tmpl w:val="5BEE2AE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3" w15:restartNumberingAfterBreak="0">
    <w:nsid w:val="6A1B51B3"/>
    <w:multiLevelType w:val="multilevel"/>
    <w:tmpl w:val="92CE582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7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4" w15:restartNumberingAfterBreak="0">
    <w:nsid w:val="6A307A1E"/>
    <w:multiLevelType w:val="hybridMultilevel"/>
    <w:tmpl w:val="44667876"/>
    <w:lvl w:ilvl="0" w:tplc="38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5" w15:restartNumberingAfterBreak="0">
    <w:nsid w:val="6C0B3CA7"/>
    <w:multiLevelType w:val="hybridMultilevel"/>
    <w:tmpl w:val="2A9C169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6" w15:restartNumberingAfterBreak="0">
    <w:nsid w:val="6C762EE5"/>
    <w:multiLevelType w:val="hybridMultilevel"/>
    <w:tmpl w:val="2758AFF6"/>
    <w:lvl w:ilvl="0" w:tplc="01243A5A">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7" w15:restartNumberingAfterBreak="0">
    <w:nsid w:val="6D3E39D1"/>
    <w:multiLevelType w:val="hybridMultilevel"/>
    <w:tmpl w:val="B5DC3182"/>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8" w15:restartNumberingAfterBreak="0">
    <w:nsid w:val="6D547D2A"/>
    <w:multiLevelType w:val="hybridMultilevel"/>
    <w:tmpl w:val="24A63F6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9" w15:restartNumberingAfterBreak="0">
    <w:nsid w:val="6DF06BEB"/>
    <w:multiLevelType w:val="multilevel"/>
    <w:tmpl w:val="C0D2C24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0" w15:restartNumberingAfterBreak="0">
    <w:nsid w:val="6ED129CE"/>
    <w:multiLevelType w:val="multilevel"/>
    <w:tmpl w:val="90A451E8"/>
    <w:lvl w:ilvl="0">
      <w:start w:val="1"/>
      <w:numFmt w:val="decimal"/>
      <w:lvlText w:val="%1)"/>
      <w:lvlJc w:val="left"/>
      <w:pPr>
        <w:ind w:left="360" w:hanging="36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1" w15:restartNumberingAfterBreak="0">
    <w:nsid w:val="6F613421"/>
    <w:multiLevelType w:val="hybridMultilevel"/>
    <w:tmpl w:val="1D2A3330"/>
    <w:lvl w:ilvl="0" w:tplc="3809000D">
      <w:start w:val="1"/>
      <w:numFmt w:val="bullet"/>
      <w:lvlText w:val=""/>
      <w:lvlJc w:val="left"/>
      <w:pPr>
        <w:ind w:left="1287" w:hanging="360"/>
      </w:pPr>
      <w:rPr>
        <w:rFonts w:ascii="Wingdings" w:hAnsi="Wingdings"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232" w15:restartNumberingAfterBreak="0">
    <w:nsid w:val="6F666D05"/>
    <w:multiLevelType w:val="hybridMultilevel"/>
    <w:tmpl w:val="47E8ECAE"/>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3" w15:restartNumberingAfterBreak="0">
    <w:nsid w:val="6F7E12FC"/>
    <w:multiLevelType w:val="multilevel"/>
    <w:tmpl w:val="420ACEF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4" w15:restartNumberingAfterBreak="0">
    <w:nsid w:val="6F8041A0"/>
    <w:multiLevelType w:val="hybridMultilevel"/>
    <w:tmpl w:val="2A22BF98"/>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D">
      <w:start w:val="1"/>
      <w:numFmt w:val="bullet"/>
      <w:lvlText w:val=""/>
      <w:lvlJc w:val="left"/>
      <w:pPr>
        <w:ind w:left="3600" w:hanging="360"/>
      </w:pPr>
      <w:rPr>
        <w:rFonts w:ascii="Wingdings" w:hAnsi="Wingdings"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5" w15:restartNumberingAfterBreak="0">
    <w:nsid w:val="6F86419D"/>
    <w:multiLevelType w:val="hybridMultilevel"/>
    <w:tmpl w:val="DDAE1C60"/>
    <w:lvl w:ilvl="0" w:tplc="ED266DDA">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6" w15:restartNumberingAfterBreak="0">
    <w:nsid w:val="6FFB4677"/>
    <w:multiLevelType w:val="hybridMultilevel"/>
    <w:tmpl w:val="FCF050C4"/>
    <w:lvl w:ilvl="0" w:tplc="3809000D">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7" w15:restartNumberingAfterBreak="0">
    <w:nsid w:val="705C4863"/>
    <w:multiLevelType w:val="hybridMultilevel"/>
    <w:tmpl w:val="63808D4C"/>
    <w:lvl w:ilvl="0" w:tplc="48A8A7C8">
      <w:start w:val="1"/>
      <w:numFmt w:val="decimal"/>
      <w:lvlRestart w:val="0"/>
      <w:lvlText w:val="%1."/>
      <w:lvlJc w:val="left"/>
      <w:pPr>
        <w:tabs>
          <w:tab w:val="num" w:pos="0"/>
        </w:tabs>
        <w:ind w:left="433" w:hanging="284"/>
      </w:pPr>
      <w:rPr>
        <w:rFonts w:ascii="Calibri" w:eastAsia="Calibri" w:hAnsi="Calibri" w:cs="Calibri" w:hint="default"/>
        <w:b/>
        <w:bCs/>
        <w:i w:val="0"/>
        <w:iCs w:val="0"/>
        <w:spacing w:val="-1"/>
        <w:w w:val="100"/>
        <w:sz w:val="24"/>
        <w:szCs w:val="24"/>
      </w:rPr>
    </w:lvl>
    <w:lvl w:ilvl="1" w:tplc="1E1EBF74">
      <w:start w:val="1"/>
      <w:numFmt w:val="lowerLetter"/>
      <w:lvlText w:val="%2."/>
      <w:lvlJc w:val="left"/>
      <w:pPr>
        <w:tabs>
          <w:tab w:val="num" w:pos="0"/>
        </w:tabs>
        <w:ind w:left="433" w:hanging="284"/>
      </w:pPr>
      <w:rPr>
        <w:rFonts w:ascii="Calibri" w:eastAsia="Calibri" w:hAnsi="Calibri" w:cs="Calibri" w:hint="default"/>
        <w:b w:val="0"/>
        <w:bCs w:val="0"/>
        <w:i w:val="0"/>
        <w:iCs w:val="0"/>
        <w:spacing w:val="-1"/>
        <w:w w:val="100"/>
        <w:sz w:val="22"/>
        <w:szCs w:val="22"/>
      </w:rPr>
    </w:lvl>
    <w:lvl w:ilvl="2" w:tplc="4E626B86">
      <w:numFmt w:val="bullet"/>
      <w:lvlText w:val="•"/>
      <w:lvlJc w:val="left"/>
      <w:pPr>
        <w:tabs>
          <w:tab w:val="num" w:pos="0"/>
        </w:tabs>
        <w:ind w:left="2109" w:hanging="284"/>
      </w:pPr>
      <w:rPr>
        <w:rFonts w:hint="default"/>
      </w:rPr>
    </w:lvl>
    <w:lvl w:ilvl="3" w:tplc="761A55E2">
      <w:numFmt w:val="bullet"/>
      <w:lvlText w:val="•"/>
      <w:lvlJc w:val="left"/>
      <w:pPr>
        <w:tabs>
          <w:tab w:val="num" w:pos="0"/>
        </w:tabs>
        <w:ind w:left="2943" w:hanging="284"/>
      </w:pPr>
      <w:rPr>
        <w:rFonts w:hint="default"/>
      </w:rPr>
    </w:lvl>
    <w:lvl w:ilvl="4" w:tplc="1E6EE670">
      <w:numFmt w:val="bullet"/>
      <w:lvlText w:val="•"/>
      <w:lvlJc w:val="left"/>
      <w:pPr>
        <w:tabs>
          <w:tab w:val="num" w:pos="0"/>
        </w:tabs>
        <w:ind w:left="3778" w:hanging="284"/>
      </w:pPr>
      <w:rPr>
        <w:rFonts w:hint="default"/>
      </w:rPr>
    </w:lvl>
    <w:lvl w:ilvl="5" w:tplc="14C2D8D6">
      <w:numFmt w:val="bullet"/>
      <w:lvlText w:val="•"/>
      <w:lvlJc w:val="left"/>
      <w:pPr>
        <w:tabs>
          <w:tab w:val="num" w:pos="0"/>
        </w:tabs>
        <w:ind w:left="4613" w:hanging="284"/>
      </w:pPr>
      <w:rPr>
        <w:rFonts w:hint="default"/>
      </w:rPr>
    </w:lvl>
    <w:lvl w:ilvl="6" w:tplc="2D2C70F8">
      <w:numFmt w:val="bullet"/>
      <w:lvlText w:val="•"/>
      <w:lvlJc w:val="left"/>
      <w:pPr>
        <w:tabs>
          <w:tab w:val="num" w:pos="0"/>
        </w:tabs>
        <w:ind w:left="5447" w:hanging="284"/>
      </w:pPr>
      <w:rPr>
        <w:rFonts w:hint="default"/>
      </w:rPr>
    </w:lvl>
    <w:lvl w:ilvl="7" w:tplc="6FE29EA2">
      <w:numFmt w:val="bullet"/>
      <w:lvlText w:val="•"/>
      <w:lvlJc w:val="left"/>
      <w:pPr>
        <w:tabs>
          <w:tab w:val="num" w:pos="0"/>
        </w:tabs>
        <w:ind w:left="6282" w:hanging="284"/>
      </w:pPr>
      <w:rPr>
        <w:rFonts w:hint="default"/>
      </w:rPr>
    </w:lvl>
    <w:lvl w:ilvl="8" w:tplc="2FB0DEBA">
      <w:numFmt w:val="bullet"/>
      <w:lvlText w:val="•"/>
      <w:lvlJc w:val="left"/>
      <w:pPr>
        <w:tabs>
          <w:tab w:val="num" w:pos="0"/>
        </w:tabs>
        <w:ind w:left="7116" w:hanging="284"/>
      </w:pPr>
      <w:rPr>
        <w:rFonts w:hint="default"/>
      </w:rPr>
    </w:lvl>
  </w:abstractNum>
  <w:abstractNum w:abstractNumId="238" w15:restartNumberingAfterBreak="0">
    <w:nsid w:val="70B64F13"/>
    <w:multiLevelType w:val="hybridMultilevel"/>
    <w:tmpl w:val="BE263076"/>
    <w:lvl w:ilvl="0" w:tplc="E490EDFE">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9" w15:restartNumberingAfterBreak="0">
    <w:nsid w:val="70DE3DF8"/>
    <w:multiLevelType w:val="multilevel"/>
    <w:tmpl w:val="A41A1D16"/>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0" w15:restartNumberingAfterBreak="0">
    <w:nsid w:val="71F053CF"/>
    <w:multiLevelType w:val="hybridMultilevel"/>
    <w:tmpl w:val="F9E2F2E4"/>
    <w:lvl w:ilvl="0" w:tplc="3809000D">
      <w:start w:val="1"/>
      <w:numFmt w:val="bullet"/>
      <w:lvlText w:val=""/>
      <w:lvlJc w:val="left"/>
      <w:pPr>
        <w:ind w:left="1287" w:hanging="360"/>
      </w:pPr>
      <w:rPr>
        <w:rFonts w:ascii="Wingdings" w:hAnsi="Wingdings"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241" w15:restartNumberingAfterBreak="0">
    <w:nsid w:val="721F50DF"/>
    <w:multiLevelType w:val="multilevel"/>
    <w:tmpl w:val="73BA129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42" w15:restartNumberingAfterBreak="0">
    <w:nsid w:val="72BC6695"/>
    <w:multiLevelType w:val="hybridMultilevel"/>
    <w:tmpl w:val="6AA6C7AE"/>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3" w15:restartNumberingAfterBreak="0">
    <w:nsid w:val="73F969A6"/>
    <w:multiLevelType w:val="hybridMultilevel"/>
    <w:tmpl w:val="2ABCF8F0"/>
    <w:lvl w:ilvl="0" w:tplc="FFFFFFFF">
      <w:start w:val="1"/>
      <w:numFmt w:val="decimal"/>
      <w:lvlText w:val="%1)"/>
      <w:lvlJc w:val="left"/>
      <w:pPr>
        <w:ind w:left="1440" w:hanging="360"/>
      </w:pPr>
      <w:rPr>
        <w:b/>
        <w:bCs/>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4" w15:restartNumberingAfterBreak="0">
    <w:nsid w:val="740F30EF"/>
    <w:multiLevelType w:val="hybridMultilevel"/>
    <w:tmpl w:val="DDFA46B2"/>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5" w15:restartNumberingAfterBreak="0">
    <w:nsid w:val="74262056"/>
    <w:multiLevelType w:val="hybridMultilevel"/>
    <w:tmpl w:val="4B3C979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6" w15:restartNumberingAfterBreak="0">
    <w:nsid w:val="74CA2A5E"/>
    <w:multiLevelType w:val="hybridMultilevel"/>
    <w:tmpl w:val="53EE323C"/>
    <w:lvl w:ilvl="0" w:tplc="E6EA3294">
      <w:start w:val="3"/>
      <w:numFmt w:val="lowerLetter"/>
      <w:lvlText w:val="%1."/>
      <w:lvlJc w:val="left"/>
      <w:pPr>
        <w:ind w:left="1080" w:hanging="360"/>
      </w:pPr>
      <w:rPr>
        <w:rFonts w:hint="default"/>
      </w:rPr>
    </w:lvl>
    <w:lvl w:ilvl="1" w:tplc="A4143496">
      <w:start w:val="1"/>
      <w:numFmt w:val="decimal"/>
      <w:lvlText w:val="%2"/>
      <w:lvlJc w:val="left"/>
      <w:pPr>
        <w:ind w:left="2010" w:hanging="57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7" w15:restartNumberingAfterBreak="0">
    <w:nsid w:val="74F958B1"/>
    <w:multiLevelType w:val="hybridMultilevel"/>
    <w:tmpl w:val="3A068276"/>
    <w:lvl w:ilvl="0" w:tplc="FB64BFA0">
      <w:start w:val="1"/>
      <w:numFmt w:val="lowerLetter"/>
      <w:lvlText w:val="%1."/>
      <w:lvlJc w:val="left"/>
      <w:pPr>
        <w:ind w:left="1080" w:hanging="360"/>
      </w:pPr>
      <w:rPr>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8" w15:restartNumberingAfterBreak="0">
    <w:nsid w:val="75C72D00"/>
    <w:multiLevelType w:val="multilevel"/>
    <w:tmpl w:val="9B64C38A"/>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9" w15:restartNumberingAfterBreak="0">
    <w:nsid w:val="75E070C5"/>
    <w:multiLevelType w:val="hybridMultilevel"/>
    <w:tmpl w:val="7A48A5C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0" w15:restartNumberingAfterBreak="0">
    <w:nsid w:val="76544FC1"/>
    <w:multiLevelType w:val="hybridMultilevel"/>
    <w:tmpl w:val="9FB0B9C8"/>
    <w:lvl w:ilvl="0" w:tplc="3809000D">
      <w:start w:val="1"/>
      <w:numFmt w:val="bullet"/>
      <w:lvlText w:val=""/>
      <w:lvlJc w:val="left"/>
      <w:pPr>
        <w:ind w:left="720" w:hanging="360"/>
      </w:pPr>
      <w:rPr>
        <w:rFonts w:ascii="Wingdings" w:hAnsi="Wingdings" w:hint="default"/>
        <w:color w:val="auto"/>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51" w15:restartNumberingAfterBreak="0">
    <w:nsid w:val="76F45022"/>
    <w:multiLevelType w:val="hybridMultilevel"/>
    <w:tmpl w:val="4F7A692C"/>
    <w:lvl w:ilvl="0" w:tplc="3809000D">
      <w:start w:val="1"/>
      <w:numFmt w:val="bullet"/>
      <w:lvlText w:val=""/>
      <w:lvlJc w:val="left"/>
      <w:pPr>
        <w:ind w:left="786" w:hanging="360"/>
      </w:pPr>
      <w:rPr>
        <w:rFonts w:ascii="Wingdings" w:hAnsi="Wingdings" w:hint="default"/>
      </w:rPr>
    </w:lvl>
    <w:lvl w:ilvl="1" w:tplc="14090003" w:tentative="1">
      <w:start w:val="1"/>
      <w:numFmt w:val="bullet"/>
      <w:lvlText w:val="o"/>
      <w:lvlJc w:val="left"/>
      <w:pPr>
        <w:ind w:left="1506" w:hanging="360"/>
      </w:pPr>
      <w:rPr>
        <w:rFonts w:ascii="Courier New" w:hAnsi="Courier New" w:cs="Courier New" w:hint="default"/>
      </w:rPr>
    </w:lvl>
    <w:lvl w:ilvl="2" w:tplc="14090005" w:tentative="1">
      <w:start w:val="1"/>
      <w:numFmt w:val="bullet"/>
      <w:lvlText w:val=""/>
      <w:lvlJc w:val="left"/>
      <w:pPr>
        <w:ind w:left="2226" w:hanging="360"/>
      </w:pPr>
      <w:rPr>
        <w:rFonts w:ascii="Wingdings" w:hAnsi="Wingdings" w:hint="default"/>
      </w:rPr>
    </w:lvl>
    <w:lvl w:ilvl="3" w:tplc="14090001" w:tentative="1">
      <w:start w:val="1"/>
      <w:numFmt w:val="bullet"/>
      <w:lvlText w:val=""/>
      <w:lvlJc w:val="left"/>
      <w:pPr>
        <w:ind w:left="2946" w:hanging="360"/>
      </w:pPr>
      <w:rPr>
        <w:rFonts w:ascii="Symbol" w:hAnsi="Symbol" w:hint="default"/>
      </w:rPr>
    </w:lvl>
    <w:lvl w:ilvl="4" w:tplc="14090003" w:tentative="1">
      <w:start w:val="1"/>
      <w:numFmt w:val="bullet"/>
      <w:lvlText w:val="o"/>
      <w:lvlJc w:val="left"/>
      <w:pPr>
        <w:ind w:left="3666" w:hanging="360"/>
      </w:pPr>
      <w:rPr>
        <w:rFonts w:ascii="Courier New" w:hAnsi="Courier New" w:cs="Courier New" w:hint="default"/>
      </w:rPr>
    </w:lvl>
    <w:lvl w:ilvl="5" w:tplc="14090005" w:tentative="1">
      <w:start w:val="1"/>
      <w:numFmt w:val="bullet"/>
      <w:lvlText w:val=""/>
      <w:lvlJc w:val="left"/>
      <w:pPr>
        <w:ind w:left="4386" w:hanging="360"/>
      </w:pPr>
      <w:rPr>
        <w:rFonts w:ascii="Wingdings" w:hAnsi="Wingdings" w:hint="default"/>
      </w:rPr>
    </w:lvl>
    <w:lvl w:ilvl="6" w:tplc="14090001" w:tentative="1">
      <w:start w:val="1"/>
      <w:numFmt w:val="bullet"/>
      <w:lvlText w:val=""/>
      <w:lvlJc w:val="left"/>
      <w:pPr>
        <w:ind w:left="5106" w:hanging="360"/>
      </w:pPr>
      <w:rPr>
        <w:rFonts w:ascii="Symbol" w:hAnsi="Symbol" w:hint="default"/>
      </w:rPr>
    </w:lvl>
    <w:lvl w:ilvl="7" w:tplc="14090003" w:tentative="1">
      <w:start w:val="1"/>
      <w:numFmt w:val="bullet"/>
      <w:lvlText w:val="o"/>
      <w:lvlJc w:val="left"/>
      <w:pPr>
        <w:ind w:left="5826" w:hanging="360"/>
      </w:pPr>
      <w:rPr>
        <w:rFonts w:ascii="Courier New" w:hAnsi="Courier New" w:cs="Courier New" w:hint="default"/>
      </w:rPr>
    </w:lvl>
    <w:lvl w:ilvl="8" w:tplc="14090005" w:tentative="1">
      <w:start w:val="1"/>
      <w:numFmt w:val="bullet"/>
      <w:lvlText w:val=""/>
      <w:lvlJc w:val="left"/>
      <w:pPr>
        <w:ind w:left="6546" w:hanging="360"/>
      </w:pPr>
      <w:rPr>
        <w:rFonts w:ascii="Wingdings" w:hAnsi="Wingdings" w:hint="default"/>
      </w:rPr>
    </w:lvl>
  </w:abstractNum>
  <w:abstractNum w:abstractNumId="252" w15:restartNumberingAfterBreak="0">
    <w:nsid w:val="77275875"/>
    <w:multiLevelType w:val="hybridMultilevel"/>
    <w:tmpl w:val="CE22709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3" w15:restartNumberingAfterBreak="0">
    <w:nsid w:val="783A1879"/>
    <w:multiLevelType w:val="hybridMultilevel"/>
    <w:tmpl w:val="D9CABCEC"/>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4" w15:restartNumberingAfterBreak="0">
    <w:nsid w:val="787D1C71"/>
    <w:multiLevelType w:val="multilevel"/>
    <w:tmpl w:val="8DA8E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5" w15:restartNumberingAfterBreak="0">
    <w:nsid w:val="78B75CB2"/>
    <w:multiLevelType w:val="hybridMultilevel"/>
    <w:tmpl w:val="CAC203DC"/>
    <w:lvl w:ilvl="0" w:tplc="8202FC8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6" w15:restartNumberingAfterBreak="0">
    <w:nsid w:val="78E65144"/>
    <w:multiLevelType w:val="hybridMultilevel"/>
    <w:tmpl w:val="DFA8E6A0"/>
    <w:lvl w:ilvl="0" w:tplc="E31C3790">
      <w:start w:val="1"/>
      <w:numFmt w:val="upperLetter"/>
      <w:lvlText w:val="%1."/>
      <w:lvlJc w:val="left"/>
      <w:pPr>
        <w:ind w:left="790" w:hanging="43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7" w15:restartNumberingAfterBreak="0">
    <w:nsid w:val="7AED2166"/>
    <w:multiLevelType w:val="multilevel"/>
    <w:tmpl w:val="32740C94"/>
    <w:lvl w:ilvl="0">
      <w:start w:val="1"/>
      <w:numFmt w:val="lowerLetter"/>
      <w:lvlText w:val="%1)"/>
      <w:lvlJc w:val="left"/>
      <w:pPr>
        <w:ind w:left="360" w:hanging="36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8" w15:restartNumberingAfterBreak="0">
    <w:nsid w:val="7B344420"/>
    <w:multiLevelType w:val="hybridMultilevel"/>
    <w:tmpl w:val="975E8F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9" w15:restartNumberingAfterBreak="0">
    <w:nsid w:val="7BB22430"/>
    <w:multiLevelType w:val="hybridMultilevel"/>
    <w:tmpl w:val="D6C6FB02"/>
    <w:lvl w:ilvl="0" w:tplc="FFFFFFFF">
      <w:start w:val="1"/>
      <w:numFmt w:val="decimal"/>
      <w:lvlText w:val="%1."/>
      <w:lvlJc w:val="left"/>
      <w:pPr>
        <w:ind w:left="1103" w:hanging="360"/>
      </w:pPr>
      <w:rPr>
        <w:rFonts w:ascii="Times New Roman" w:eastAsia="Times New Roman" w:hAnsi="Times New Roman" w:cs="Times New Roman" w:hint="default"/>
        <w:b/>
        <w:bCs/>
        <w:i w:val="0"/>
        <w:iCs w:val="0"/>
        <w:spacing w:val="0"/>
        <w:w w:val="100"/>
        <w:sz w:val="24"/>
        <w:szCs w:val="24"/>
        <w:lang w:val="en-US" w:eastAsia="en-US" w:bidi="ar-SA"/>
      </w:rPr>
    </w:lvl>
    <w:lvl w:ilvl="1" w:tplc="FFFFFFFF">
      <w:start w:val="1"/>
      <w:numFmt w:val="decimal"/>
      <w:lvlText w:val="%2)"/>
      <w:lvlJc w:val="left"/>
      <w:pPr>
        <w:ind w:left="1725" w:hanging="569"/>
      </w:pPr>
      <w:rPr>
        <w:rFonts w:ascii="Times New Roman" w:eastAsia="Times New Roman" w:hAnsi="Times New Roman" w:cs="Times New Roman" w:hint="default"/>
        <w:b w:val="0"/>
        <w:bCs w:val="0"/>
        <w:i w:val="0"/>
        <w:iCs w:val="0"/>
        <w:spacing w:val="0"/>
        <w:w w:val="100"/>
        <w:sz w:val="24"/>
        <w:szCs w:val="24"/>
        <w:lang w:val="en-US" w:eastAsia="en-US" w:bidi="ar-SA"/>
      </w:rPr>
    </w:lvl>
    <w:lvl w:ilvl="2" w:tplc="FFFFFFFF">
      <w:start w:val="1"/>
      <w:numFmt w:val="lowerLetter"/>
      <w:lvlText w:val="%3."/>
      <w:lvlJc w:val="left"/>
      <w:pPr>
        <w:ind w:left="2445" w:hanging="360"/>
      </w:pPr>
      <w:rPr>
        <w:rFonts w:ascii="Times New Roman" w:eastAsia="Times New Roman" w:hAnsi="Times New Roman" w:cs="Times New Roman" w:hint="default"/>
        <w:b w:val="0"/>
        <w:bCs w:val="0"/>
        <w:i w:val="0"/>
        <w:iCs w:val="0"/>
        <w:spacing w:val="-1"/>
        <w:w w:val="100"/>
        <w:sz w:val="24"/>
        <w:szCs w:val="24"/>
        <w:lang w:val="en-US" w:eastAsia="en-US" w:bidi="ar-SA"/>
      </w:rPr>
    </w:lvl>
    <w:lvl w:ilvl="3" w:tplc="FFFFFFFF">
      <w:numFmt w:val="bullet"/>
      <w:lvlText w:val="•"/>
      <w:lvlJc w:val="left"/>
      <w:pPr>
        <w:ind w:left="2180" w:hanging="360"/>
      </w:pPr>
      <w:rPr>
        <w:rFonts w:hint="default"/>
        <w:lang w:val="en-US" w:eastAsia="en-US" w:bidi="ar-SA"/>
      </w:rPr>
    </w:lvl>
    <w:lvl w:ilvl="4" w:tplc="FFFFFFFF">
      <w:numFmt w:val="bullet"/>
      <w:lvlText w:val="•"/>
      <w:lvlJc w:val="left"/>
      <w:pPr>
        <w:ind w:left="2440" w:hanging="360"/>
      </w:pPr>
      <w:rPr>
        <w:rFonts w:hint="default"/>
        <w:lang w:val="en-US" w:eastAsia="en-US" w:bidi="ar-SA"/>
      </w:rPr>
    </w:lvl>
    <w:lvl w:ilvl="5" w:tplc="FFFFFFFF">
      <w:numFmt w:val="bullet"/>
      <w:lvlText w:val="•"/>
      <w:lvlJc w:val="left"/>
      <w:pPr>
        <w:ind w:left="2520" w:hanging="360"/>
      </w:pPr>
      <w:rPr>
        <w:rFonts w:hint="default"/>
        <w:lang w:val="en-US" w:eastAsia="en-US" w:bidi="ar-SA"/>
      </w:rPr>
    </w:lvl>
    <w:lvl w:ilvl="6" w:tplc="FFFFFFFF">
      <w:numFmt w:val="bullet"/>
      <w:lvlText w:val="•"/>
      <w:lvlJc w:val="left"/>
      <w:pPr>
        <w:ind w:left="3830" w:hanging="360"/>
      </w:pPr>
      <w:rPr>
        <w:rFonts w:hint="default"/>
        <w:lang w:val="en-US" w:eastAsia="en-US" w:bidi="ar-SA"/>
      </w:rPr>
    </w:lvl>
    <w:lvl w:ilvl="7" w:tplc="FFFFFFFF">
      <w:numFmt w:val="bullet"/>
      <w:lvlText w:val="•"/>
      <w:lvlJc w:val="left"/>
      <w:pPr>
        <w:ind w:left="5140" w:hanging="360"/>
      </w:pPr>
      <w:rPr>
        <w:rFonts w:hint="default"/>
        <w:lang w:val="en-US" w:eastAsia="en-US" w:bidi="ar-SA"/>
      </w:rPr>
    </w:lvl>
    <w:lvl w:ilvl="8" w:tplc="FFFFFFFF">
      <w:numFmt w:val="bullet"/>
      <w:lvlText w:val="•"/>
      <w:lvlJc w:val="left"/>
      <w:pPr>
        <w:ind w:left="6451" w:hanging="360"/>
      </w:pPr>
      <w:rPr>
        <w:rFonts w:hint="default"/>
        <w:lang w:val="en-US" w:eastAsia="en-US" w:bidi="ar-SA"/>
      </w:rPr>
    </w:lvl>
  </w:abstractNum>
  <w:abstractNum w:abstractNumId="260" w15:restartNumberingAfterBreak="0">
    <w:nsid w:val="7BB478F4"/>
    <w:multiLevelType w:val="hybridMultilevel"/>
    <w:tmpl w:val="0FFA29F0"/>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1" w15:restartNumberingAfterBreak="0">
    <w:nsid w:val="7C5E7649"/>
    <w:multiLevelType w:val="hybridMultilevel"/>
    <w:tmpl w:val="1A2A380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2" w15:restartNumberingAfterBreak="0">
    <w:nsid w:val="7CD01876"/>
    <w:multiLevelType w:val="hybridMultilevel"/>
    <w:tmpl w:val="492C845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3" w15:restartNumberingAfterBreak="0">
    <w:nsid w:val="7D1B3E42"/>
    <w:multiLevelType w:val="hybridMultilevel"/>
    <w:tmpl w:val="D486B0E8"/>
    <w:lvl w:ilvl="0" w:tplc="FB64BFA0">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4" w15:restartNumberingAfterBreak="0">
    <w:nsid w:val="7D8B0B4E"/>
    <w:multiLevelType w:val="hybridMultilevel"/>
    <w:tmpl w:val="B6AA1F80"/>
    <w:lvl w:ilvl="0" w:tplc="FFFFFFFF">
      <w:start w:val="1"/>
      <w:numFmt w:val="decimal"/>
      <w:lvlText w:val="%1)"/>
      <w:lvlJc w:val="left"/>
      <w:pPr>
        <w:ind w:left="1080" w:hanging="360"/>
      </w:pPr>
      <w:rPr>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5" w15:restartNumberingAfterBreak="0">
    <w:nsid w:val="7D9103FC"/>
    <w:multiLevelType w:val="hybridMultilevel"/>
    <w:tmpl w:val="A86A805E"/>
    <w:lvl w:ilvl="0" w:tplc="38090011">
      <w:start w:val="1"/>
      <w:numFmt w:val="decimal"/>
      <w:lvlText w:val="%1)"/>
      <w:lvlJc w:val="left"/>
      <w:pPr>
        <w:ind w:left="1091" w:hanging="360"/>
      </w:pPr>
      <w:rPr>
        <w:rFonts w:hint="default"/>
        <w:b w:val="0"/>
        <w:bCs w:val="0"/>
        <w:i w:val="0"/>
        <w:iCs w:val="0"/>
        <w:spacing w:val="0"/>
        <w:w w:val="100"/>
        <w:sz w:val="24"/>
        <w:szCs w:val="24"/>
        <w:lang w:val="en-US" w:eastAsia="en-US" w:bidi="ar-SA"/>
      </w:rPr>
    </w:lvl>
    <w:lvl w:ilvl="1" w:tplc="FFFFFFFF">
      <w:numFmt w:val="bullet"/>
      <w:lvlText w:val="•"/>
      <w:lvlJc w:val="left"/>
      <w:pPr>
        <w:ind w:left="1897" w:hanging="360"/>
      </w:pPr>
      <w:rPr>
        <w:rFonts w:hint="default"/>
        <w:lang w:val="en-US" w:eastAsia="en-US" w:bidi="ar-SA"/>
      </w:rPr>
    </w:lvl>
    <w:lvl w:ilvl="2" w:tplc="FFFFFFFF">
      <w:numFmt w:val="bullet"/>
      <w:lvlText w:val="•"/>
      <w:lvlJc w:val="left"/>
      <w:pPr>
        <w:ind w:left="2694" w:hanging="360"/>
      </w:pPr>
      <w:rPr>
        <w:rFonts w:hint="default"/>
        <w:lang w:val="en-US" w:eastAsia="en-US" w:bidi="ar-SA"/>
      </w:rPr>
    </w:lvl>
    <w:lvl w:ilvl="3" w:tplc="FFFFFFFF">
      <w:numFmt w:val="bullet"/>
      <w:lvlText w:val="•"/>
      <w:lvlJc w:val="left"/>
      <w:pPr>
        <w:ind w:left="3491" w:hanging="360"/>
      </w:pPr>
      <w:rPr>
        <w:rFonts w:hint="default"/>
        <w:lang w:val="en-US" w:eastAsia="en-US" w:bidi="ar-SA"/>
      </w:rPr>
    </w:lvl>
    <w:lvl w:ilvl="4" w:tplc="FFFFFFFF">
      <w:numFmt w:val="bullet"/>
      <w:lvlText w:val="•"/>
      <w:lvlJc w:val="left"/>
      <w:pPr>
        <w:ind w:left="4288" w:hanging="360"/>
      </w:pPr>
      <w:rPr>
        <w:rFonts w:hint="default"/>
        <w:lang w:val="en-US" w:eastAsia="en-US" w:bidi="ar-SA"/>
      </w:rPr>
    </w:lvl>
    <w:lvl w:ilvl="5" w:tplc="FFFFFFFF">
      <w:numFmt w:val="bullet"/>
      <w:lvlText w:val="•"/>
      <w:lvlJc w:val="left"/>
      <w:pPr>
        <w:ind w:left="5086" w:hanging="360"/>
      </w:pPr>
      <w:rPr>
        <w:rFonts w:hint="default"/>
        <w:lang w:val="en-US" w:eastAsia="en-US" w:bidi="ar-SA"/>
      </w:rPr>
    </w:lvl>
    <w:lvl w:ilvl="6" w:tplc="FFFFFFFF">
      <w:numFmt w:val="bullet"/>
      <w:lvlText w:val="•"/>
      <w:lvlJc w:val="left"/>
      <w:pPr>
        <w:ind w:left="5883" w:hanging="360"/>
      </w:pPr>
      <w:rPr>
        <w:rFonts w:hint="default"/>
        <w:lang w:val="en-US" w:eastAsia="en-US" w:bidi="ar-SA"/>
      </w:rPr>
    </w:lvl>
    <w:lvl w:ilvl="7" w:tplc="FFFFFFFF">
      <w:numFmt w:val="bullet"/>
      <w:lvlText w:val="•"/>
      <w:lvlJc w:val="left"/>
      <w:pPr>
        <w:ind w:left="6680" w:hanging="360"/>
      </w:pPr>
      <w:rPr>
        <w:rFonts w:hint="default"/>
        <w:lang w:val="en-US" w:eastAsia="en-US" w:bidi="ar-SA"/>
      </w:rPr>
    </w:lvl>
    <w:lvl w:ilvl="8" w:tplc="FFFFFFFF">
      <w:numFmt w:val="bullet"/>
      <w:lvlText w:val="•"/>
      <w:lvlJc w:val="left"/>
      <w:pPr>
        <w:ind w:left="7477" w:hanging="360"/>
      </w:pPr>
      <w:rPr>
        <w:rFonts w:hint="default"/>
        <w:lang w:val="en-US" w:eastAsia="en-US" w:bidi="ar-SA"/>
      </w:rPr>
    </w:lvl>
  </w:abstractNum>
  <w:abstractNum w:abstractNumId="266" w15:restartNumberingAfterBreak="0">
    <w:nsid w:val="7EC0637D"/>
    <w:multiLevelType w:val="multilevel"/>
    <w:tmpl w:val="1634159A"/>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7" w15:restartNumberingAfterBreak="0">
    <w:nsid w:val="7FA066C5"/>
    <w:multiLevelType w:val="multilevel"/>
    <w:tmpl w:val="AF527A0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68" w15:restartNumberingAfterBreak="0">
    <w:nsid w:val="7FCA4984"/>
    <w:multiLevelType w:val="multilevel"/>
    <w:tmpl w:val="475CEEB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69" w15:restartNumberingAfterBreak="0">
    <w:nsid w:val="7FD26684"/>
    <w:multiLevelType w:val="hybridMultilevel"/>
    <w:tmpl w:val="07860A54"/>
    <w:lvl w:ilvl="0" w:tplc="3809000D">
      <w:start w:val="1"/>
      <w:numFmt w:val="bullet"/>
      <w:lvlText w:val=""/>
      <w:lvlJc w:val="left"/>
      <w:pPr>
        <w:ind w:left="1440" w:hanging="360"/>
      </w:pPr>
      <w:rPr>
        <w:rFonts w:ascii="Wingdings" w:hAnsi="Wingding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D">
      <w:start w:val="1"/>
      <w:numFmt w:val="bullet"/>
      <w:lvlText w:val=""/>
      <w:lvlJc w:val="left"/>
      <w:pPr>
        <w:ind w:left="3600" w:hanging="360"/>
      </w:pPr>
      <w:rPr>
        <w:rFonts w:ascii="Wingdings" w:hAnsi="Wingdings"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799225208">
    <w:abstractNumId w:val="78"/>
  </w:num>
  <w:num w:numId="2" w16cid:durableId="1710570399">
    <w:abstractNumId w:val="17"/>
  </w:num>
  <w:num w:numId="3" w16cid:durableId="2085637302">
    <w:abstractNumId w:val="248"/>
  </w:num>
  <w:num w:numId="4" w16cid:durableId="1054500118">
    <w:abstractNumId w:val="155"/>
  </w:num>
  <w:num w:numId="5" w16cid:durableId="55976680">
    <w:abstractNumId w:val="236"/>
  </w:num>
  <w:num w:numId="6" w16cid:durableId="1785886184">
    <w:abstractNumId w:val="94"/>
  </w:num>
  <w:num w:numId="7" w16cid:durableId="1099713946">
    <w:abstractNumId w:val="153"/>
  </w:num>
  <w:num w:numId="8" w16cid:durableId="733158647">
    <w:abstractNumId w:val="204"/>
  </w:num>
  <w:num w:numId="9" w16cid:durableId="1230727859">
    <w:abstractNumId w:val="88"/>
  </w:num>
  <w:num w:numId="10" w16cid:durableId="232008076">
    <w:abstractNumId w:val="262"/>
  </w:num>
  <w:num w:numId="11" w16cid:durableId="1487240875">
    <w:abstractNumId w:val="144"/>
  </w:num>
  <w:num w:numId="12" w16cid:durableId="1807576462">
    <w:abstractNumId w:val="122"/>
  </w:num>
  <w:num w:numId="13" w16cid:durableId="1636641942">
    <w:abstractNumId w:val="195"/>
  </w:num>
  <w:num w:numId="14" w16cid:durableId="2139251569">
    <w:abstractNumId w:val="75"/>
  </w:num>
  <w:num w:numId="15" w16cid:durableId="1610240359">
    <w:abstractNumId w:val="55"/>
  </w:num>
  <w:num w:numId="16" w16cid:durableId="2122530983">
    <w:abstractNumId w:val="42"/>
  </w:num>
  <w:num w:numId="17" w16cid:durableId="367611540">
    <w:abstractNumId w:val="79"/>
  </w:num>
  <w:num w:numId="18" w16cid:durableId="2101484033">
    <w:abstractNumId w:val="152"/>
  </w:num>
  <w:num w:numId="19" w16cid:durableId="1710688149">
    <w:abstractNumId w:val="29"/>
  </w:num>
  <w:num w:numId="20" w16cid:durableId="1868827821">
    <w:abstractNumId w:val="246"/>
  </w:num>
  <w:num w:numId="21" w16cid:durableId="566962702">
    <w:abstractNumId w:val="73"/>
  </w:num>
  <w:num w:numId="22" w16cid:durableId="1527134574">
    <w:abstractNumId w:val="211"/>
  </w:num>
  <w:num w:numId="23" w16cid:durableId="832112371">
    <w:abstractNumId w:val="138"/>
  </w:num>
  <w:num w:numId="24" w16cid:durableId="1017079033">
    <w:abstractNumId w:val="199"/>
  </w:num>
  <w:num w:numId="25" w16cid:durableId="2084335055">
    <w:abstractNumId w:val="196"/>
  </w:num>
  <w:num w:numId="26" w16cid:durableId="2137530289">
    <w:abstractNumId w:val="11"/>
  </w:num>
  <w:num w:numId="27" w16cid:durableId="1831821810">
    <w:abstractNumId w:val="167"/>
  </w:num>
  <w:num w:numId="28" w16cid:durableId="1013531889">
    <w:abstractNumId w:val="48"/>
  </w:num>
  <w:num w:numId="29" w16cid:durableId="1902326860">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36924713">
    <w:abstractNumId w:val="1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359744872">
    <w:abstractNumId w:val="231"/>
  </w:num>
  <w:num w:numId="32" w16cid:durableId="1735353866">
    <w:abstractNumId w:val="183"/>
  </w:num>
  <w:num w:numId="33" w16cid:durableId="236669106">
    <w:abstractNumId w:val="52"/>
  </w:num>
  <w:num w:numId="34" w16cid:durableId="640620127">
    <w:abstractNumId w:val="244"/>
  </w:num>
  <w:num w:numId="35" w16cid:durableId="1089352565">
    <w:abstractNumId w:val="168"/>
  </w:num>
  <w:num w:numId="36" w16cid:durableId="405608817">
    <w:abstractNumId w:val="92"/>
  </w:num>
  <w:num w:numId="37" w16cid:durableId="872036120">
    <w:abstractNumId w:val="173"/>
  </w:num>
  <w:num w:numId="38" w16cid:durableId="2087064990">
    <w:abstractNumId w:val="174"/>
  </w:num>
  <w:num w:numId="39" w16cid:durableId="1565215640">
    <w:abstractNumId w:val="134"/>
  </w:num>
  <w:num w:numId="40" w16cid:durableId="965967407">
    <w:abstractNumId w:val="147"/>
  </w:num>
  <w:num w:numId="41" w16cid:durableId="649752303">
    <w:abstractNumId w:val="83"/>
    <w:lvlOverride w:ilvl="0">
      <w:startOverride w:val="1"/>
    </w:lvlOverride>
    <w:lvlOverride w:ilvl="1">
      <w:startOverride w:val="1"/>
    </w:lvlOverride>
    <w:lvlOverride w:ilvl="2"/>
    <w:lvlOverride w:ilvl="3"/>
    <w:lvlOverride w:ilvl="4"/>
    <w:lvlOverride w:ilvl="5"/>
    <w:lvlOverride w:ilvl="6"/>
    <w:lvlOverride w:ilvl="7"/>
    <w:lvlOverride w:ilvl="8"/>
  </w:num>
  <w:num w:numId="42" w16cid:durableId="1413355790">
    <w:abstractNumId w:val="190"/>
  </w:num>
  <w:num w:numId="43" w16cid:durableId="1121728779">
    <w:abstractNumId w:val="24"/>
  </w:num>
  <w:num w:numId="44" w16cid:durableId="895631430">
    <w:abstractNumId w:val="260"/>
  </w:num>
  <w:num w:numId="45" w16cid:durableId="1142885934">
    <w:abstractNumId w:val="98"/>
  </w:num>
  <w:num w:numId="46" w16cid:durableId="259021965">
    <w:abstractNumId w:val="200"/>
  </w:num>
  <w:num w:numId="47" w16cid:durableId="152375921">
    <w:abstractNumId w:val="58"/>
  </w:num>
  <w:num w:numId="48" w16cid:durableId="236210540">
    <w:abstractNumId w:val="130"/>
  </w:num>
  <w:num w:numId="49" w16cid:durableId="729883910">
    <w:abstractNumId w:val="261"/>
  </w:num>
  <w:num w:numId="50" w16cid:durableId="751662787">
    <w:abstractNumId w:val="214"/>
  </w:num>
  <w:num w:numId="51" w16cid:durableId="2012177520">
    <w:abstractNumId w:val="100"/>
  </w:num>
  <w:num w:numId="52" w16cid:durableId="651910376">
    <w:abstractNumId w:val="21"/>
  </w:num>
  <w:num w:numId="53" w16cid:durableId="1590505528">
    <w:abstractNumId w:val="65"/>
  </w:num>
  <w:num w:numId="54" w16cid:durableId="995651097">
    <w:abstractNumId w:val="50"/>
  </w:num>
  <w:num w:numId="55" w16cid:durableId="1921324938">
    <w:abstractNumId w:val="97"/>
  </w:num>
  <w:num w:numId="56" w16cid:durableId="1438600946">
    <w:abstractNumId w:val="1"/>
  </w:num>
  <w:num w:numId="57" w16cid:durableId="818762374">
    <w:abstractNumId w:val="77"/>
  </w:num>
  <w:num w:numId="58" w16cid:durableId="1551916021">
    <w:abstractNumId w:val="14"/>
  </w:num>
  <w:num w:numId="59" w16cid:durableId="931668625">
    <w:abstractNumId w:val="127"/>
  </w:num>
  <w:num w:numId="60" w16cid:durableId="789014955">
    <w:abstractNumId w:val="23"/>
  </w:num>
  <w:num w:numId="61" w16cid:durableId="378668287">
    <w:abstractNumId w:val="225"/>
  </w:num>
  <w:num w:numId="62" w16cid:durableId="666009314">
    <w:abstractNumId w:val="216"/>
  </w:num>
  <w:num w:numId="63" w16cid:durableId="68695441">
    <w:abstractNumId w:val="124"/>
  </w:num>
  <w:num w:numId="64" w16cid:durableId="1361592605">
    <w:abstractNumId w:val="113"/>
  </w:num>
  <w:num w:numId="65" w16cid:durableId="1816220616">
    <w:abstractNumId w:val="240"/>
  </w:num>
  <w:num w:numId="66" w16cid:durableId="1849976776">
    <w:abstractNumId w:val="64"/>
  </w:num>
  <w:num w:numId="67" w16cid:durableId="566498462">
    <w:abstractNumId w:val="27"/>
  </w:num>
  <w:num w:numId="68" w16cid:durableId="1207719819">
    <w:abstractNumId w:val="129"/>
  </w:num>
  <w:num w:numId="69" w16cid:durableId="1210261607">
    <w:abstractNumId w:val="243"/>
  </w:num>
  <w:num w:numId="70" w16cid:durableId="546768741">
    <w:abstractNumId w:val="252"/>
  </w:num>
  <w:num w:numId="71" w16cid:durableId="554321283">
    <w:abstractNumId w:val="3"/>
  </w:num>
  <w:num w:numId="72" w16cid:durableId="1423602031">
    <w:abstractNumId w:val="253"/>
  </w:num>
  <w:num w:numId="73" w16cid:durableId="1889101382">
    <w:abstractNumId w:val="176"/>
  </w:num>
  <w:num w:numId="74" w16cid:durableId="814951924">
    <w:abstractNumId w:val="51"/>
  </w:num>
  <w:num w:numId="75" w16cid:durableId="1701467019">
    <w:abstractNumId w:val="158"/>
  </w:num>
  <w:num w:numId="76" w16cid:durableId="1822383903">
    <w:abstractNumId w:val="263"/>
  </w:num>
  <w:num w:numId="77" w16cid:durableId="1403328357">
    <w:abstractNumId w:val="250"/>
  </w:num>
  <w:num w:numId="78" w16cid:durableId="995256884">
    <w:abstractNumId w:val="132"/>
  </w:num>
  <w:num w:numId="79" w16cid:durableId="442575082">
    <w:abstractNumId w:val="139"/>
  </w:num>
  <w:num w:numId="80" w16cid:durableId="1722561586">
    <w:abstractNumId w:val="132"/>
  </w:num>
  <w:num w:numId="81" w16cid:durableId="1172257101">
    <w:abstractNumId w:val="32"/>
  </w:num>
  <w:num w:numId="82" w16cid:durableId="868760715">
    <w:abstractNumId w:val="125"/>
  </w:num>
  <w:num w:numId="83" w16cid:durableId="175846923">
    <w:abstractNumId w:val="242"/>
  </w:num>
  <w:num w:numId="84" w16cid:durableId="1288778619">
    <w:abstractNumId w:val="82"/>
  </w:num>
  <w:num w:numId="85" w16cid:durableId="966162662">
    <w:abstractNumId w:val="239"/>
  </w:num>
  <w:num w:numId="86" w16cid:durableId="434180758">
    <w:abstractNumId w:val="26"/>
  </w:num>
  <w:num w:numId="87" w16cid:durableId="1554925137">
    <w:abstractNumId w:val="145"/>
  </w:num>
  <w:num w:numId="88" w16cid:durableId="15742713">
    <w:abstractNumId w:val="186"/>
  </w:num>
  <w:num w:numId="89" w16cid:durableId="680666806">
    <w:abstractNumId w:val="187"/>
  </w:num>
  <w:num w:numId="90" w16cid:durableId="1276248816">
    <w:abstractNumId w:val="184"/>
  </w:num>
  <w:num w:numId="91" w16cid:durableId="670987514">
    <w:abstractNumId w:val="265"/>
  </w:num>
  <w:num w:numId="92" w16cid:durableId="1231378753">
    <w:abstractNumId w:val="259"/>
  </w:num>
  <w:num w:numId="93" w16cid:durableId="1395928038">
    <w:abstractNumId w:val="131"/>
  </w:num>
  <w:num w:numId="94" w16cid:durableId="149104316">
    <w:abstractNumId w:val="68"/>
  </w:num>
  <w:num w:numId="95" w16cid:durableId="64575438">
    <w:abstractNumId w:val="143"/>
  </w:num>
  <w:num w:numId="96" w16cid:durableId="410464190">
    <w:abstractNumId w:val="159"/>
  </w:num>
  <w:num w:numId="97" w16cid:durableId="352338996">
    <w:abstractNumId w:val="149"/>
  </w:num>
  <w:num w:numId="98" w16cid:durableId="329914246">
    <w:abstractNumId w:val="59"/>
  </w:num>
  <w:num w:numId="99" w16cid:durableId="1357316229">
    <w:abstractNumId w:val="226"/>
  </w:num>
  <w:num w:numId="100" w16cid:durableId="1730688159">
    <w:abstractNumId w:val="18"/>
  </w:num>
  <w:num w:numId="101" w16cid:durableId="2088451286">
    <w:abstractNumId w:val="203"/>
  </w:num>
  <w:num w:numId="102" w16cid:durableId="1284653765">
    <w:abstractNumId w:val="123"/>
  </w:num>
  <w:num w:numId="103" w16cid:durableId="1851748914">
    <w:abstractNumId w:val="86"/>
  </w:num>
  <w:num w:numId="104" w16cid:durableId="1932161822">
    <w:abstractNumId w:val="31"/>
  </w:num>
  <w:num w:numId="105" w16cid:durableId="219362824">
    <w:abstractNumId w:val="269"/>
  </w:num>
  <w:num w:numId="106" w16cid:durableId="2113936352">
    <w:abstractNumId w:val="8"/>
  </w:num>
  <w:num w:numId="107" w16cid:durableId="1604190340">
    <w:abstractNumId w:val="247"/>
  </w:num>
  <w:num w:numId="108" w16cid:durableId="1681350674">
    <w:abstractNumId w:val="84"/>
  </w:num>
  <w:num w:numId="109" w16cid:durableId="72750971">
    <w:abstractNumId w:val="40"/>
  </w:num>
  <w:num w:numId="110" w16cid:durableId="201984386">
    <w:abstractNumId w:val="165"/>
  </w:num>
  <w:num w:numId="111" w16cid:durableId="49426771">
    <w:abstractNumId w:val="208"/>
  </w:num>
  <w:num w:numId="112" w16cid:durableId="1353846822">
    <w:abstractNumId w:val="28"/>
  </w:num>
  <w:num w:numId="113" w16cid:durableId="1119836313">
    <w:abstractNumId w:val="37"/>
  </w:num>
  <w:num w:numId="114" w16cid:durableId="857236116">
    <w:abstractNumId w:val="69"/>
  </w:num>
  <w:num w:numId="115" w16cid:durableId="919558766">
    <w:abstractNumId w:val="267"/>
  </w:num>
  <w:num w:numId="116" w16cid:durableId="1150713489">
    <w:abstractNumId w:val="241"/>
  </w:num>
  <w:num w:numId="117" w16cid:durableId="2136294193">
    <w:abstractNumId w:val="268"/>
  </w:num>
  <w:num w:numId="118" w16cid:durableId="1433623428">
    <w:abstractNumId w:val="70"/>
  </w:num>
  <w:num w:numId="119" w16cid:durableId="1304775961">
    <w:abstractNumId w:val="39"/>
  </w:num>
  <w:num w:numId="120" w16cid:durableId="873813789">
    <w:abstractNumId w:val="49"/>
  </w:num>
  <w:num w:numId="121" w16cid:durableId="119736548">
    <w:abstractNumId w:val="150"/>
  </w:num>
  <w:num w:numId="122" w16cid:durableId="1839298272">
    <w:abstractNumId w:val="175"/>
  </w:num>
  <w:num w:numId="123" w16cid:durableId="896866431">
    <w:abstractNumId w:val="202"/>
  </w:num>
  <w:num w:numId="124" w16cid:durableId="612516266">
    <w:abstractNumId w:val="30"/>
  </w:num>
  <w:num w:numId="125" w16cid:durableId="1577399904">
    <w:abstractNumId w:val="90"/>
  </w:num>
  <w:num w:numId="126" w16cid:durableId="1742167717">
    <w:abstractNumId w:val="164"/>
  </w:num>
  <w:num w:numId="127" w16cid:durableId="1118337670">
    <w:abstractNumId w:val="43"/>
  </w:num>
  <w:num w:numId="128" w16cid:durableId="926881954">
    <w:abstractNumId w:val="179"/>
  </w:num>
  <w:num w:numId="129" w16cid:durableId="733553241">
    <w:abstractNumId w:val="229"/>
  </w:num>
  <w:num w:numId="130" w16cid:durableId="1564562374">
    <w:abstractNumId w:val="264"/>
  </w:num>
  <w:num w:numId="131" w16cid:durableId="186796241">
    <w:abstractNumId w:val="207"/>
  </w:num>
  <w:num w:numId="132" w16cid:durableId="1526551237">
    <w:abstractNumId w:val="20"/>
  </w:num>
  <w:num w:numId="133" w16cid:durableId="972171045">
    <w:abstractNumId w:val="194"/>
  </w:num>
  <w:num w:numId="134" w16cid:durableId="45379319">
    <w:abstractNumId w:val="112"/>
  </w:num>
  <w:num w:numId="135" w16cid:durableId="1286236732">
    <w:abstractNumId w:val="121"/>
  </w:num>
  <w:num w:numId="136" w16cid:durableId="2013682482">
    <w:abstractNumId w:val="99"/>
  </w:num>
  <w:num w:numId="137" w16cid:durableId="1518957753">
    <w:abstractNumId w:val="251"/>
  </w:num>
  <w:num w:numId="138" w16cid:durableId="91240900">
    <w:abstractNumId w:val="162"/>
  </w:num>
  <w:num w:numId="139" w16cid:durableId="1480657122">
    <w:abstractNumId w:val="66"/>
  </w:num>
  <w:num w:numId="140" w16cid:durableId="2090034245">
    <w:abstractNumId w:val="136"/>
  </w:num>
  <w:num w:numId="141" w16cid:durableId="1678921378">
    <w:abstractNumId w:val="62"/>
  </w:num>
  <w:num w:numId="142" w16cid:durableId="1406805732">
    <w:abstractNumId w:val="238"/>
  </w:num>
  <w:num w:numId="143" w16cid:durableId="746655314">
    <w:abstractNumId w:val="5"/>
  </w:num>
  <w:num w:numId="144" w16cid:durableId="575944787">
    <w:abstractNumId w:val="115"/>
  </w:num>
  <w:num w:numId="145" w16cid:durableId="1686397453">
    <w:abstractNumId w:val="36"/>
  </w:num>
  <w:num w:numId="146" w16cid:durableId="2072343699">
    <w:abstractNumId w:val="154"/>
  </w:num>
  <w:num w:numId="147" w16cid:durableId="395976066">
    <w:abstractNumId w:val="233"/>
  </w:num>
  <w:num w:numId="148" w16cid:durableId="838352930">
    <w:abstractNumId w:val="6"/>
  </w:num>
  <w:num w:numId="149" w16cid:durableId="1666200067">
    <w:abstractNumId w:val="188"/>
  </w:num>
  <w:num w:numId="150" w16cid:durableId="1466771938">
    <w:abstractNumId w:val="15"/>
  </w:num>
  <w:num w:numId="151" w16cid:durableId="733629583">
    <w:abstractNumId w:val="166"/>
  </w:num>
  <w:num w:numId="152" w16cid:durableId="1661883427">
    <w:abstractNumId w:val="38"/>
  </w:num>
  <w:num w:numId="153" w16cid:durableId="586689525">
    <w:abstractNumId w:val="71"/>
  </w:num>
  <w:num w:numId="154" w16cid:durableId="748891546">
    <w:abstractNumId w:val="45"/>
  </w:num>
  <w:num w:numId="155" w16cid:durableId="1636180140">
    <w:abstractNumId w:val="33"/>
  </w:num>
  <w:num w:numId="156" w16cid:durableId="1585459171">
    <w:abstractNumId w:val="126"/>
  </w:num>
  <w:num w:numId="157" w16cid:durableId="1661082251">
    <w:abstractNumId w:val="258"/>
  </w:num>
  <w:num w:numId="158" w16cid:durableId="1611551784">
    <w:abstractNumId w:val="151"/>
  </w:num>
  <w:num w:numId="159" w16cid:durableId="361705708">
    <w:abstractNumId w:val="4"/>
  </w:num>
  <w:num w:numId="160" w16cid:durableId="2126192583">
    <w:abstractNumId w:val="140"/>
  </w:num>
  <w:num w:numId="161" w16cid:durableId="1416395537">
    <w:abstractNumId w:val="230"/>
  </w:num>
  <w:num w:numId="162" w16cid:durableId="1722167685">
    <w:abstractNumId w:val="142"/>
  </w:num>
  <w:num w:numId="163" w16cid:durableId="1451975442">
    <w:abstractNumId w:val="193"/>
  </w:num>
  <w:num w:numId="164" w16cid:durableId="461071061">
    <w:abstractNumId w:val="93"/>
  </w:num>
  <w:num w:numId="165" w16cid:durableId="30300096">
    <w:abstractNumId w:val="257"/>
  </w:num>
  <w:num w:numId="166" w16cid:durableId="1410494424">
    <w:abstractNumId w:val="7"/>
  </w:num>
  <w:num w:numId="167" w16cid:durableId="980384549">
    <w:abstractNumId w:val="44"/>
  </w:num>
  <w:num w:numId="168" w16cid:durableId="439228650">
    <w:abstractNumId w:val="245"/>
  </w:num>
  <w:num w:numId="169" w16cid:durableId="1345782926">
    <w:abstractNumId w:val="181"/>
  </w:num>
  <w:num w:numId="170" w16cid:durableId="1302348417">
    <w:abstractNumId w:val="9"/>
  </w:num>
  <w:num w:numId="171" w16cid:durableId="1165048871">
    <w:abstractNumId w:val="161"/>
  </w:num>
  <w:num w:numId="172" w16cid:durableId="1549224760">
    <w:abstractNumId w:val="212"/>
  </w:num>
  <w:num w:numId="173" w16cid:durableId="1718620490">
    <w:abstractNumId w:val="217"/>
  </w:num>
  <w:num w:numId="174" w16cid:durableId="815684784">
    <w:abstractNumId w:val="95"/>
  </w:num>
  <w:num w:numId="175" w16cid:durableId="100301924">
    <w:abstractNumId w:val="146"/>
  </w:num>
  <w:num w:numId="176" w16cid:durableId="932207036">
    <w:abstractNumId w:val="110"/>
  </w:num>
  <w:num w:numId="177" w16cid:durableId="1076130510">
    <w:abstractNumId w:val="67"/>
  </w:num>
  <w:num w:numId="178" w16cid:durableId="681856160">
    <w:abstractNumId w:val="219"/>
  </w:num>
  <w:num w:numId="179" w16cid:durableId="1918436343">
    <w:abstractNumId w:val="163"/>
  </w:num>
  <w:num w:numId="180" w16cid:durableId="677777969">
    <w:abstractNumId w:val="102"/>
  </w:num>
  <w:num w:numId="181" w16cid:durableId="1224677293">
    <w:abstractNumId w:val="210"/>
  </w:num>
  <w:num w:numId="182" w16cid:durableId="492450196">
    <w:abstractNumId w:val="74"/>
  </w:num>
  <w:num w:numId="183" w16cid:durableId="2112435753">
    <w:abstractNumId w:val="108"/>
  </w:num>
  <w:num w:numId="184" w16cid:durableId="845677179">
    <w:abstractNumId w:val="137"/>
  </w:num>
  <w:num w:numId="185" w16cid:durableId="1546605465">
    <w:abstractNumId w:val="157"/>
  </w:num>
  <w:num w:numId="186" w16cid:durableId="199171459">
    <w:abstractNumId w:val="156"/>
  </w:num>
  <w:num w:numId="187" w16cid:durableId="1608463557">
    <w:abstractNumId w:val="57"/>
  </w:num>
  <w:num w:numId="188" w16cid:durableId="102191850">
    <w:abstractNumId w:val="91"/>
  </w:num>
  <w:num w:numId="189" w16cid:durableId="1985621891">
    <w:abstractNumId w:val="197"/>
  </w:num>
  <w:num w:numId="190" w16cid:durableId="1897930001">
    <w:abstractNumId w:val="177"/>
  </w:num>
  <w:num w:numId="191" w16cid:durableId="889192864">
    <w:abstractNumId w:val="255"/>
  </w:num>
  <w:num w:numId="192" w16cid:durableId="1695888094">
    <w:abstractNumId w:val="119"/>
  </w:num>
  <w:num w:numId="193" w16cid:durableId="1318266888">
    <w:abstractNumId w:val="178"/>
  </w:num>
  <w:num w:numId="194" w16cid:durableId="1674602159">
    <w:abstractNumId w:val="201"/>
  </w:num>
  <w:num w:numId="195" w16cid:durableId="435056999">
    <w:abstractNumId w:val="34"/>
  </w:num>
  <w:num w:numId="196" w16cid:durableId="78210191">
    <w:abstractNumId w:val="47"/>
  </w:num>
  <w:num w:numId="197" w16cid:durableId="2101639738">
    <w:abstractNumId w:val="209"/>
  </w:num>
  <w:num w:numId="198" w16cid:durableId="576212239">
    <w:abstractNumId w:val="232"/>
  </w:num>
  <w:num w:numId="199" w16cid:durableId="1419328677">
    <w:abstractNumId w:val="160"/>
  </w:num>
  <w:num w:numId="200" w16cid:durableId="1668168210">
    <w:abstractNumId w:val="220"/>
  </w:num>
  <w:num w:numId="201" w16cid:durableId="928394614">
    <w:abstractNumId w:val="10"/>
  </w:num>
  <w:num w:numId="202" w16cid:durableId="2105301981">
    <w:abstractNumId w:val="63"/>
  </w:num>
  <w:num w:numId="203" w16cid:durableId="294600503">
    <w:abstractNumId w:val="206"/>
  </w:num>
  <w:num w:numId="204" w16cid:durableId="1414282398">
    <w:abstractNumId w:val="109"/>
  </w:num>
  <w:num w:numId="205" w16cid:durableId="1381904967">
    <w:abstractNumId w:val="111"/>
  </w:num>
  <w:num w:numId="206" w16cid:durableId="810291708">
    <w:abstractNumId w:val="16"/>
  </w:num>
  <w:num w:numId="207" w16cid:durableId="515386838">
    <w:abstractNumId w:val="61"/>
  </w:num>
  <w:num w:numId="208" w16cid:durableId="957682644">
    <w:abstractNumId w:val="223"/>
  </w:num>
  <w:num w:numId="209" w16cid:durableId="51777288">
    <w:abstractNumId w:val="228"/>
  </w:num>
  <w:num w:numId="210" w16cid:durableId="1564638895">
    <w:abstractNumId w:val="41"/>
  </w:num>
  <w:num w:numId="211" w16cid:durableId="504590917">
    <w:abstractNumId w:val="56"/>
  </w:num>
  <w:num w:numId="212" w16cid:durableId="1846091701">
    <w:abstractNumId w:val="19"/>
  </w:num>
  <w:num w:numId="213" w16cid:durableId="742531918">
    <w:abstractNumId w:val="22"/>
  </w:num>
  <w:num w:numId="214" w16cid:durableId="977150941">
    <w:abstractNumId w:val="118"/>
  </w:num>
  <w:num w:numId="215" w16cid:durableId="108861846">
    <w:abstractNumId w:val="76"/>
  </w:num>
  <w:num w:numId="216" w16cid:durableId="1023284497">
    <w:abstractNumId w:val="169"/>
  </w:num>
  <w:num w:numId="217" w16cid:durableId="345601075">
    <w:abstractNumId w:val="54"/>
  </w:num>
  <w:num w:numId="218" w16cid:durableId="529151974">
    <w:abstractNumId w:val="104"/>
  </w:num>
  <w:num w:numId="219" w16cid:durableId="1542668403">
    <w:abstractNumId w:val="105"/>
  </w:num>
  <w:num w:numId="220" w16cid:durableId="151877873">
    <w:abstractNumId w:val="148"/>
  </w:num>
  <w:num w:numId="221" w16cid:durableId="1288197003">
    <w:abstractNumId w:val="101"/>
  </w:num>
  <w:num w:numId="222" w16cid:durableId="1182859392">
    <w:abstractNumId w:val="227"/>
  </w:num>
  <w:num w:numId="223" w16cid:durableId="1522091936">
    <w:abstractNumId w:val="107"/>
  </w:num>
  <w:num w:numId="224" w16cid:durableId="306399119">
    <w:abstractNumId w:val="46"/>
  </w:num>
  <w:num w:numId="225" w16cid:durableId="733511039">
    <w:abstractNumId w:val="116"/>
  </w:num>
  <w:num w:numId="226" w16cid:durableId="766459823">
    <w:abstractNumId w:val="221"/>
  </w:num>
  <w:num w:numId="227" w16cid:durableId="1274635324">
    <w:abstractNumId w:val="215"/>
  </w:num>
  <w:num w:numId="228" w16cid:durableId="1499542043">
    <w:abstractNumId w:val="192"/>
  </w:num>
  <w:num w:numId="229" w16cid:durableId="942033450">
    <w:abstractNumId w:val="256"/>
  </w:num>
  <w:num w:numId="230" w16cid:durableId="222064655">
    <w:abstractNumId w:val="141"/>
  </w:num>
  <w:num w:numId="231" w16cid:durableId="1318457393">
    <w:abstractNumId w:val="185"/>
  </w:num>
  <w:num w:numId="232" w16cid:durableId="1210607775">
    <w:abstractNumId w:val="191"/>
  </w:num>
  <w:num w:numId="233" w16cid:durableId="706414828">
    <w:abstractNumId w:val="224"/>
  </w:num>
  <w:num w:numId="234" w16cid:durableId="977690222">
    <w:abstractNumId w:val="189"/>
  </w:num>
  <w:num w:numId="235" w16cid:durableId="1192917282">
    <w:abstractNumId w:val="218"/>
  </w:num>
  <w:num w:numId="236" w16cid:durableId="123888658">
    <w:abstractNumId w:val="172"/>
  </w:num>
  <w:num w:numId="237" w16cid:durableId="1585913812">
    <w:abstractNumId w:val="128"/>
  </w:num>
  <w:num w:numId="238" w16cid:durableId="1821580145">
    <w:abstractNumId w:val="235"/>
  </w:num>
  <w:num w:numId="239" w16cid:durableId="1987779658">
    <w:abstractNumId w:val="2"/>
  </w:num>
  <w:num w:numId="240" w16cid:durableId="2029286215">
    <w:abstractNumId w:val="135"/>
  </w:num>
  <w:num w:numId="241" w16cid:durableId="1005479586">
    <w:abstractNumId w:val="85"/>
  </w:num>
  <w:num w:numId="242" w16cid:durableId="1952668053">
    <w:abstractNumId w:val="117"/>
  </w:num>
  <w:num w:numId="243" w16cid:durableId="1509448076">
    <w:abstractNumId w:val="266"/>
  </w:num>
  <w:num w:numId="244" w16cid:durableId="212544145">
    <w:abstractNumId w:val="25"/>
  </w:num>
  <w:num w:numId="245" w16cid:durableId="716123925">
    <w:abstractNumId w:val="106"/>
  </w:num>
  <w:num w:numId="246" w16cid:durableId="17003152">
    <w:abstractNumId w:val="222"/>
  </w:num>
  <w:num w:numId="247" w16cid:durableId="196502462">
    <w:abstractNumId w:val="133"/>
  </w:num>
  <w:num w:numId="248" w16cid:durableId="916477192">
    <w:abstractNumId w:val="198"/>
  </w:num>
  <w:num w:numId="249" w16cid:durableId="12458092">
    <w:abstractNumId w:val="80"/>
  </w:num>
  <w:num w:numId="250" w16cid:durableId="213275155">
    <w:abstractNumId w:val="53"/>
  </w:num>
  <w:num w:numId="251" w16cid:durableId="1515000132">
    <w:abstractNumId w:val="13"/>
  </w:num>
  <w:num w:numId="252" w16cid:durableId="1332028504">
    <w:abstractNumId w:val="35"/>
  </w:num>
  <w:num w:numId="253" w16cid:durableId="250432405">
    <w:abstractNumId w:val="103"/>
  </w:num>
  <w:num w:numId="254" w16cid:durableId="212274962">
    <w:abstractNumId w:val="237"/>
  </w:num>
  <w:num w:numId="255" w16cid:durableId="2092500532">
    <w:abstractNumId w:val="114"/>
  </w:num>
  <w:num w:numId="256" w16cid:durableId="973483023">
    <w:abstractNumId w:val="205"/>
  </w:num>
  <w:num w:numId="257" w16cid:durableId="166946867">
    <w:abstractNumId w:val="89"/>
  </w:num>
  <w:num w:numId="258" w16cid:durableId="624384483">
    <w:abstractNumId w:val="0"/>
  </w:num>
  <w:num w:numId="259" w16cid:durableId="2026519778">
    <w:abstractNumId w:val="234"/>
  </w:num>
  <w:num w:numId="260" w16cid:durableId="850532464">
    <w:abstractNumId w:val="120"/>
  </w:num>
  <w:num w:numId="261" w16cid:durableId="1688674411">
    <w:abstractNumId w:val="171"/>
  </w:num>
  <w:num w:numId="262" w16cid:durableId="1440642613">
    <w:abstractNumId w:val="96"/>
  </w:num>
  <w:num w:numId="263" w16cid:durableId="268780256">
    <w:abstractNumId w:val="170"/>
  </w:num>
  <w:num w:numId="264" w16cid:durableId="645626397">
    <w:abstractNumId w:val="254"/>
  </w:num>
  <w:num w:numId="265" w16cid:durableId="1501576322">
    <w:abstractNumId w:val="12"/>
  </w:num>
  <w:num w:numId="266" w16cid:durableId="1086151805">
    <w:abstractNumId w:val="249"/>
  </w:num>
  <w:num w:numId="267" w16cid:durableId="1141726272">
    <w:abstractNumId w:val="182"/>
  </w:num>
  <w:num w:numId="268" w16cid:durableId="1027369675">
    <w:abstractNumId w:val="81"/>
  </w:num>
  <w:num w:numId="269" w16cid:durableId="1563953289">
    <w:abstractNumId w:val="213"/>
  </w:num>
  <w:num w:numId="270" w16cid:durableId="1637954041">
    <w:abstractNumId w:val="72"/>
  </w:num>
  <w:num w:numId="271" w16cid:durableId="43146251">
    <w:abstractNumId w:val="8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3D82"/>
    <w:rsid w:val="00000C64"/>
    <w:rsid w:val="00000D45"/>
    <w:rsid w:val="000056FE"/>
    <w:rsid w:val="00005BAF"/>
    <w:rsid w:val="00005D6D"/>
    <w:rsid w:val="00006EEB"/>
    <w:rsid w:val="0000782F"/>
    <w:rsid w:val="00007968"/>
    <w:rsid w:val="0001035B"/>
    <w:rsid w:val="00010364"/>
    <w:rsid w:val="00010F66"/>
    <w:rsid w:val="000129B4"/>
    <w:rsid w:val="000130BE"/>
    <w:rsid w:val="00013B47"/>
    <w:rsid w:val="0001559D"/>
    <w:rsid w:val="00016874"/>
    <w:rsid w:val="0002191D"/>
    <w:rsid w:val="00021C4E"/>
    <w:rsid w:val="0002204E"/>
    <w:rsid w:val="00022595"/>
    <w:rsid w:val="000229B2"/>
    <w:rsid w:val="0002369E"/>
    <w:rsid w:val="00026952"/>
    <w:rsid w:val="000269B3"/>
    <w:rsid w:val="000302C2"/>
    <w:rsid w:val="000317ED"/>
    <w:rsid w:val="00031DAB"/>
    <w:rsid w:val="0003305B"/>
    <w:rsid w:val="000342F7"/>
    <w:rsid w:val="00034589"/>
    <w:rsid w:val="00035355"/>
    <w:rsid w:val="00036A4A"/>
    <w:rsid w:val="000421FC"/>
    <w:rsid w:val="00042BE5"/>
    <w:rsid w:val="000451AE"/>
    <w:rsid w:val="00045A84"/>
    <w:rsid w:val="00050795"/>
    <w:rsid w:val="000510E6"/>
    <w:rsid w:val="00052B0A"/>
    <w:rsid w:val="0005309A"/>
    <w:rsid w:val="000541FE"/>
    <w:rsid w:val="000558EE"/>
    <w:rsid w:val="00055985"/>
    <w:rsid w:val="00057BF0"/>
    <w:rsid w:val="00063189"/>
    <w:rsid w:val="00064B0C"/>
    <w:rsid w:val="000656C4"/>
    <w:rsid w:val="00065B4C"/>
    <w:rsid w:val="00065D3E"/>
    <w:rsid w:val="00066813"/>
    <w:rsid w:val="00070325"/>
    <w:rsid w:val="0007048D"/>
    <w:rsid w:val="00070F63"/>
    <w:rsid w:val="00072442"/>
    <w:rsid w:val="000731E5"/>
    <w:rsid w:val="00073ED0"/>
    <w:rsid w:val="000754C5"/>
    <w:rsid w:val="0007690B"/>
    <w:rsid w:val="000813EF"/>
    <w:rsid w:val="000816ED"/>
    <w:rsid w:val="000840B4"/>
    <w:rsid w:val="000859EA"/>
    <w:rsid w:val="000875AC"/>
    <w:rsid w:val="000909D9"/>
    <w:rsid w:val="00092324"/>
    <w:rsid w:val="00092BB4"/>
    <w:rsid w:val="00093BC1"/>
    <w:rsid w:val="00094013"/>
    <w:rsid w:val="00094E51"/>
    <w:rsid w:val="000A00C3"/>
    <w:rsid w:val="000A2426"/>
    <w:rsid w:val="000A24BD"/>
    <w:rsid w:val="000A47BE"/>
    <w:rsid w:val="000A4DFB"/>
    <w:rsid w:val="000A5637"/>
    <w:rsid w:val="000A7FA4"/>
    <w:rsid w:val="000B100B"/>
    <w:rsid w:val="000B2466"/>
    <w:rsid w:val="000B2BB3"/>
    <w:rsid w:val="000B3803"/>
    <w:rsid w:val="000B5B9A"/>
    <w:rsid w:val="000B62E7"/>
    <w:rsid w:val="000B697F"/>
    <w:rsid w:val="000B7CEB"/>
    <w:rsid w:val="000C04DF"/>
    <w:rsid w:val="000C0660"/>
    <w:rsid w:val="000C0E91"/>
    <w:rsid w:val="000C130B"/>
    <w:rsid w:val="000C377D"/>
    <w:rsid w:val="000C497B"/>
    <w:rsid w:val="000C5646"/>
    <w:rsid w:val="000C6064"/>
    <w:rsid w:val="000D0449"/>
    <w:rsid w:val="000D0578"/>
    <w:rsid w:val="000D643F"/>
    <w:rsid w:val="000E0809"/>
    <w:rsid w:val="000E2A0D"/>
    <w:rsid w:val="000E31F9"/>
    <w:rsid w:val="000E39D3"/>
    <w:rsid w:val="000E407B"/>
    <w:rsid w:val="000E5387"/>
    <w:rsid w:val="000E552B"/>
    <w:rsid w:val="000E5C95"/>
    <w:rsid w:val="000E7041"/>
    <w:rsid w:val="000E71B9"/>
    <w:rsid w:val="000F0690"/>
    <w:rsid w:val="000F08A4"/>
    <w:rsid w:val="000F0D60"/>
    <w:rsid w:val="000F2C69"/>
    <w:rsid w:val="000F32D5"/>
    <w:rsid w:val="000F3AFF"/>
    <w:rsid w:val="000F6751"/>
    <w:rsid w:val="001000C4"/>
    <w:rsid w:val="00102631"/>
    <w:rsid w:val="00102D8A"/>
    <w:rsid w:val="001055FF"/>
    <w:rsid w:val="00105A4B"/>
    <w:rsid w:val="00105EB8"/>
    <w:rsid w:val="00110FB0"/>
    <w:rsid w:val="001118E6"/>
    <w:rsid w:val="0011334D"/>
    <w:rsid w:val="001143F4"/>
    <w:rsid w:val="00114803"/>
    <w:rsid w:val="00114BA1"/>
    <w:rsid w:val="00116343"/>
    <w:rsid w:val="00121EE4"/>
    <w:rsid w:val="00122129"/>
    <w:rsid w:val="0012370E"/>
    <w:rsid w:val="00123A16"/>
    <w:rsid w:val="00124410"/>
    <w:rsid w:val="00124EDD"/>
    <w:rsid w:val="00126FB4"/>
    <w:rsid w:val="00131D2F"/>
    <w:rsid w:val="00132C16"/>
    <w:rsid w:val="00136E94"/>
    <w:rsid w:val="00140893"/>
    <w:rsid w:val="00141105"/>
    <w:rsid w:val="00141986"/>
    <w:rsid w:val="00143282"/>
    <w:rsid w:val="0015059E"/>
    <w:rsid w:val="00153C21"/>
    <w:rsid w:val="00154D6D"/>
    <w:rsid w:val="00154FCB"/>
    <w:rsid w:val="0015575B"/>
    <w:rsid w:val="00157561"/>
    <w:rsid w:val="00160652"/>
    <w:rsid w:val="001634F3"/>
    <w:rsid w:val="0016491D"/>
    <w:rsid w:val="0016512A"/>
    <w:rsid w:val="00166B87"/>
    <w:rsid w:val="00167A1D"/>
    <w:rsid w:val="00171C99"/>
    <w:rsid w:val="00174AFC"/>
    <w:rsid w:val="00176EDB"/>
    <w:rsid w:val="00176F35"/>
    <w:rsid w:val="001801F2"/>
    <w:rsid w:val="00180D21"/>
    <w:rsid w:val="001823CC"/>
    <w:rsid w:val="00182DFA"/>
    <w:rsid w:val="00182FB8"/>
    <w:rsid w:val="00184150"/>
    <w:rsid w:val="00185592"/>
    <w:rsid w:val="001858AF"/>
    <w:rsid w:val="0018625D"/>
    <w:rsid w:val="00186765"/>
    <w:rsid w:val="0018726D"/>
    <w:rsid w:val="001878EC"/>
    <w:rsid w:val="00187FE8"/>
    <w:rsid w:val="001907D8"/>
    <w:rsid w:val="001926D8"/>
    <w:rsid w:val="00193CED"/>
    <w:rsid w:val="00193F6E"/>
    <w:rsid w:val="001957BD"/>
    <w:rsid w:val="0019733D"/>
    <w:rsid w:val="001A1DBB"/>
    <w:rsid w:val="001A2A53"/>
    <w:rsid w:val="001A2E64"/>
    <w:rsid w:val="001A3DF9"/>
    <w:rsid w:val="001A693F"/>
    <w:rsid w:val="001B02D3"/>
    <w:rsid w:val="001B2F3C"/>
    <w:rsid w:val="001B31D3"/>
    <w:rsid w:val="001B35EF"/>
    <w:rsid w:val="001B5440"/>
    <w:rsid w:val="001B6223"/>
    <w:rsid w:val="001B667A"/>
    <w:rsid w:val="001C059B"/>
    <w:rsid w:val="001C05FE"/>
    <w:rsid w:val="001C4608"/>
    <w:rsid w:val="001C5CD2"/>
    <w:rsid w:val="001C6E58"/>
    <w:rsid w:val="001C6EFC"/>
    <w:rsid w:val="001D1113"/>
    <w:rsid w:val="001D1483"/>
    <w:rsid w:val="001D247C"/>
    <w:rsid w:val="001D3078"/>
    <w:rsid w:val="001E27CF"/>
    <w:rsid w:val="001E3304"/>
    <w:rsid w:val="001E5FD7"/>
    <w:rsid w:val="001E6AC1"/>
    <w:rsid w:val="001F163A"/>
    <w:rsid w:val="001F17D9"/>
    <w:rsid w:val="001F2482"/>
    <w:rsid w:val="001F46DF"/>
    <w:rsid w:val="00200D27"/>
    <w:rsid w:val="00204543"/>
    <w:rsid w:val="002060AD"/>
    <w:rsid w:val="0020695F"/>
    <w:rsid w:val="00207351"/>
    <w:rsid w:val="002073F2"/>
    <w:rsid w:val="00210170"/>
    <w:rsid w:val="00210B24"/>
    <w:rsid w:val="00210BE7"/>
    <w:rsid w:val="00213005"/>
    <w:rsid w:val="00213CB9"/>
    <w:rsid w:val="002141C0"/>
    <w:rsid w:val="00215D02"/>
    <w:rsid w:val="002201C0"/>
    <w:rsid w:val="0023294C"/>
    <w:rsid w:val="00234ED4"/>
    <w:rsid w:val="00235317"/>
    <w:rsid w:val="0023544B"/>
    <w:rsid w:val="00236F31"/>
    <w:rsid w:val="00242591"/>
    <w:rsid w:val="00242C6B"/>
    <w:rsid w:val="0024335F"/>
    <w:rsid w:val="00245EB6"/>
    <w:rsid w:val="00246852"/>
    <w:rsid w:val="0025266D"/>
    <w:rsid w:val="00253FDF"/>
    <w:rsid w:val="0025438D"/>
    <w:rsid w:val="002543AA"/>
    <w:rsid w:val="00254E76"/>
    <w:rsid w:val="00255EA9"/>
    <w:rsid w:val="00256394"/>
    <w:rsid w:val="00256A6C"/>
    <w:rsid w:val="0026053C"/>
    <w:rsid w:val="00260D4C"/>
    <w:rsid w:val="00260D94"/>
    <w:rsid w:val="0026193C"/>
    <w:rsid w:val="00263D31"/>
    <w:rsid w:val="002662D1"/>
    <w:rsid w:val="002676B5"/>
    <w:rsid w:val="002706F1"/>
    <w:rsid w:val="0027252B"/>
    <w:rsid w:val="0027328F"/>
    <w:rsid w:val="002741A7"/>
    <w:rsid w:val="00275CC3"/>
    <w:rsid w:val="00276EF7"/>
    <w:rsid w:val="0028110A"/>
    <w:rsid w:val="00290452"/>
    <w:rsid w:val="002908A4"/>
    <w:rsid w:val="00291748"/>
    <w:rsid w:val="00291A95"/>
    <w:rsid w:val="00291E6F"/>
    <w:rsid w:val="0029265A"/>
    <w:rsid w:val="00296D3C"/>
    <w:rsid w:val="002A001C"/>
    <w:rsid w:val="002A06B9"/>
    <w:rsid w:val="002A0A3E"/>
    <w:rsid w:val="002A32CB"/>
    <w:rsid w:val="002A3EE1"/>
    <w:rsid w:val="002A4F74"/>
    <w:rsid w:val="002A5642"/>
    <w:rsid w:val="002B0336"/>
    <w:rsid w:val="002B06D5"/>
    <w:rsid w:val="002B1C52"/>
    <w:rsid w:val="002B1CE7"/>
    <w:rsid w:val="002B4C58"/>
    <w:rsid w:val="002C03A8"/>
    <w:rsid w:val="002C438C"/>
    <w:rsid w:val="002C5B91"/>
    <w:rsid w:val="002C5EC1"/>
    <w:rsid w:val="002C6716"/>
    <w:rsid w:val="002C72BE"/>
    <w:rsid w:val="002C7CC9"/>
    <w:rsid w:val="002D0699"/>
    <w:rsid w:val="002D2D84"/>
    <w:rsid w:val="002D3A81"/>
    <w:rsid w:val="002D3AA9"/>
    <w:rsid w:val="002D6B01"/>
    <w:rsid w:val="002D70B8"/>
    <w:rsid w:val="002E0CDF"/>
    <w:rsid w:val="002E32E2"/>
    <w:rsid w:val="002E394A"/>
    <w:rsid w:val="002E5A3F"/>
    <w:rsid w:val="002E7E8D"/>
    <w:rsid w:val="002F37E2"/>
    <w:rsid w:val="002F447F"/>
    <w:rsid w:val="002F73CD"/>
    <w:rsid w:val="00300805"/>
    <w:rsid w:val="00300BF5"/>
    <w:rsid w:val="00302FA6"/>
    <w:rsid w:val="00304A4B"/>
    <w:rsid w:val="0030599A"/>
    <w:rsid w:val="00307B69"/>
    <w:rsid w:val="0031080E"/>
    <w:rsid w:val="00312BE1"/>
    <w:rsid w:val="00313066"/>
    <w:rsid w:val="00314B6B"/>
    <w:rsid w:val="00323772"/>
    <w:rsid w:val="003237F9"/>
    <w:rsid w:val="0032666E"/>
    <w:rsid w:val="003276A3"/>
    <w:rsid w:val="00334610"/>
    <w:rsid w:val="00334CC5"/>
    <w:rsid w:val="003355F4"/>
    <w:rsid w:val="00335790"/>
    <w:rsid w:val="00335FE7"/>
    <w:rsid w:val="00337057"/>
    <w:rsid w:val="00341316"/>
    <w:rsid w:val="0034263B"/>
    <w:rsid w:val="00345E6B"/>
    <w:rsid w:val="00346BC2"/>
    <w:rsid w:val="00347854"/>
    <w:rsid w:val="00347908"/>
    <w:rsid w:val="00356233"/>
    <w:rsid w:val="00356E7D"/>
    <w:rsid w:val="003606A7"/>
    <w:rsid w:val="0036088C"/>
    <w:rsid w:val="003621F2"/>
    <w:rsid w:val="00365F77"/>
    <w:rsid w:val="0036784E"/>
    <w:rsid w:val="003706FC"/>
    <w:rsid w:val="003733DB"/>
    <w:rsid w:val="00373FB6"/>
    <w:rsid w:val="00374C52"/>
    <w:rsid w:val="00375FCD"/>
    <w:rsid w:val="00376A02"/>
    <w:rsid w:val="00377083"/>
    <w:rsid w:val="0037731D"/>
    <w:rsid w:val="00377655"/>
    <w:rsid w:val="00377744"/>
    <w:rsid w:val="00377C4C"/>
    <w:rsid w:val="00382A5B"/>
    <w:rsid w:val="00382D12"/>
    <w:rsid w:val="003830B9"/>
    <w:rsid w:val="00384CA7"/>
    <w:rsid w:val="0038624E"/>
    <w:rsid w:val="00387FB7"/>
    <w:rsid w:val="003966E7"/>
    <w:rsid w:val="0039687E"/>
    <w:rsid w:val="0039777E"/>
    <w:rsid w:val="00397C70"/>
    <w:rsid w:val="003A0DF6"/>
    <w:rsid w:val="003A1DDD"/>
    <w:rsid w:val="003A288B"/>
    <w:rsid w:val="003A2F0C"/>
    <w:rsid w:val="003A3DAA"/>
    <w:rsid w:val="003A6A94"/>
    <w:rsid w:val="003B18B4"/>
    <w:rsid w:val="003B3B87"/>
    <w:rsid w:val="003B4A69"/>
    <w:rsid w:val="003B67BF"/>
    <w:rsid w:val="003B7F14"/>
    <w:rsid w:val="003C594A"/>
    <w:rsid w:val="003C649C"/>
    <w:rsid w:val="003D2ADB"/>
    <w:rsid w:val="003D5EDD"/>
    <w:rsid w:val="003D64CC"/>
    <w:rsid w:val="003E1CAE"/>
    <w:rsid w:val="003E2023"/>
    <w:rsid w:val="003E2599"/>
    <w:rsid w:val="003E2ECB"/>
    <w:rsid w:val="003E3FF6"/>
    <w:rsid w:val="003F2A56"/>
    <w:rsid w:val="003F366E"/>
    <w:rsid w:val="003F43CC"/>
    <w:rsid w:val="003F4DE0"/>
    <w:rsid w:val="003F7202"/>
    <w:rsid w:val="00403733"/>
    <w:rsid w:val="004043BC"/>
    <w:rsid w:val="00405654"/>
    <w:rsid w:val="00407EC9"/>
    <w:rsid w:val="00411C3B"/>
    <w:rsid w:val="004129B4"/>
    <w:rsid w:val="004131FC"/>
    <w:rsid w:val="0041370B"/>
    <w:rsid w:val="00414133"/>
    <w:rsid w:val="004149BF"/>
    <w:rsid w:val="00414D28"/>
    <w:rsid w:val="004157EE"/>
    <w:rsid w:val="00416727"/>
    <w:rsid w:val="00416C36"/>
    <w:rsid w:val="00417BF0"/>
    <w:rsid w:val="00417C94"/>
    <w:rsid w:val="0042430F"/>
    <w:rsid w:val="004248B9"/>
    <w:rsid w:val="00425111"/>
    <w:rsid w:val="00430A7A"/>
    <w:rsid w:val="00431032"/>
    <w:rsid w:val="004331DD"/>
    <w:rsid w:val="004333FE"/>
    <w:rsid w:val="00433654"/>
    <w:rsid w:val="00433AE6"/>
    <w:rsid w:val="004430FB"/>
    <w:rsid w:val="00447F2E"/>
    <w:rsid w:val="00450CFF"/>
    <w:rsid w:val="00451214"/>
    <w:rsid w:val="00453D7D"/>
    <w:rsid w:val="004556EC"/>
    <w:rsid w:val="00455E31"/>
    <w:rsid w:val="00456A45"/>
    <w:rsid w:val="00457F3A"/>
    <w:rsid w:val="004607BC"/>
    <w:rsid w:val="00461B9E"/>
    <w:rsid w:val="00463770"/>
    <w:rsid w:val="00464039"/>
    <w:rsid w:val="00464088"/>
    <w:rsid w:val="004640B9"/>
    <w:rsid w:val="00470BCF"/>
    <w:rsid w:val="00470F71"/>
    <w:rsid w:val="00471F68"/>
    <w:rsid w:val="00472BD2"/>
    <w:rsid w:val="004730F9"/>
    <w:rsid w:val="00473F63"/>
    <w:rsid w:val="00475569"/>
    <w:rsid w:val="00475640"/>
    <w:rsid w:val="0047767E"/>
    <w:rsid w:val="00480DAC"/>
    <w:rsid w:val="004820FC"/>
    <w:rsid w:val="00482893"/>
    <w:rsid w:val="004859BB"/>
    <w:rsid w:val="004879A0"/>
    <w:rsid w:val="00490851"/>
    <w:rsid w:val="00490B47"/>
    <w:rsid w:val="004922B0"/>
    <w:rsid w:val="004936C5"/>
    <w:rsid w:val="00495387"/>
    <w:rsid w:val="00495AA0"/>
    <w:rsid w:val="00495F21"/>
    <w:rsid w:val="0049608F"/>
    <w:rsid w:val="004A21F9"/>
    <w:rsid w:val="004A3B55"/>
    <w:rsid w:val="004A58F1"/>
    <w:rsid w:val="004A5D6B"/>
    <w:rsid w:val="004A6E4D"/>
    <w:rsid w:val="004A7EDF"/>
    <w:rsid w:val="004B21F0"/>
    <w:rsid w:val="004B384D"/>
    <w:rsid w:val="004C0483"/>
    <w:rsid w:val="004C2511"/>
    <w:rsid w:val="004C393D"/>
    <w:rsid w:val="004C44A8"/>
    <w:rsid w:val="004C4667"/>
    <w:rsid w:val="004C568C"/>
    <w:rsid w:val="004C7187"/>
    <w:rsid w:val="004D519F"/>
    <w:rsid w:val="004E19BF"/>
    <w:rsid w:val="004E1AA0"/>
    <w:rsid w:val="004E2F4B"/>
    <w:rsid w:val="004E2FD4"/>
    <w:rsid w:val="004E3707"/>
    <w:rsid w:val="004E391E"/>
    <w:rsid w:val="004E6153"/>
    <w:rsid w:val="004F2450"/>
    <w:rsid w:val="004F2830"/>
    <w:rsid w:val="004F51E1"/>
    <w:rsid w:val="004F68D9"/>
    <w:rsid w:val="005001C1"/>
    <w:rsid w:val="005055CE"/>
    <w:rsid w:val="00507298"/>
    <w:rsid w:val="00507E5C"/>
    <w:rsid w:val="00510F28"/>
    <w:rsid w:val="00512BAB"/>
    <w:rsid w:val="0051349D"/>
    <w:rsid w:val="005136A0"/>
    <w:rsid w:val="0051722B"/>
    <w:rsid w:val="00521E0D"/>
    <w:rsid w:val="00523222"/>
    <w:rsid w:val="00523BD0"/>
    <w:rsid w:val="0052470D"/>
    <w:rsid w:val="00524EBA"/>
    <w:rsid w:val="00526B2C"/>
    <w:rsid w:val="005270F8"/>
    <w:rsid w:val="00527A56"/>
    <w:rsid w:val="00530954"/>
    <w:rsid w:val="0053096B"/>
    <w:rsid w:val="005334A6"/>
    <w:rsid w:val="00533784"/>
    <w:rsid w:val="00537E04"/>
    <w:rsid w:val="0054038F"/>
    <w:rsid w:val="005443DF"/>
    <w:rsid w:val="0054561E"/>
    <w:rsid w:val="00545B48"/>
    <w:rsid w:val="00550741"/>
    <w:rsid w:val="005526AF"/>
    <w:rsid w:val="005627F7"/>
    <w:rsid w:val="0056432E"/>
    <w:rsid w:val="00565B8F"/>
    <w:rsid w:val="00565E80"/>
    <w:rsid w:val="00565F06"/>
    <w:rsid w:val="00571F5A"/>
    <w:rsid w:val="005728F3"/>
    <w:rsid w:val="00576D20"/>
    <w:rsid w:val="00581421"/>
    <w:rsid w:val="0058227E"/>
    <w:rsid w:val="005825D5"/>
    <w:rsid w:val="00582F49"/>
    <w:rsid w:val="00585AE0"/>
    <w:rsid w:val="00586B17"/>
    <w:rsid w:val="00592143"/>
    <w:rsid w:val="00592800"/>
    <w:rsid w:val="0059443C"/>
    <w:rsid w:val="005973CA"/>
    <w:rsid w:val="00597777"/>
    <w:rsid w:val="005A1955"/>
    <w:rsid w:val="005A3643"/>
    <w:rsid w:val="005A3E99"/>
    <w:rsid w:val="005A4FF3"/>
    <w:rsid w:val="005A52B3"/>
    <w:rsid w:val="005B0C9B"/>
    <w:rsid w:val="005B1192"/>
    <w:rsid w:val="005B13DC"/>
    <w:rsid w:val="005B1BCD"/>
    <w:rsid w:val="005B309C"/>
    <w:rsid w:val="005B3154"/>
    <w:rsid w:val="005B63E1"/>
    <w:rsid w:val="005B75AF"/>
    <w:rsid w:val="005C3A0B"/>
    <w:rsid w:val="005C7457"/>
    <w:rsid w:val="005D0381"/>
    <w:rsid w:val="005D4337"/>
    <w:rsid w:val="005D5DE1"/>
    <w:rsid w:val="005D6EFD"/>
    <w:rsid w:val="005E17EB"/>
    <w:rsid w:val="005E1B45"/>
    <w:rsid w:val="005E40E3"/>
    <w:rsid w:val="005E5CF2"/>
    <w:rsid w:val="005E6579"/>
    <w:rsid w:val="005E7152"/>
    <w:rsid w:val="005E76CA"/>
    <w:rsid w:val="005F1C03"/>
    <w:rsid w:val="005F2079"/>
    <w:rsid w:val="005F46F4"/>
    <w:rsid w:val="005F5DE7"/>
    <w:rsid w:val="006010E8"/>
    <w:rsid w:val="00601241"/>
    <w:rsid w:val="00602A58"/>
    <w:rsid w:val="006030C7"/>
    <w:rsid w:val="006038E2"/>
    <w:rsid w:val="00605453"/>
    <w:rsid w:val="00607556"/>
    <w:rsid w:val="00611BAC"/>
    <w:rsid w:val="006120EA"/>
    <w:rsid w:val="0061276A"/>
    <w:rsid w:val="00615D51"/>
    <w:rsid w:val="00615E2A"/>
    <w:rsid w:val="00616904"/>
    <w:rsid w:val="0062021E"/>
    <w:rsid w:val="00620E5D"/>
    <w:rsid w:val="006216E8"/>
    <w:rsid w:val="006257BD"/>
    <w:rsid w:val="006260C9"/>
    <w:rsid w:val="00626C79"/>
    <w:rsid w:val="006318B9"/>
    <w:rsid w:val="0063195E"/>
    <w:rsid w:val="00634368"/>
    <w:rsid w:val="00635949"/>
    <w:rsid w:val="00635C19"/>
    <w:rsid w:val="006363D4"/>
    <w:rsid w:val="00636947"/>
    <w:rsid w:val="0064069E"/>
    <w:rsid w:val="006413AA"/>
    <w:rsid w:val="00641540"/>
    <w:rsid w:val="0064264F"/>
    <w:rsid w:val="006442AA"/>
    <w:rsid w:val="006464C4"/>
    <w:rsid w:val="006527C8"/>
    <w:rsid w:val="00655CBC"/>
    <w:rsid w:val="006576F5"/>
    <w:rsid w:val="00662367"/>
    <w:rsid w:val="00664038"/>
    <w:rsid w:val="00665BC3"/>
    <w:rsid w:val="00670163"/>
    <w:rsid w:val="006722DD"/>
    <w:rsid w:val="006779BF"/>
    <w:rsid w:val="00677C40"/>
    <w:rsid w:val="00677EEE"/>
    <w:rsid w:val="00682E6F"/>
    <w:rsid w:val="00684001"/>
    <w:rsid w:val="00686E4A"/>
    <w:rsid w:val="0069528C"/>
    <w:rsid w:val="0069610B"/>
    <w:rsid w:val="00696A9B"/>
    <w:rsid w:val="00696E12"/>
    <w:rsid w:val="00697EDB"/>
    <w:rsid w:val="006A0196"/>
    <w:rsid w:val="006A0393"/>
    <w:rsid w:val="006A0D1D"/>
    <w:rsid w:val="006A22D0"/>
    <w:rsid w:val="006A4D8C"/>
    <w:rsid w:val="006A589E"/>
    <w:rsid w:val="006A79F0"/>
    <w:rsid w:val="006B0C6D"/>
    <w:rsid w:val="006B3A41"/>
    <w:rsid w:val="006B3F90"/>
    <w:rsid w:val="006C094E"/>
    <w:rsid w:val="006C0BEE"/>
    <w:rsid w:val="006C16E7"/>
    <w:rsid w:val="006C468C"/>
    <w:rsid w:val="006C655A"/>
    <w:rsid w:val="006C759D"/>
    <w:rsid w:val="006C77F0"/>
    <w:rsid w:val="006D2A1E"/>
    <w:rsid w:val="006D3041"/>
    <w:rsid w:val="006D51E3"/>
    <w:rsid w:val="006D5DA0"/>
    <w:rsid w:val="006D7F31"/>
    <w:rsid w:val="006E12C9"/>
    <w:rsid w:val="006E1493"/>
    <w:rsid w:val="006E1722"/>
    <w:rsid w:val="006E2E25"/>
    <w:rsid w:val="006E44FD"/>
    <w:rsid w:val="006E458F"/>
    <w:rsid w:val="006E5431"/>
    <w:rsid w:val="006E660A"/>
    <w:rsid w:val="006E6F57"/>
    <w:rsid w:val="006F2834"/>
    <w:rsid w:val="006F361C"/>
    <w:rsid w:val="006F473D"/>
    <w:rsid w:val="006F58BA"/>
    <w:rsid w:val="006F6756"/>
    <w:rsid w:val="006F6F61"/>
    <w:rsid w:val="00700866"/>
    <w:rsid w:val="00703606"/>
    <w:rsid w:val="00703A97"/>
    <w:rsid w:val="00703BA0"/>
    <w:rsid w:val="00703E39"/>
    <w:rsid w:val="00705970"/>
    <w:rsid w:val="00706683"/>
    <w:rsid w:val="007070DB"/>
    <w:rsid w:val="007071EE"/>
    <w:rsid w:val="00707C2F"/>
    <w:rsid w:val="007101F2"/>
    <w:rsid w:val="00712823"/>
    <w:rsid w:val="00712AB1"/>
    <w:rsid w:val="00713762"/>
    <w:rsid w:val="0071651A"/>
    <w:rsid w:val="00720AE9"/>
    <w:rsid w:val="00721880"/>
    <w:rsid w:val="007224D9"/>
    <w:rsid w:val="00724364"/>
    <w:rsid w:val="007258C9"/>
    <w:rsid w:val="00725EE3"/>
    <w:rsid w:val="00726A53"/>
    <w:rsid w:val="00727BE5"/>
    <w:rsid w:val="007302B7"/>
    <w:rsid w:val="007328EE"/>
    <w:rsid w:val="00732F3A"/>
    <w:rsid w:val="00736BFD"/>
    <w:rsid w:val="007375C4"/>
    <w:rsid w:val="00737629"/>
    <w:rsid w:val="00740217"/>
    <w:rsid w:val="007415FA"/>
    <w:rsid w:val="0074196D"/>
    <w:rsid w:val="00743E36"/>
    <w:rsid w:val="0074454D"/>
    <w:rsid w:val="00744B2C"/>
    <w:rsid w:val="0074661B"/>
    <w:rsid w:val="0074668E"/>
    <w:rsid w:val="007469ED"/>
    <w:rsid w:val="00746CD2"/>
    <w:rsid w:val="007479A3"/>
    <w:rsid w:val="007521A6"/>
    <w:rsid w:val="007526CB"/>
    <w:rsid w:val="00752C49"/>
    <w:rsid w:val="00754535"/>
    <w:rsid w:val="00754F0A"/>
    <w:rsid w:val="00756CD7"/>
    <w:rsid w:val="00757C96"/>
    <w:rsid w:val="00760E86"/>
    <w:rsid w:val="00760F94"/>
    <w:rsid w:val="00761FA3"/>
    <w:rsid w:val="0076273D"/>
    <w:rsid w:val="00764460"/>
    <w:rsid w:val="007657E2"/>
    <w:rsid w:val="00765A60"/>
    <w:rsid w:val="00770532"/>
    <w:rsid w:val="007706DA"/>
    <w:rsid w:val="00771103"/>
    <w:rsid w:val="0077310E"/>
    <w:rsid w:val="00774DFC"/>
    <w:rsid w:val="007751CF"/>
    <w:rsid w:val="00775683"/>
    <w:rsid w:val="00775743"/>
    <w:rsid w:val="0078011C"/>
    <w:rsid w:val="00782588"/>
    <w:rsid w:val="0078356C"/>
    <w:rsid w:val="00783BD0"/>
    <w:rsid w:val="00784D7A"/>
    <w:rsid w:val="00790F63"/>
    <w:rsid w:val="0079301F"/>
    <w:rsid w:val="00793B12"/>
    <w:rsid w:val="00794ED4"/>
    <w:rsid w:val="00794FE1"/>
    <w:rsid w:val="00797502"/>
    <w:rsid w:val="00797804"/>
    <w:rsid w:val="00797B1F"/>
    <w:rsid w:val="007A159C"/>
    <w:rsid w:val="007A63E0"/>
    <w:rsid w:val="007A7015"/>
    <w:rsid w:val="007A733F"/>
    <w:rsid w:val="007B5517"/>
    <w:rsid w:val="007B560F"/>
    <w:rsid w:val="007B56CD"/>
    <w:rsid w:val="007B6C5B"/>
    <w:rsid w:val="007C0107"/>
    <w:rsid w:val="007C01D1"/>
    <w:rsid w:val="007C0233"/>
    <w:rsid w:val="007C3BC5"/>
    <w:rsid w:val="007C4E07"/>
    <w:rsid w:val="007C5C4E"/>
    <w:rsid w:val="007D19D4"/>
    <w:rsid w:val="007D1E1E"/>
    <w:rsid w:val="007D3E5D"/>
    <w:rsid w:val="007D4383"/>
    <w:rsid w:val="007D4D36"/>
    <w:rsid w:val="007D4ED8"/>
    <w:rsid w:val="007D5CE8"/>
    <w:rsid w:val="007D686F"/>
    <w:rsid w:val="007E09CF"/>
    <w:rsid w:val="007E3D58"/>
    <w:rsid w:val="007E44F8"/>
    <w:rsid w:val="007E4967"/>
    <w:rsid w:val="007E4E4B"/>
    <w:rsid w:val="007E7625"/>
    <w:rsid w:val="007E7E2B"/>
    <w:rsid w:val="007F102F"/>
    <w:rsid w:val="007F2A61"/>
    <w:rsid w:val="007F3E9E"/>
    <w:rsid w:val="007F57B4"/>
    <w:rsid w:val="007F6E5A"/>
    <w:rsid w:val="007F71AE"/>
    <w:rsid w:val="00802F0A"/>
    <w:rsid w:val="00803BEE"/>
    <w:rsid w:val="008042A8"/>
    <w:rsid w:val="00804B42"/>
    <w:rsid w:val="008055F9"/>
    <w:rsid w:val="00806976"/>
    <w:rsid w:val="008077CA"/>
    <w:rsid w:val="008105B3"/>
    <w:rsid w:val="0081129F"/>
    <w:rsid w:val="0081215C"/>
    <w:rsid w:val="00813397"/>
    <w:rsid w:val="008141D7"/>
    <w:rsid w:val="00815243"/>
    <w:rsid w:val="008159E6"/>
    <w:rsid w:val="00820AAF"/>
    <w:rsid w:val="00820AB6"/>
    <w:rsid w:val="00820B34"/>
    <w:rsid w:val="00820FB5"/>
    <w:rsid w:val="00821084"/>
    <w:rsid w:val="008214F2"/>
    <w:rsid w:val="00822F32"/>
    <w:rsid w:val="008235BF"/>
    <w:rsid w:val="00823C90"/>
    <w:rsid w:val="0082518C"/>
    <w:rsid w:val="008254F9"/>
    <w:rsid w:val="00826231"/>
    <w:rsid w:val="00826864"/>
    <w:rsid w:val="008277AC"/>
    <w:rsid w:val="00830043"/>
    <w:rsid w:val="008303DA"/>
    <w:rsid w:val="00831003"/>
    <w:rsid w:val="00832285"/>
    <w:rsid w:val="00833B59"/>
    <w:rsid w:val="00834C08"/>
    <w:rsid w:val="0084187D"/>
    <w:rsid w:val="008458C2"/>
    <w:rsid w:val="00847DFD"/>
    <w:rsid w:val="00851F30"/>
    <w:rsid w:val="0085202F"/>
    <w:rsid w:val="00855F77"/>
    <w:rsid w:val="008569FE"/>
    <w:rsid w:val="00856FB8"/>
    <w:rsid w:val="00860260"/>
    <w:rsid w:val="008611E6"/>
    <w:rsid w:val="00861240"/>
    <w:rsid w:val="0086240D"/>
    <w:rsid w:val="008631E5"/>
    <w:rsid w:val="00865B42"/>
    <w:rsid w:val="00866D7D"/>
    <w:rsid w:val="00867E61"/>
    <w:rsid w:val="00871C9E"/>
    <w:rsid w:val="0087211A"/>
    <w:rsid w:val="008724D5"/>
    <w:rsid w:val="00882547"/>
    <w:rsid w:val="0088478B"/>
    <w:rsid w:val="0088558F"/>
    <w:rsid w:val="0089196E"/>
    <w:rsid w:val="00892294"/>
    <w:rsid w:val="00893BFC"/>
    <w:rsid w:val="008957F7"/>
    <w:rsid w:val="00896A85"/>
    <w:rsid w:val="008A0211"/>
    <w:rsid w:val="008A0C75"/>
    <w:rsid w:val="008A0F59"/>
    <w:rsid w:val="008A1D18"/>
    <w:rsid w:val="008A2F31"/>
    <w:rsid w:val="008A3B81"/>
    <w:rsid w:val="008A605D"/>
    <w:rsid w:val="008A6FB2"/>
    <w:rsid w:val="008B0066"/>
    <w:rsid w:val="008B2A06"/>
    <w:rsid w:val="008B3924"/>
    <w:rsid w:val="008B5B0B"/>
    <w:rsid w:val="008B6238"/>
    <w:rsid w:val="008B6869"/>
    <w:rsid w:val="008B6B16"/>
    <w:rsid w:val="008B73CF"/>
    <w:rsid w:val="008C1022"/>
    <w:rsid w:val="008C1677"/>
    <w:rsid w:val="008C415B"/>
    <w:rsid w:val="008C4C7E"/>
    <w:rsid w:val="008C79B7"/>
    <w:rsid w:val="008D0FF5"/>
    <w:rsid w:val="008D1CB2"/>
    <w:rsid w:val="008D56A2"/>
    <w:rsid w:val="008D6C54"/>
    <w:rsid w:val="008D7F50"/>
    <w:rsid w:val="008E34DC"/>
    <w:rsid w:val="008E5AC5"/>
    <w:rsid w:val="008E5CD5"/>
    <w:rsid w:val="008E766B"/>
    <w:rsid w:val="008F0725"/>
    <w:rsid w:val="008F11BE"/>
    <w:rsid w:val="008F1C4D"/>
    <w:rsid w:val="008F3555"/>
    <w:rsid w:val="008F46CD"/>
    <w:rsid w:val="008F470C"/>
    <w:rsid w:val="008F4983"/>
    <w:rsid w:val="008F499B"/>
    <w:rsid w:val="008F6A29"/>
    <w:rsid w:val="008F737B"/>
    <w:rsid w:val="009019DD"/>
    <w:rsid w:val="00903150"/>
    <w:rsid w:val="0090322A"/>
    <w:rsid w:val="009039D8"/>
    <w:rsid w:val="009057C2"/>
    <w:rsid w:val="00905FB4"/>
    <w:rsid w:val="00906DB4"/>
    <w:rsid w:val="00907474"/>
    <w:rsid w:val="00911579"/>
    <w:rsid w:val="009124E1"/>
    <w:rsid w:val="00912F13"/>
    <w:rsid w:val="00913170"/>
    <w:rsid w:val="0091361D"/>
    <w:rsid w:val="00913A37"/>
    <w:rsid w:val="00915050"/>
    <w:rsid w:val="0092212F"/>
    <w:rsid w:val="00923591"/>
    <w:rsid w:val="00924447"/>
    <w:rsid w:val="009266E0"/>
    <w:rsid w:val="00933B09"/>
    <w:rsid w:val="0093767B"/>
    <w:rsid w:val="009428CF"/>
    <w:rsid w:val="00943BEA"/>
    <w:rsid w:val="0094607B"/>
    <w:rsid w:val="00946E5B"/>
    <w:rsid w:val="00951830"/>
    <w:rsid w:val="00952AE9"/>
    <w:rsid w:val="00952CCD"/>
    <w:rsid w:val="00953814"/>
    <w:rsid w:val="009541EA"/>
    <w:rsid w:val="00956C85"/>
    <w:rsid w:val="00960290"/>
    <w:rsid w:val="00960F10"/>
    <w:rsid w:val="00962BB4"/>
    <w:rsid w:val="009648E7"/>
    <w:rsid w:val="00965491"/>
    <w:rsid w:val="009661A9"/>
    <w:rsid w:val="00970FA5"/>
    <w:rsid w:val="00973A43"/>
    <w:rsid w:val="00975260"/>
    <w:rsid w:val="00976E06"/>
    <w:rsid w:val="00977316"/>
    <w:rsid w:val="009776DA"/>
    <w:rsid w:val="00977975"/>
    <w:rsid w:val="0098307A"/>
    <w:rsid w:val="0098526B"/>
    <w:rsid w:val="009854A1"/>
    <w:rsid w:val="009859AA"/>
    <w:rsid w:val="009861A0"/>
    <w:rsid w:val="0099147E"/>
    <w:rsid w:val="009934DD"/>
    <w:rsid w:val="0099368E"/>
    <w:rsid w:val="0099457C"/>
    <w:rsid w:val="009955CA"/>
    <w:rsid w:val="0099600B"/>
    <w:rsid w:val="0099695D"/>
    <w:rsid w:val="009A00FA"/>
    <w:rsid w:val="009A6E85"/>
    <w:rsid w:val="009A70D6"/>
    <w:rsid w:val="009A734B"/>
    <w:rsid w:val="009B07E9"/>
    <w:rsid w:val="009B17F6"/>
    <w:rsid w:val="009B375F"/>
    <w:rsid w:val="009B40A2"/>
    <w:rsid w:val="009B51E8"/>
    <w:rsid w:val="009B555D"/>
    <w:rsid w:val="009B5FF8"/>
    <w:rsid w:val="009B690B"/>
    <w:rsid w:val="009B692A"/>
    <w:rsid w:val="009B7769"/>
    <w:rsid w:val="009C038C"/>
    <w:rsid w:val="009C07D7"/>
    <w:rsid w:val="009C19A4"/>
    <w:rsid w:val="009C1E89"/>
    <w:rsid w:val="009C3BB2"/>
    <w:rsid w:val="009C41E9"/>
    <w:rsid w:val="009C4680"/>
    <w:rsid w:val="009C53EF"/>
    <w:rsid w:val="009C62FD"/>
    <w:rsid w:val="009D06E9"/>
    <w:rsid w:val="009D06FC"/>
    <w:rsid w:val="009D1578"/>
    <w:rsid w:val="009D2664"/>
    <w:rsid w:val="009D3C4A"/>
    <w:rsid w:val="009D6141"/>
    <w:rsid w:val="009E1F4E"/>
    <w:rsid w:val="009E235F"/>
    <w:rsid w:val="009E252F"/>
    <w:rsid w:val="009E3035"/>
    <w:rsid w:val="009E67C8"/>
    <w:rsid w:val="009F02CC"/>
    <w:rsid w:val="009F03E7"/>
    <w:rsid w:val="009F2775"/>
    <w:rsid w:val="009F35F4"/>
    <w:rsid w:val="009F56BE"/>
    <w:rsid w:val="009F65D1"/>
    <w:rsid w:val="009F6C34"/>
    <w:rsid w:val="009F7505"/>
    <w:rsid w:val="009F7817"/>
    <w:rsid w:val="009F7901"/>
    <w:rsid w:val="00A00114"/>
    <w:rsid w:val="00A01185"/>
    <w:rsid w:val="00A03323"/>
    <w:rsid w:val="00A043AD"/>
    <w:rsid w:val="00A05803"/>
    <w:rsid w:val="00A058F9"/>
    <w:rsid w:val="00A0687F"/>
    <w:rsid w:val="00A07BDB"/>
    <w:rsid w:val="00A07F5B"/>
    <w:rsid w:val="00A116F9"/>
    <w:rsid w:val="00A130DA"/>
    <w:rsid w:val="00A14958"/>
    <w:rsid w:val="00A16CF4"/>
    <w:rsid w:val="00A21451"/>
    <w:rsid w:val="00A24461"/>
    <w:rsid w:val="00A2561C"/>
    <w:rsid w:val="00A26AED"/>
    <w:rsid w:val="00A300A2"/>
    <w:rsid w:val="00A308BE"/>
    <w:rsid w:val="00A31A31"/>
    <w:rsid w:val="00A34C2A"/>
    <w:rsid w:val="00A35A22"/>
    <w:rsid w:val="00A36AB0"/>
    <w:rsid w:val="00A405B4"/>
    <w:rsid w:val="00A432F2"/>
    <w:rsid w:val="00A50B08"/>
    <w:rsid w:val="00A52CD1"/>
    <w:rsid w:val="00A53B48"/>
    <w:rsid w:val="00A54C1A"/>
    <w:rsid w:val="00A5704F"/>
    <w:rsid w:val="00A61CB2"/>
    <w:rsid w:val="00A61F53"/>
    <w:rsid w:val="00A62EF2"/>
    <w:rsid w:val="00A6304C"/>
    <w:rsid w:val="00A63C0D"/>
    <w:rsid w:val="00A6474C"/>
    <w:rsid w:val="00A65088"/>
    <w:rsid w:val="00A65A5E"/>
    <w:rsid w:val="00A65F44"/>
    <w:rsid w:val="00A66855"/>
    <w:rsid w:val="00A67196"/>
    <w:rsid w:val="00A67312"/>
    <w:rsid w:val="00A70D11"/>
    <w:rsid w:val="00A71513"/>
    <w:rsid w:val="00A71636"/>
    <w:rsid w:val="00A72345"/>
    <w:rsid w:val="00A72879"/>
    <w:rsid w:val="00A72DCD"/>
    <w:rsid w:val="00A73154"/>
    <w:rsid w:val="00A73719"/>
    <w:rsid w:val="00A740F5"/>
    <w:rsid w:val="00A756D3"/>
    <w:rsid w:val="00A75BF4"/>
    <w:rsid w:val="00A8110E"/>
    <w:rsid w:val="00A82A92"/>
    <w:rsid w:val="00A83B08"/>
    <w:rsid w:val="00A84BB5"/>
    <w:rsid w:val="00A86D34"/>
    <w:rsid w:val="00A87514"/>
    <w:rsid w:val="00A875FA"/>
    <w:rsid w:val="00A90900"/>
    <w:rsid w:val="00A93E3A"/>
    <w:rsid w:val="00A93E41"/>
    <w:rsid w:val="00A949F6"/>
    <w:rsid w:val="00A94DAB"/>
    <w:rsid w:val="00AA0E0D"/>
    <w:rsid w:val="00AA15D7"/>
    <w:rsid w:val="00AA1AE2"/>
    <w:rsid w:val="00AA6069"/>
    <w:rsid w:val="00AA6AA5"/>
    <w:rsid w:val="00AB22E1"/>
    <w:rsid w:val="00AB2A09"/>
    <w:rsid w:val="00AC1CF6"/>
    <w:rsid w:val="00AC1DA1"/>
    <w:rsid w:val="00AC252B"/>
    <w:rsid w:val="00AC29AD"/>
    <w:rsid w:val="00AC4555"/>
    <w:rsid w:val="00AC7BCD"/>
    <w:rsid w:val="00AD0966"/>
    <w:rsid w:val="00AD241D"/>
    <w:rsid w:val="00AD2844"/>
    <w:rsid w:val="00AD4EC6"/>
    <w:rsid w:val="00AD5407"/>
    <w:rsid w:val="00AD56FE"/>
    <w:rsid w:val="00AD60FC"/>
    <w:rsid w:val="00AD7530"/>
    <w:rsid w:val="00AE0016"/>
    <w:rsid w:val="00AE0124"/>
    <w:rsid w:val="00AE1678"/>
    <w:rsid w:val="00AE1AAA"/>
    <w:rsid w:val="00AE2642"/>
    <w:rsid w:val="00AE3757"/>
    <w:rsid w:val="00AE3CE4"/>
    <w:rsid w:val="00AE5186"/>
    <w:rsid w:val="00AE6177"/>
    <w:rsid w:val="00AE73CA"/>
    <w:rsid w:val="00AF194A"/>
    <w:rsid w:val="00AF1B9C"/>
    <w:rsid w:val="00AF3295"/>
    <w:rsid w:val="00AF45CB"/>
    <w:rsid w:val="00AF6797"/>
    <w:rsid w:val="00AF795F"/>
    <w:rsid w:val="00AF7D33"/>
    <w:rsid w:val="00B012F5"/>
    <w:rsid w:val="00B01ED7"/>
    <w:rsid w:val="00B04DA5"/>
    <w:rsid w:val="00B0732C"/>
    <w:rsid w:val="00B07EB1"/>
    <w:rsid w:val="00B106F1"/>
    <w:rsid w:val="00B10EAD"/>
    <w:rsid w:val="00B10ED3"/>
    <w:rsid w:val="00B12117"/>
    <w:rsid w:val="00B163B7"/>
    <w:rsid w:val="00B212FD"/>
    <w:rsid w:val="00B25D55"/>
    <w:rsid w:val="00B27468"/>
    <w:rsid w:val="00B31041"/>
    <w:rsid w:val="00B31230"/>
    <w:rsid w:val="00B31A4F"/>
    <w:rsid w:val="00B32AA6"/>
    <w:rsid w:val="00B36C6D"/>
    <w:rsid w:val="00B36D01"/>
    <w:rsid w:val="00B379CD"/>
    <w:rsid w:val="00B4096C"/>
    <w:rsid w:val="00B40A93"/>
    <w:rsid w:val="00B41734"/>
    <w:rsid w:val="00B429E5"/>
    <w:rsid w:val="00B42F55"/>
    <w:rsid w:val="00B43FFB"/>
    <w:rsid w:val="00B54473"/>
    <w:rsid w:val="00B55995"/>
    <w:rsid w:val="00B60293"/>
    <w:rsid w:val="00B60975"/>
    <w:rsid w:val="00B63631"/>
    <w:rsid w:val="00B66878"/>
    <w:rsid w:val="00B66951"/>
    <w:rsid w:val="00B67104"/>
    <w:rsid w:val="00B67245"/>
    <w:rsid w:val="00B67373"/>
    <w:rsid w:val="00B701F3"/>
    <w:rsid w:val="00B712F1"/>
    <w:rsid w:val="00B75A6D"/>
    <w:rsid w:val="00B77BBA"/>
    <w:rsid w:val="00B80EF3"/>
    <w:rsid w:val="00B81936"/>
    <w:rsid w:val="00B82667"/>
    <w:rsid w:val="00B840E8"/>
    <w:rsid w:val="00B854A8"/>
    <w:rsid w:val="00B8621D"/>
    <w:rsid w:val="00B91B41"/>
    <w:rsid w:val="00B9227D"/>
    <w:rsid w:val="00B93098"/>
    <w:rsid w:val="00B94277"/>
    <w:rsid w:val="00B95CEE"/>
    <w:rsid w:val="00B96BB0"/>
    <w:rsid w:val="00B970D1"/>
    <w:rsid w:val="00BA2070"/>
    <w:rsid w:val="00BA223E"/>
    <w:rsid w:val="00BA2523"/>
    <w:rsid w:val="00BA5788"/>
    <w:rsid w:val="00BA5867"/>
    <w:rsid w:val="00BA7FAD"/>
    <w:rsid w:val="00BB71AB"/>
    <w:rsid w:val="00BB7567"/>
    <w:rsid w:val="00BB76F3"/>
    <w:rsid w:val="00BB7DC3"/>
    <w:rsid w:val="00BC0624"/>
    <w:rsid w:val="00BC2350"/>
    <w:rsid w:val="00BC243C"/>
    <w:rsid w:val="00BC2D4C"/>
    <w:rsid w:val="00BC3DD1"/>
    <w:rsid w:val="00BC4AAA"/>
    <w:rsid w:val="00BC5783"/>
    <w:rsid w:val="00BC6999"/>
    <w:rsid w:val="00BC79E1"/>
    <w:rsid w:val="00BD1474"/>
    <w:rsid w:val="00BD16F3"/>
    <w:rsid w:val="00BD3007"/>
    <w:rsid w:val="00BD45B8"/>
    <w:rsid w:val="00BD4E1E"/>
    <w:rsid w:val="00BD79AD"/>
    <w:rsid w:val="00BE089F"/>
    <w:rsid w:val="00BE0AE2"/>
    <w:rsid w:val="00BE2DE9"/>
    <w:rsid w:val="00BE326A"/>
    <w:rsid w:val="00BE37AE"/>
    <w:rsid w:val="00BE49DA"/>
    <w:rsid w:val="00BE4DA0"/>
    <w:rsid w:val="00BE5893"/>
    <w:rsid w:val="00BE60CF"/>
    <w:rsid w:val="00BE6F25"/>
    <w:rsid w:val="00BE7528"/>
    <w:rsid w:val="00BE7B41"/>
    <w:rsid w:val="00BF118B"/>
    <w:rsid w:val="00BF35AD"/>
    <w:rsid w:val="00BF4E44"/>
    <w:rsid w:val="00BF65D7"/>
    <w:rsid w:val="00BF7513"/>
    <w:rsid w:val="00C0166F"/>
    <w:rsid w:val="00C0249F"/>
    <w:rsid w:val="00C02D24"/>
    <w:rsid w:val="00C058F8"/>
    <w:rsid w:val="00C05B98"/>
    <w:rsid w:val="00C07300"/>
    <w:rsid w:val="00C07416"/>
    <w:rsid w:val="00C075FD"/>
    <w:rsid w:val="00C125E9"/>
    <w:rsid w:val="00C16A96"/>
    <w:rsid w:val="00C17AE2"/>
    <w:rsid w:val="00C20CAC"/>
    <w:rsid w:val="00C23D82"/>
    <w:rsid w:val="00C26359"/>
    <w:rsid w:val="00C279D3"/>
    <w:rsid w:val="00C30D28"/>
    <w:rsid w:val="00C32DD4"/>
    <w:rsid w:val="00C35A7C"/>
    <w:rsid w:val="00C3787A"/>
    <w:rsid w:val="00C41DD0"/>
    <w:rsid w:val="00C43FBC"/>
    <w:rsid w:val="00C46F45"/>
    <w:rsid w:val="00C4795C"/>
    <w:rsid w:val="00C501EE"/>
    <w:rsid w:val="00C53B2A"/>
    <w:rsid w:val="00C554A6"/>
    <w:rsid w:val="00C554EA"/>
    <w:rsid w:val="00C601EE"/>
    <w:rsid w:val="00C604F8"/>
    <w:rsid w:val="00C61787"/>
    <w:rsid w:val="00C6301D"/>
    <w:rsid w:val="00C63D31"/>
    <w:rsid w:val="00C63FFD"/>
    <w:rsid w:val="00C65C41"/>
    <w:rsid w:val="00C65FD0"/>
    <w:rsid w:val="00C701FE"/>
    <w:rsid w:val="00C70690"/>
    <w:rsid w:val="00C706A2"/>
    <w:rsid w:val="00C71E1E"/>
    <w:rsid w:val="00C75113"/>
    <w:rsid w:val="00C75F0D"/>
    <w:rsid w:val="00C80319"/>
    <w:rsid w:val="00C80AE7"/>
    <w:rsid w:val="00C811AE"/>
    <w:rsid w:val="00C81292"/>
    <w:rsid w:val="00C82FFA"/>
    <w:rsid w:val="00C838D8"/>
    <w:rsid w:val="00C85B94"/>
    <w:rsid w:val="00C86B21"/>
    <w:rsid w:val="00C878A8"/>
    <w:rsid w:val="00C904ED"/>
    <w:rsid w:val="00C906FA"/>
    <w:rsid w:val="00C91607"/>
    <w:rsid w:val="00C916EF"/>
    <w:rsid w:val="00C92EEE"/>
    <w:rsid w:val="00C9337C"/>
    <w:rsid w:val="00C95B39"/>
    <w:rsid w:val="00CA07F2"/>
    <w:rsid w:val="00CA2EAB"/>
    <w:rsid w:val="00CA4951"/>
    <w:rsid w:val="00CA4C6D"/>
    <w:rsid w:val="00CA5FB4"/>
    <w:rsid w:val="00CA6EB1"/>
    <w:rsid w:val="00CA7E1F"/>
    <w:rsid w:val="00CB092F"/>
    <w:rsid w:val="00CB175A"/>
    <w:rsid w:val="00CB1B6B"/>
    <w:rsid w:val="00CB3A7E"/>
    <w:rsid w:val="00CB5888"/>
    <w:rsid w:val="00CC06DF"/>
    <w:rsid w:val="00CC14A0"/>
    <w:rsid w:val="00CC65D0"/>
    <w:rsid w:val="00CC7177"/>
    <w:rsid w:val="00CD226C"/>
    <w:rsid w:val="00CE04E1"/>
    <w:rsid w:val="00CE079D"/>
    <w:rsid w:val="00CE3008"/>
    <w:rsid w:val="00CE38D7"/>
    <w:rsid w:val="00CE4962"/>
    <w:rsid w:val="00CE4A5F"/>
    <w:rsid w:val="00CE57D2"/>
    <w:rsid w:val="00CE69C2"/>
    <w:rsid w:val="00CE7C8C"/>
    <w:rsid w:val="00CF0B0A"/>
    <w:rsid w:val="00CF0B65"/>
    <w:rsid w:val="00CF1632"/>
    <w:rsid w:val="00CF5B52"/>
    <w:rsid w:val="00CF6017"/>
    <w:rsid w:val="00CF637D"/>
    <w:rsid w:val="00CF6DEB"/>
    <w:rsid w:val="00CF6F8D"/>
    <w:rsid w:val="00CF762F"/>
    <w:rsid w:val="00D01E42"/>
    <w:rsid w:val="00D020E6"/>
    <w:rsid w:val="00D0230B"/>
    <w:rsid w:val="00D03056"/>
    <w:rsid w:val="00D04134"/>
    <w:rsid w:val="00D0431C"/>
    <w:rsid w:val="00D12ACF"/>
    <w:rsid w:val="00D13787"/>
    <w:rsid w:val="00D149F7"/>
    <w:rsid w:val="00D14C37"/>
    <w:rsid w:val="00D155E0"/>
    <w:rsid w:val="00D16413"/>
    <w:rsid w:val="00D17093"/>
    <w:rsid w:val="00D1792D"/>
    <w:rsid w:val="00D17ECA"/>
    <w:rsid w:val="00D20A82"/>
    <w:rsid w:val="00D20C80"/>
    <w:rsid w:val="00D2102C"/>
    <w:rsid w:val="00D22BAE"/>
    <w:rsid w:val="00D22ED8"/>
    <w:rsid w:val="00D239F2"/>
    <w:rsid w:val="00D26584"/>
    <w:rsid w:val="00D327B4"/>
    <w:rsid w:val="00D32D93"/>
    <w:rsid w:val="00D33022"/>
    <w:rsid w:val="00D334DB"/>
    <w:rsid w:val="00D35CFA"/>
    <w:rsid w:val="00D375AE"/>
    <w:rsid w:val="00D41C85"/>
    <w:rsid w:val="00D41EB9"/>
    <w:rsid w:val="00D43B70"/>
    <w:rsid w:val="00D43BD3"/>
    <w:rsid w:val="00D45C1E"/>
    <w:rsid w:val="00D47728"/>
    <w:rsid w:val="00D47FD1"/>
    <w:rsid w:val="00D5225D"/>
    <w:rsid w:val="00D5327D"/>
    <w:rsid w:val="00D54652"/>
    <w:rsid w:val="00D56AF7"/>
    <w:rsid w:val="00D575B0"/>
    <w:rsid w:val="00D60592"/>
    <w:rsid w:val="00D61CE8"/>
    <w:rsid w:val="00D61FEF"/>
    <w:rsid w:val="00D65313"/>
    <w:rsid w:val="00D6612B"/>
    <w:rsid w:val="00D702F6"/>
    <w:rsid w:val="00D71789"/>
    <w:rsid w:val="00D743AB"/>
    <w:rsid w:val="00D75CC0"/>
    <w:rsid w:val="00D76428"/>
    <w:rsid w:val="00D76441"/>
    <w:rsid w:val="00D768B0"/>
    <w:rsid w:val="00D77593"/>
    <w:rsid w:val="00D779F4"/>
    <w:rsid w:val="00D80540"/>
    <w:rsid w:val="00D80848"/>
    <w:rsid w:val="00D810CC"/>
    <w:rsid w:val="00D81ED4"/>
    <w:rsid w:val="00D8229A"/>
    <w:rsid w:val="00D8269B"/>
    <w:rsid w:val="00D83ED1"/>
    <w:rsid w:val="00D83F59"/>
    <w:rsid w:val="00D84AA5"/>
    <w:rsid w:val="00D84F66"/>
    <w:rsid w:val="00D85F71"/>
    <w:rsid w:val="00D864F5"/>
    <w:rsid w:val="00D87774"/>
    <w:rsid w:val="00D92427"/>
    <w:rsid w:val="00D92A2D"/>
    <w:rsid w:val="00D93B75"/>
    <w:rsid w:val="00D94680"/>
    <w:rsid w:val="00D94710"/>
    <w:rsid w:val="00D94A99"/>
    <w:rsid w:val="00DA0BE5"/>
    <w:rsid w:val="00DA3404"/>
    <w:rsid w:val="00DA6532"/>
    <w:rsid w:val="00DB19E1"/>
    <w:rsid w:val="00DB31E4"/>
    <w:rsid w:val="00DB7B92"/>
    <w:rsid w:val="00DC1A4A"/>
    <w:rsid w:val="00DC2202"/>
    <w:rsid w:val="00DC29B5"/>
    <w:rsid w:val="00DC2FFE"/>
    <w:rsid w:val="00DC39C8"/>
    <w:rsid w:val="00DC6B88"/>
    <w:rsid w:val="00DD0EF9"/>
    <w:rsid w:val="00DD19E4"/>
    <w:rsid w:val="00DD3522"/>
    <w:rsid w:val="00DD4771"/>
    <w:rsid w:val="00DD5F6B"/>
    <w:rsid w:val="00DD6D79"/>
    <w:rsid w:val="00DE1709"/>
    <w:rsid w:val="00DE260A"/>
    <w:rsid w:val="00DE3310"/>
    <w:rsid w:val="00DE458E"/>
    <w:rsid w:val="00DE707F"/>
    <w:rsid w:val="00DE7617"/>
    <w:rsid w:val="00DF01AF"/>
    <w:rsid w:val="00DF073C"/>
    <w:rsid w:val="00DF08AF"/>
    <w:rsid w:val="00DF1388"/>
    <w:rsid w:val="00DF3876"/>
    <w:rsid w:val="00DF5EF5"/>
    <w:rsid w:val="00DF6928"/>
    <w:rsid w:val="00E00B99"/>
    <w:rsid w:val="00E039C4"/>
    <w:rsid w:val="00E0672C"/>
    <w:rsid w:val="00E07151"/>
    <w:rsid w:val="00E07246"/>
    <w:rsid w:val="00E07866"/>
    <w:rsid w:val="00E10F9C"/>
    <w:rsid w:val="00E11D11"/>
    <w:rsid w:val="00E1203D"/>
    <w:rsid w:val="00E131A8"/>
    <w:rsid w:val="00E147DE"/>
    <w:rsid w:val="00E1503A"/>
    <w:rsid w:val="00E20491"/>
    <w:rsid w:val="00E21647"/>
    <w:rsid w:val="00E21FCB"/>
    <w:rsid w:val="00E2278B"/>
    <w:rsid w:val="00E22D98"/>
    <w:rsid w:val="00E230F9"/>
    <w:rsid w:val="00E2326C"/>
    <w:rsid w:val="00E312A1"/>
    <w:rsid w:val="00E32BA3"/>
    <w:rsid w:val="00E32C68"/>
    <w:rsid w:val="00E3324B"/>
    <w:rsid w:val="00E3377F"/>
    <w:rsid w:val="00E35F9B"/>
    <w:rsid w:val="00E368DF"/>
    <w:rsid w:val="00E37EB1"/>
    <w:rsid w:val="00E40DDA"/>
    <w:rsid w:val="00E4197B"/>
    <w:rsid w:val="00E439CA"/>
    <w:rsid w:val="00E45582"/>
    <w:rsid w:val="00E45CC9"/>
    <w:rsid w:val="00E45FF8"/>
    <w:rsid w:val="00E46EC5"/>
    <w:rsid w:val="00E47467"/>
    <w:rsid w:val="00E528A8"/>
    <w:rsid w:val="00E57EAA"/>
    <w:rsid w:val="00E6240F"/>
    <w:rsid w:val="00E627D8"/>
    <w:rsid w:val="00E62AD6"/>
    <w:rsid w:val="00E62E21"/>
    <w:rsid w:val="00E63DEE"/>
    <w:rsid w:val="00E64456"/>
    <w:rsid w:val="00E659FC"/>
    <w:rsid w:val="00E66335"/>
    <w:rsid w:val="00E66D90"/>
    <w:rsid w:val="00E67B1F"/>
    <w:rsid w:val="00E72EA2"/>
    <w:rsid w:val="00E741A1"/>
    <w:rsid w:val="00E7641B"/>
    <w:rsid w:val="00E767F8"/>
    <w:rsid w:val="00E80044"/>
    <w:rsid w:val="00E80A6A"/>
    <w:rsid w:val="00E824D3"/>
    <w:rsid w:val="00E87303"/>
    <w:rsid w:val="00E91AC3"/>
    <w:rsid w:val="00E91BF8"/>
    <w:rsid w:val="00E93894"/>
    <w:rsid w:val="00E9402E"/>
    <w:rsid w:val="00E96416"/>
    <w:rsid w:val="00E97AB4"/>
    <w:rsid w:val="00EA09D3"/>
    <w:rsid w:val="00EA1C8A"/>
    <w:rsid w:val="00EA40C2"/>
    <w:rsid w:val="00EA6BE8"/>
    <w:rsid w:val="00EA6FB4"/>
    <w:rsid w:val="00EB2819"/>
    <w:rsid w:val="00EB2922"/>
    <w:rsid w:val="00EB39AF"/>
    <w:rsid w:val="00EB3B83"/>
    <w:rsid w:val="00EB3F6F"/>
    <w:rsid w:val="00EB4474"/>
    <w:rsid w:val="00EB67AC"/>
    <w:rsid w:val="00EB7376"/>
    <w:rsid w:val="00EB75C2"/>
    <w:rsid w:val="00EC1421"/>
    <w:rsid w:val="00EC2884"/>
    <w:rsid w:val="00EC293A"/>
    <w:rsid w:val="00EC29CB"/>
    <w:rsid w:val="00EC3974"/>
    <w:rsid w:val="00EC4390"/>
    <w:rsid w:val="00EC755A"/>
    <w:rsid w:val="00EC75CF"/>
    <w:rsid w:val="00EC7D50"/>
    <w:rsid w:val="00ED0039"/>
    <w:rsid w:val="00ED01DA"/>
    <w:rsid w:val="00ED0F46"/>
    <w:rsid w:val="00ED22E4"/>
    <w:rsid w:val="00ED50A1"/>
    <w:rsid w:val="00ED72A8"/>
    <w:rsid w:val="00ED7F4F"/>
    <w:rsid w:val="00EE070D"/>
    <w:rsid w:val="00EE0D0C"/>
    <w:rsid w:val="00EE56C2"/>
    <w:rsid w:val="00EF048D"/>
    <w:rsid w:val="00EF2B58"/>
    <w:rsid w:val="00EF2CE3"/>
    <w:rsid w:val="00EF2D50"/>
    <w:rsid w:val="00EF3130"/>
    <w:rsid w:val="00EF3DAE"/>
    <w:rsid w:val="00EF40C2"/>
    <w:rsid w:val="00EF5097"/>
    <w:rsid w:val="00F02370"/>
    <w:rsid w:val="00F02A94"/>
    <w:rsid w:val="00F053C0"/>
    <w:rsid w:val="00F062E1"/>
    <w:rsid w:val="00F068FB"/>
    <w:rsid w:val="00F11419"/>
    <w:rsid w:val="00F1319E"/>
    <w:rsid w:val="00F133C0"/>
    <w:rsid w:val="00F1479A"/>
    <w:rsid w:val="00F14DE1"/>
    <w:rsid w:val="00F152B8"/>
    <w:rsid w:val="00F153CA"/>
    <w:rsid w:val="00F15C2E"/>
    <w:rsid w:val="00F22CF6"/>
    <w:rsid w:val="00F22F86"/>
    <w:rsid w:val="00F23108"/>
    <w:rsid w:val="00F23410"/>
    <w:rsid w:val="00F24092"/>
    <w:rsid w:val="00F26C6B"/>
    <w:rsid w:val="00F26FC4"/>
    <w:rsid w:val="00F301A7"/>
    <w:rsid w:val="00F309E1"/>
    <w:rsid w:val="00F32CE8"/>
    <w:rsid w:val="00F36AE6"/>
    <w:rsid w:val="00F40062"/>
    <w:rsid w:val="00F42492"/>
    <w:rsid w:val="00F45C37"/>
    <w:rsid w:val="00F46F91"/>
    <w:rsid w:val="00F5286B"/>
    <w:rsid w:val="00F54146"/>
    <w:rsid w:val="00F546AC"/>
    <w:rsid w:val="00F56CE4"/>
    <w:rsid w:val="00F57106"/>
    <w:rsid w:val="00F6007E"/>
    <w:rsid w:val="00F600F2"/>
    <w:rsid w:val="00F63897"/>
    <w:rsid w:val="00F64E56"/>
    <w:rsid w:val="00F672CB"/>
    <w:rsid w:val="00F724ED"/>
    <w:rsid w:val="00F73042"/>
    <w:rsid w:val="00F75C79"/>
    <w:rsid w:val="00F76348"/>
    <w:rsid w:val="00F772E8"/>
    <w:rsid w:val="00F77B91"/>
    <w:rsid w:val="00F80B21"/>
    <w:rsid w:val="00F837D4"/>
    <w:rsid w:val="00F838F7"/>
    <w:rsid w:val="00F872F0"/>
    <w:rsid w:val="00F90884"/>
    <w:rsid w:val="00F92792"/>
    <w:rsid w:val="00F951AE"/>
    <w:rsid w:val="00F96575"/>
    <w:rsid w:val="00F96665"/>
    <w:rsid w:val="00F97CF2"/>
    <w:rsid w:val="00FA0322"/>
    <w:rsid w:val="00FA3953"/>
    <w:rsid w:val="00FB0E36"/>
    <w:rsid w:val="00FB3D2B"/>
    <w:rsid w:val="00FB4E0F"/>
    <w:rsid w:val="00FB4E30"/>
    <w:rsid w:val="00FB6332"/>
    <w:rsid w:val="00FB6716"/>
    <w:rsid w:val="00FB76F8"/>
    <w:rsid w:val="00FB7AFE"/>
    <w:rsid w:val="00FC00C8"/>
    <w:rsid w:val="00FC1C87"/>
    <w:rsid w:val="00FC23DF"/>
    <w:rsid w:val="00FC2F8A"/>
    <w:rsid w:val="00FC3BBF"/>
    <w:rsid w:val="00FC4F4B"/>
    <w:rsid w:val="00FC5212"/>
    <w:rsid w:val="00FC70F0"/>
    <w:rsid w:val="00FC7B6A"/>
    <w:rsid w:val="00FD1C4C"/>
    <w:rsid w:val="00FD2FC7"/>
    <w:rsid w:val="00FD4FB3"/>
    <w:rsid w:val="00FD62E4"/>
    <w:rsid w:val="00FD6C2E"/>
    <w:rsid w:val="00FD6C9C"/>
    <w:rsid w:val="00FD7F15"/>
    <w:rsid w:val="00FE0F9C"/>
    <w:rsid w:val="00FE12FC"/>
    <w:rsid w:val="00FE38DE"/>
    <w:rsid w:val="00FE3B5D"/>
    <w:rsid w:val="00FE63DE"/>
    <w:rsid w:val="00FE6547"/>
    <w:rsid w:val="00FE7B67"/>
    <w:rsid w:val="00FF1BE2"/>
    <w:rsid w:val="00FF1CD8"/>
    <w:rsid w:val="00FF1F12"/>
    <w:rsid w:val="00FF258F"/>
    <w:rsid w:val="00FF4502"/>
    <w:rsid w:val="00FF4BDB"/>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B43270"/>
  <w15:docId w15:val="{C7AB6F85-DCEE-4BC9-AB75-6B623822D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qFormat="1"/>
    <w:lsdException w:name="Body Text Indent 3" w:semiHidden="1" w:unhideWhenUsed="1" w:qFormat="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3DD1"/>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73ED0"/>
    <w:pPr>
      <w:keepNext/>
      <w:keepLines/>
      <w:spacing w:before="40" w:after="0" w:line="259" w:lineRule="auto"/>
      <w:ind w:left="1296" w:hanging="1296"/>
      <w:outlineLvl w:val="6"/>
    </w:pPr>
    <w:rPr>
      <w:rFonts w:asciiTheme="majorHAnsi" w:eastAsiaTheme="majorEastAsia" w:hAnsiTheme="majorHAnsi" w:cstheme="majorBidi"/>
      <w:i/>
      <w:iCs/>
      <w:color w:val="244061" w:themeColor="accent1" w:themeShade="80"/>
      <w:kern w:val="2"/>
      <w:sz w:val="24"/>
      <w:lang w:val="en" w:eastAsia="en-US"/>
      <w14:ligatures w14:val="standardContextual"/>
    </w:rPr>
  </w:style>
  <w:style w:type="paragraph" w:styleId="Heading8">
    <w:name w:val="heading 8"/>
    <w:basedOn w:val="Normal"/>
    <w:next w:val="Normal"/>
    <w:link w:val="Heading8Char"/>
    <w:uiPriority w:val="9"/>
    <w:semiHidden/>
    <w:unhideWhenUsed/>
    <w:qFormat/>
    <w:rsid w:val="00073ED0"/>
    <w:pPr>
      <w:keepNext/>
      <w:keepLines/>
      <w:spacing w:before="40" w:after="0" w:line="259" w:lineRule="auto"/>
      <w:ind w:left="1440" w:hanging="1440"/>
      <w:outlineLvl w:val="7"/>
    </w:pPr>
    <w:rPr>
      <w:rFonts w:asciiTheme="majorHAnsi" w:eastAsiaTheme="majorEastAsia" w:hAnsiTheme="majorHAnsi" w:cstheme="majorBidi"/>
      <w:color w:val="262626" w:themeColor="text1" w:themeTint="D9"/>
      <w:kern w:val="2"/>
      <w:sz w:val="21"/>
      <w:szCs w:val="21"/>
      <w:lang w:val="en" w:eastAsia="en-US"/>
      <w14:ligatures w14:val="standardContextual"/>
    </w:rPr>
  </w:style>
  <w:style w:type="paragraph" w:styleId="Heading9">
    <w:name w:val="heading 9"/>
    <w:basedOn w:val="Normal"/>
    <w:next w:val="Normal"/>
    <w:link w:val="Heading9Char"/>
    <w:uiPriority w:val="9"/>
    <w:semiHidden/>
    <w:unhideWhenUsed/>
    <w:qFormat/>
    <w:rsid w:val="00073ED0"/>
    <w:pPr>
      <w:keepNext/>
      <w:keepLines/>
      <w:spacing w:before="40" w:after="0" w:line="259" w:lineRule="auto"/>
      <w:ind w:left="1584" w:hanging="1584"/>
      <w:outlineLvl w:val="8"/>
    </w:pPr>
    <w:rPr>
      <w:rFonts w:asciiTheme="majorHAnsi" w:eastAsiaTheme="majorEastAsia" w:hAnsiTheme="majorHAnsi" w:cstheme="majorBidi"/>
      <w:i/>
      <w:iCs/>
      <w:color w:val="262626" w:themeColor="text1" w:themeTint="D9"/>
      <w:kern w:val="2"/>
      <w:sz w:val="21"/>
      <w:szCs w:val="21"/>
      <w:lang w:val="en"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qFormat/>
    <w:rsid w:val="0099147E"/>
    <w:rPr>
      <w:color w:val="0000FF" w:themeColor="hyperlink"/>
      <w:u w:val="single"/>
    </w:rPr>
  </w:style>
  <w:style w:type="character" w:customStyle="1" w:styleId="UnresolvedMention1">
    <w:name w:val="Unresolved Mention1"/>
    <w:basedOn w:val="DefaultParagraphFont"/>
    <w:uiPriority w:val="99"/>
    <w:semiHidden/>
    <w:unhideWhenUsed/>
    <w:qFormat/>
    <w:rsid w:val="0099147E"/>
    <w:rPr>
      <w:color w:val="605E5C"/>
      <w:shd w:val="clear" w:color="auto" w:fill="E1DFDD"/>
    </w:rPr>
  </w:style>
  <w:style w:type="paragraph" w:styleId="BodyText">
    <w:name w:val="Body Text"/>
    <w:basedOn w:val="Normal"/>
    <w:link w:val="BodyTextChar"/>
    <w:uiPriority w:val="1"/>
    <w:qFormat/>
    <w:rsid w:val="002D2D84"/>
    <w:pPr>
      <w:widowControl w:val="0"/>
      <w:autoSpaceDE w:val="0"/>
      <w:autoSpaceDN w:val="0"/>
      <w:spacing w:after="0" w:line="240" w:lineRule="auto"/>
    </w:pPr>
    <w:rPr>
      <w:rFonts w:ascii="Times New Roman" w:eastAsia="Times New Roman" w:hAnsi="Times New Roman" w:cs="Times New Roman"/>
      <w:sz w:val="20"/>
      <w:szCs w:val="20"/>
      <w:lang w:val="id" w:eastAsia="en-US"/>
    </w:rPr>
  </w:style>
  <w:style w:type="character" w:customStyle="1" w:styleId="BodyTextChar">
    <w:name w:val="Body Text Char"/>
    <w:basedOn w:val="DefaultParagraphFont"/>
    <w:link w:val="BodyText"/>
    <w:uiPriority w:val="1"/>
    <w:qFormat/>
    <w:rsid w:val="002D2D84"/>
    <w:rPr>
      <w:rFonts w:ascii="Times New Roman" w:eastAsia="Times New Roman" w:hAnsi="Times New Roman" w:cs="Times New Roman"/>
      <w:sz w:val="20"/>
      <w:szCs w:val="20"/>
      <w:lang w:val="id" w:eastAsia="en-US"/>
    </w:rPr>
  </w:style>
  <w:style w:type="table" w:styleId="TableGrid">
    <w:name w:val="Table Grid"/>
    <w:basedOn w:val="TableNormal"/>
    <w:uiPriority w:val="39"/>
    <w:qFormat/>
    <w:rsid w:val="002D2D84"/>
    <w:pPr>
      <w:widowControl w:val="0"/>
      <w:autoSpaceDE w:val="0"/>
      <w:autoSpaceDN w:val="0"/>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qFormat/>
    <w:rsid w:val="00BC3DD1"/>
    <w:pPr>
      <w:pBdr>
        <w:top w:val="nil"/>
        <w:left w:val="nil"/>
        <w:bottom w:val="nil"/>
        <w:right w:val="nil"/>
        <w:between w:val="nil"/>
      </w:pBdr>
      <w:spacing w:after="0"/>
      <w:ind w:left="360" w:hanging="360"/>
    </w:pPr>
    <w:rPr>
      <w:rFonts w:ascii="Times New Roman" w:hAnsi="Times New Roman" w:cs="Times New Roman"/>
      <w:sz w:val="24"/>
      <w:szCs w:val="24"/>
    </w:rPr>
  </w:style>
  <w:style w:type="character" w:customStyle="1" w:styleId="BodyTextIndentChar">
    <w:name w:val="Body Text Indent Char"/>
    <w:basedOn w:val="DefaultParagraphFont"/>
    <w:link w:val="BodyTextIndent"/>
    <w:uiPriority w:val="99"/>
    <w:qFormat/>
    <w:rsid w:val="00BC3DD1"/>
    <w:rPr>
      <w:rFonts w:ascii="Times New Roman" w:hAnsi="Times New Roman" w:cs="Times New Roman"/>
      <w:sz w:val="24"/>
      <w:szCs w:val="24"/>
    </w:rPr>
  </w:style>
  <w:style w:type="paragraph" w:styleId="BodyTextIndent2">
    <w:name w:val="Body Text Indent 2"/>
    <w:basedOn w:val="Normal"/>
    <w:link w:val="BodyTextIndent2Char"/>
    <w:uiPriority w:val="99"/>
    <w:unhideWhenUsed/>
    <w:qFormat/>
    <w:rsid w:val="00BC3DD1"/>
    <w:pPr>
      <w:pBdr>
        <w:top w:val="nil"/>
        <w:left w:val="nil"/>
        <w:bottom w:val="nil"/>
        <w:right w:val="nil"/>
        <w:between w:val="nil"/>
      </w:pBdr>
      <w:spacing w:before="120" w:after="120"/>
      <w:ind w:left="720" w:hanging="720"/>
      <w:jc w:val="both"/>
    </w:pPr>
    <w:rPr>
      <w:rFonts w:ascii="Times New Roman" w:eastAsia="Times New Roman" w:hAnsi="Times New Roman" w:cs="Times New Roman"/>
      <w:color w:val="000000"/>
      <w:sz w:val="24"/>
      <w:szCs w:val="24"/>
    </w:rPr>
  </w:style>
  <w:style w:type="character" w:customStyle="1" w:styleId="BodyTextIndent2Char">
    <w:name w:val="Body Text Indent 2 Char"/>
    <w:basedOn w:val="DefaultParagraphFont"/>
    <w:link w:val="BodyTextIndent2"/>
    <w:uiPriority w:val="99"/>
    <w:qFormat/>
    <w:rsid w:val="00BC3DD1"/>
    <w:rPr>
      <w:rFonts w:ascii="Times New Roman" w:eastAsia="Times New Roman" w:hAnsi="Times New Roman" w:cs="Times New Roman"/>
      <w:color w:val="000000"/>
      <w:sz w:val="24"/>
      <w:szCs w:val="24"/>
    </w:rPr>
  </w:style>
  <w:style w:type="paragraph" w:styleId="BodyTextIndent3">
    <w:name w:val="Body Text Indent 3"/>
    <w:basedOn w:val="Normal"/>
    <w:link w:val="BodyTextIndent3Char"/>
    <w:uiPriority w:val="99"/>
    <w:unhideWhenUsed/>
    <w:qFormat/>
    <w:rsid w:val="009C1E89"/>
    <w:pPr>
      <w:ind w:firstLine="567"/>
      <w:jc w:val="both"/>
    </w:pPr>
    <w:rPr>
      <w:rFonts w:ascii="Times New Roman" w:hAnsi="Times New Roman" w:cs="Times New Roman"/>
      <w:sz w:val="24"/>
      <w:lang w:val="id"/>
    </w:rPr>
  </w:style>
  <w:style w:type="character" w:customStyle="1" w:styleId="BodyTextIndent3Char">
    <w:name w:val="Body Text Indent 3 Char"/>
    <w:basedOn w:val="DefaultParagraphFont"/>
    <w:link w:val="BodyTextIndent3"/>
    <w:uiPriority w:val="99"/>
    <w:qFormat/>
    <w:rsid w:val="009C1E89"/>
    <w:rPr>
      <w:rFonts w:ascii="Times New Roman" w:hAnsi="Times New Roman" w:cs="Times New Roman"/>
      <w:sz w:val="24"/>
      <w:lang w:val="id"/>
    </w:rPr>
  </w:style>
  <w:style w:type="character" w:styleId="UnresolvedMention">
    <w:name w:val="Unresolved Mention"/>
    <w:basedOn w:val="DefaultParagraphFont"/>
    <w:uiPriority w:val="99"/>
    <w:semiHidden/>
    <w:unhideWhenUsed/>
    <w:rsid w:val="007D19D4"/>
    <w:rPr>
      <w:color w:val="605E5C"/>
      <w:shd w:val="clear" w:color="auto" w:fill="E1DFDD"/>
    </w:rPr>
  </w:style>
  <w:style w:type="paragraph" w:styleId="Header">
    <w:name w:val="header"/>
    <w:basedOn w:val="Normal"/>
    <w:link w:val="HeaderChar"/>
    <w:uiPriority w:val="99"/>
    <w:unhideWhenUsed/>
    <w:qFormat/>
    <w:rsid w:val="007D19D4"/>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7D19D4"/>
  </w:style>
  <w:style w:type="paragraph" w:styleId="Footer">
    <w:name w:val="footer"/>
    <w:basedOn w:val="Normal"/>
    <w:link w:val="FooterChar"/>
    <w:uiPriority w:val="99"/>
    <w:unhideWhenUsed/>
    <w:qFormat/>
    <w:rsid w:val="007D19D4"/>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7D19D4"/>
  </w:style>
  <w:style w:type="paragraph" w:styleId="ListParagraph">
    <w:name w:val="List Paragraph"/>
    <w:basedOn w:val="Normal"/>
    <w:link w:val="ListParagraphChar"/>
    <w:uiPriority w:val="34"/>
    <w:qFormat/>
    <w:rsid w:val="00A83B08"/>
    <w:pPr>
      <w:ind w:left="720"/>
      <w:contextualSpacing/>
    </w:pPr>
  </w:style>
  <w:style w:type="character" w:customStyle="1" w:styleId="Heading1Char">
    <w:name w:val="Heading 1 Char"/>
    <w:basedOn w:val="DefaultParagraphFont"/>
    <w:link w:val="Heading1"/>
    <w:uiPriority w:val="9"/>
    <w:qFormat/>
    <w:rsid w:val="00602A58"/>
    <w:rPr>
      <w:b/>
      <w:sz w:val="48"/>
      <w:szCs w:val="48"/>
    </w:rPr>
  </w:style>
  <w:style w:type="character" w:customStyle="1" w:styleId="Heading2Char">
    <w:name w:val="Heading 2 Char"/>
    <w:basedOn w:val="DefaultParagraphFont"/>
    <w:link w:val="Heading2"/>
    <w:uiPriority w:val="9"/>
    <w:qFormat/>
    <w:rsid w:val="00602A58"/>
    <w:rPr>
      <w:rFonts w:ascii="Cambria" w:eastAsia="Cambria" w:hAnsi="Cambria" w:cs="Cambria"/>
      <w:b/>
      <w:color w:val="4F81BD"/>
      <w:sz w:val="26"/>
      <w:szCs w:val="26"/>
    </w:rPr>
  </w:style>
  <w:style w:type="character" w:styleId="PlaceholderText">
    <w:name w:val="Placeholder Text"/>
    <w:basedOn w:val="DefaultParagraphFont"/>
    <w:uiPriority w:val="99"/>
    <w:semiHidden/>
    <w:qFormat/>
    <w:rsid w:val="00602A58"/>
    <w:rPr>
      <w:color w:val="666666"/>
    </w:rPr>
  </w:style>
  <w:style w:type="paragraph" w:styleId="NormalWeb">
    <w:name w:val="Normal (Web)"/>
    <w:basedOn w:val="Normal"/>
    <w:uiPriority w:val="99"/>
    <w:unhideWhenUsed/>
    <w:qFormat/>
    <w:rsid w:val="00602A58"/>
    <w:pPr>
      <w:spacing w:after="160" w:line="259" w:lineRule="auto"/>
    </w:pPr>
    <w:rPr>
      <w:rFonts w:ascii="Times New Roman" w:eastAsiaTheme="minorHAnsi" w:hAnsi="Times New Roman" w:cs="Times New Roman"/>
      <w:kern w:val="2"/>
      <w:sz w:val="24"/>
      <w:szCs w:val="24"/>
      <w:lang w:val="en-ID" w:eastAsia="en-US"/>
      <w14:ligatures w14:val="standardContextual"/>
    </w:rPr>
  </w:style>
  <w:style w:type="paragraph" w:styleId="HTMLPreformatted">
    <w:name w:val="HTML Preformatted"/>
    <w:basedOn w:val="Normal"/>
    <w:link w:val="HTMLPreformattedChar"/>
    <w:uiPriority w:val="99"/>
    <w:semiHidden/>
    <w:unhideWhenUsed/>
    <w:rsid w:val="00602A58"/>
    <w:pPr>
      <w:spacing w:after="0" w:line="240" w:lineRule="auto"/>
    </w:pPr>
    <w:rPr>
      <w:rFonts w:ascii="Consolas" w:eastAsiaTheme="minorHAnsi" w:hAnsi="Consolas" w:cstheme="minorBidi"/>
      <w:kern w:val="2"/>
      <w:sz w:val="20"/>
      <w:szCs w:val="20"/>
      <w:lang w:val="en-ID" w:eastAsia="en-US"/>
      <w14:ligatures w14:val="standardContextual"/>
    </w:rPr>
  </w:style>
  <w:style w:type="character" w:customStyle="1" w:styleId="HTMLPreformattedChar">
    <w:name w:val="HTML Preformatted Char"/>
    <w:basedOn w:val="DefaultParagraphFont"/>
    <w:link w:val="HTMLPreformatted"/>
    <w:uiPriority w:val="99"/>
    <w:semiHidden/>
    <w:rsid w:val="00602A58"/>
    <w:rPr>
      <w:rFonts w:ascii="Consolas" w:eastAsiaTheme="minorHAnsi" w:hAnsi="Consolas" w:cstheme="minorBidi"/>
      <w:kern w:val="2"/>
      <w:sz w:val="20"/>
      <w:szCs w:val="20"/>
      <w:lang w:val="en-ID" w:eastAsia="en-US"/>
      <w14:ligatures w14:val="standardContextual"/>
    </w:rPr>
  </w:style>
  <w:style w:type="character" w:styleId="FollowedHyperlink">
    <w:name w:val="FollowedHyperlink"/>
    <w:basedOn w:val="DefaultParagraphFont"/>
    <w:uiPriority w:val="99"/>
    <w:semiHidden/>
    <w:unhideWhenUsed/>
    <w:qFormat/>
    <w:rsid w:val="00602A58"/>
    <w:rPr>
      <w:color w:val="800080" w:themeColor="followedHyperlink"/>
      <w:u w:val="single"/>
    </w:rPr>
  </w:style>
  <w:style w:type="table" w:styleId="PlainTable2">
    <w:name w:val="Plain Table 2"/>
    <w:basedOn w:val="TableNormal"/>
    <w:uiPriority w:val="42"/>
    <w:rsid w:val="00D0413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otnoteReference">
    <w:name w:val="footnote reference"/>
    <w:basedOn w:val="DefaultParagraphFont"/>
    <w:uiPriority w:val="99"/>
    <w:semiHidden/>
    <w:unhideWhenUsed/>
    <w:qFormat/>
    <w:rsid w:val="00AE2642"/>
    <w:rPr>
      <w:vertAlign w:val="superscript"/>
    </w:rPr>
  </w:style>
  <w:style w:type="paragraph" w:styleId="NoSpacing">
    <w:name w:val="No Spacing"/>
    <w:link w:val="NoSpacingChar"/>
    <w:uiPriority w:val="1"/>
    <w:qFormat/>
    <w:rsid w:val="00C63FFD"/>
    <w:pPr>
      <w:spacing w:after="0" w:line="240" w:lineRule="auto"/>
    </w:pPr>
    <w:rPr>
      <w:rFonts w:asciiTheme="minorHAnsi" w:eastAsiaTheme="minorHAnsi" w:hAnsiTheme="minorHAnsi" w:cstheme="minorBidi"/>
      <w:lang w:val="id-ID" w:eastAsia="en-US"/>
    </w:rPr>
  </w:style>
  <w:style w:type="character" w:customStyle="1" w:styleId="NoSpacingChar">
    <w:name w:val="No Spacing Char"/>
    <w:link w:val="NoSpacing"/>
    <w:uiPriority w:val="1"/>
    <w:rsid w:val="00C63FFD"/>
    <w:rPr>
      <w:rFonts w:asciiTheme="minorHAnsi" w:eastAsiaTheme="minorHAnsi" w:hAnsiTheme="minorHAnsi" w:cstheme="minorBidi"/>
      <w:lang w:val="id-ID" w:eastAsia="en-US"/>
    </w:rPr>
  </w:style>
  <w:style w:type="character" w:customStyle="1" w:styleId="15">
    <w:name w:val="15"/>
    <w:basedOn w:val="DefaultParagraphFont"/>
    <w:rsid w:val="00C63FFD"/>
    <w:rPr>
      <w:rFonts w:ascii="Calibri" w:hAnsi="Calibri" w:cs="Calibri" w:hint="default"/>
      <w:color w:val="0563C1"/>
      <w:u w:val="single"/>
    </w:rPr>
  </w:style>
  <w:style w:type="table" w:customStyle="1" w:styleId="PlainTable21">
    <w:name w:val="Plain Table 21"/>
    <w:basedOn w:val="TableNormal"/>
    <w:uiPriority w:val="42"/>
    <w:rsid w:val="00655CBC"/>
    <w:pPr>
      <w:spacing w:after="0" w:line="240" w:lineRule="auto"/>
    </w:pPr>
    <w:rPr>
      <w:rFonts w:asciiTheme="minorHAnsi" w:eastAsiaTheme="minorHAnsi" w:hAnsiTheme="minorHAnsi" w:cstheme="minorBid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36088C"/>
    <w:pPr>
      <w:widowControl w:val="0"/>
      <w:autoSpaceDE w:val="0"/>
      <w:autoSpaceDN w:val="0"/>
      <w:spacing w:before="239" w:after="0" w:line="257" w:lineRule="exact"/>
      <w:ind w:left="15"/>
      <w:jc w:val="center"/>
    </w:pPr>
    <w:rPr>
      <w:rFonts w:ascii="Times New Roman" w:eastAsia="Times New Roman" w:hAnsi="Times New Roman" w:cs="Times New Roman"/>
      <w:lang w:eastAsia="en-US"/>
    </w:rPr>
  </w:style>
  <w:style w:type="character" w:customStyle="1" w:styleId="ListParagraphChar">
    <w:name w:val="List Paragraph Char"/>
    <w:link w:val="ListParagraph"/>
    <w:uiPriority w:val="34"/>
    <w:qFormat/>
    <w:locked/>
    <w:rsid w:val="00BC5783"/>
  </w:style>
  <w:style w:type="paragraph" w:customStyle="1" w:styleId="p3">
    <w:name w:val="p3"/>
    <w:basedOn w:val="ListParagraph"/>
    <w:link w:val="p3Char"/>
    <w:qFormat/>
    <w:rsid w:val="00BC5783"/>
    <w:pPr>
      <w:tabs>
        <w:tab w:val="left" w:pos="1134"/>
      </w:tabs>
      <w:spacing w:after="0"/>
      <w:ind w:left="709"/>
      <w:contextualSpacing w:val="0"/>
      <w:jc w:val="both"/>
    </w:pPr>
    <w:rPr>
      <w:rFonts w:ascii="Times New Roman" w:eastAsia="Times New Roman" w:hAnsi="Times New Roman" w:cs="Times New Roman"/>
      <w:sz w:val="24"/>
      <w:szCs w:val="24"/>
      <w:lang w:val="sv-SE" w:eastAsia="en-US"/>
    </w:rPr>
  </w:style>
  <w:style w:type="character" w:customStyle="1" w:styleId="p3Char">
    <w:name w:val="p3 Char"/>
    <w:basedOn w:val="ListParagraphChar"/>
    <w:link w:val="p3"/>
    <w:rsid w:val="00BC5783"/>
    <w:rPr>
      <w:rFonts w:ascii="Times New Roman" w:eastAsia="Times New Roman" w:hAnsi="Times New Roman" w:cs="Times New Roman"/>
      <w:sz w:val="24"/>
      <w:szCs w:val="24"/>
      <w:lang w:val="sv-SE" w:eastAsia="en-US"/>
    </w:rPr>
  </w:style>
  <w:style w:type="character" w:styleId="Strong">
    <w:name w:val="Strong"/>
    <w:basedOn w:val="DefaultParagraphFont"/>
    <w:uiPriority w:val="22"/>
    <w:qFormat/>
    <w:rsid w:val="00BC5783"/>
    <w:rPr>
      <w:b/>
      <w:bCs/>
    </w:rPr>
  </w:style>
  <w:style w:type="table" w:customStyle="1" w:styleId="2">
    <w:name w:val="2"/>
    <w:basedOn w:val="TableNormal"/>
    <w:rsid w:val="005B3154"/>
    <w:pPr>
      <w:spacing w:after="0" w:line="240" w:lineRule="auto"/>
    </w:pPr>
    <w:tblPr>
      <w:tblStyleRowBandSize w:val="1"/>
      <w:tblStyleColBandSize w:val="1"/>
    </w:tblPr>
  </w:style>
  <w:style w:type="table" w:customStyle="1" w:styleId="1">
    <w:name w:val="1"/>
    <w:basedOn w:val="TableNormal"/>
    <w:rsid w:val="005B3154"/>
    <w:tblPr>
      <w:tblStyleRowBandSize w:val="1"/>
      <w:tblStyleColBandSize w:val="1"/>
      <w:tblCellMar>
        <w:left w:w="115" w:type="dxa"/>
        <w:right w:w="115" w:type="dxa"/>
      </w:tblCellMar>
    </w:tblPr>
  </w:style>
  <w:style w:type="paragraph" w:styleId="Caption">
    <w:name w:val="caption"/>
    <w:basedOn w:val="Normal"/>
    <w:next w:val="Normal"/>
    <w:uiPriority w:val="35"/>
    <w:unhideWhenUsed/>
    <w:qFormat/>
    <w:rsid w:val="005B3154"/>
    <w:pPr>
      <w:spacing w:line="240" w:lineRule="auto"/>
    </w:pPr>
    <w:rPr>
      <w:i/>
      <w:iCs/>
      <w:color w:val="1F497D" w:themeColor="text2"/>
      <w:sz w:val="18"/>
      <w:szCs w:val="18"/>
    </w:rPr>
  </w:style>
  <w:style w:type="table" w:customStyle="1" w:styleId="TableGrid1">
    <w:name w:val="Table Grid1"/>
    <w:basedOn w:val="TableNormal"/>
    <w:uiPriority w:val="39"/>
    <w:qFormat/>
    <w:rsid w:val="005B3154"/>
    <w:pPr>
      <w:spacing w:after="0" w:line="240" w:lineRule="auto"/>
    </w:pPr>
    <w:rPr>
      <w:rFonts w:asciiTheme="minorHAnsi" w:eastAsiaTheme="minorHAnsi" w:hAnsiTheme="minorHAnsi" w:cstheme="minorBidi"/>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B3154"/>
    <w:pPr>
      <w:spacing w:before="240" w:after="0" w:line="259" w:lineRule="auto"/>
      <w:outlineLvl w:val="9"/>
    </w:pPr>
    <w:rPr>
      <w:rFonts w:asciiTheme="majorHAnsi" w:eastAsiaTheme="majorEastAsia" w:hAnsiTheme="majorHAnsi" w:cstheme="majorBidi"/>
      <w:b w:val="0"/>
      <w:color w:val="365F91" w:themeColor="accent1" w:themeShade="BF"/>
      <w:sz w:val="32"/>
      <w:szCs w:val="32"/>
      <w:lang w:eastAsia="en-US"/>
    </w:rPr>
  </w:style>
  <w:style w:type="table" w:styleId="GridTable1Light">
    <w:name w:val="Grid Table 1 Light"/>
    <w:basedOn w:val="TableNormal"/>
    <w:uiPriority w:val="46"/>
    <w:rsid w:val="005B31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B106F1"/>
    <w:rPr>
      <w:i/>
      <w:iCs/>
    </w:rPr>
  </w:style>
  <w:style w:type="paragraph" w:styleId="FootnoteText">
    <w:name w:val="footnote text"/>
    <w:basedOn w:val="Normal"/>
    <w:link w:val="FootnoteTextChar"/>
    <w:uiPriority w:val="99"/>
    <w:semiHidden/>
    <w:unhideWhenUsed/>
    <w:qFormat/>
    <w:rsid w:val="00B106F1"/>
    <w:pPr>
      <w:spacing w:after="0" w:line="240" w:lineRule="auto"/>
    </w:pPr>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qFormat/>
    <w:rsid w:val="00B106F1"/>
    <w:rPr>
      <w:rFonts w:asciiTheme="minorHAnsi" w:eastAsiaTheme="minorHAnsi" w:hAnsiTheme="minorHAnsi" w:cstheme="minorBidi"/>
      <w:sz w:val="20"/>
      <w:szCs w:val="20"/>
      <w:lang w:eastAsia="en-US"/>
    </w:rPr>
  </w:style>
  <w:style w:type="character" w:styleId="HTMLCode">
    <w:name w:val="HTML Code"/>
    <w:basedOn w:val="DefaultParagraphFont"/>
    <w:uiPriority w:val="99"/>
    <w:semiHidden/>
    <w:unhideWhenUsed/>
    <w:rsid w:val="00B106F1"/>
    <w:rPr>
      <w:rFonts w:ascii="Courier New" w:eastAsia="Times New Roman" w:hAnsi="Courier New" w:cs="Courier New"/>
      <w:sz w:val="20"/>
      <w:szCs w:val="20"/>
    </w:rPr>
  </w:style>
  <w:style w:type="table" w:customStyle="1" w:styleId="PlainTable22">
    <w:name w:val="Plain Table 22"/>
    <w:basedOn w:val="TableNormal"/>
    <w:next w:val="PlainTable2"/>
    <w:uiPriority w:val="42"/>
    <w:rsid w:val="00E07246"/>
    <w:pPr>
      <w:spacing w:after="0" w:line="240" w:lineRule="auto"/>
    </w:pPr>
    <w:rPr>
      <w:rFonts w:asciiTheme="minorHAnsi" w:eastAsiaTheme="minorHAnsi" w:hAnsiTheme="minorHAnsi" w:cstheme="minorBidi"/>
      <w:lang w:val="id-ID"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next w:val="TableGrid"/>
    <w:uiPriority w:val="39"/>
    <w:rsid w:val="00C61787"/>
    <w:pPr>
      <w:spacing w:after="0" w:line="240" w:lineRule="auto"/>
    </w:pPr>
    <w:rPr>
      <w:rFonts w:ascii="Arial" w:eastAsia="Arial" w:hAnsi="Arial" w:cs="Arial"/>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qFormat/>
    <w:rsid w:val="00073ED0"/>
    <w:rPr>
      <w:rFonts w:asciiTheme="majorHAnsi" w:eastAsiaTheme="majorEastAsia" w:hAnsiTheme="majorHAnsi" w:cstheme="majorBidi"/>
      <w:i/>
      <w:iCs/>
      <w:color w:val="244061" w:themeColor="accent1" w:themeShade="80"/>
      <w:kern w:val="2"/>
      <w:sz w:val="24"/>
      <w:lang w:val="en" w:eastAsia="en-US"/>
      <w14:ligatures w14:val="standardContextual"/>
    </w:rPr>
  </w:style>
  <w:style w:type="character" w:customStyle="1" w:styleId="Heading8Char">
    <w:name w:val="Heading 8 Char"/>
    <w:basedOn w:val="DefaultParagraphFont"/>
    <w:link w:val="Heading8"/>
    <w:uiPriority w:val="9"/>
    <w:semiHidden/>
    <w:qFormat/>
    <w:rsid w:val="00073ED0"/>
    <w:rPr>
      <w:rFonts w:asciiTheme="majorHAnsi" w:eastAsiaTheme="majorEastAsia" w:hAnsiTheme="majorHAnsi" w:cstheme="majorBidi"/>
      <w:color w:val="262626" w:themeColor="text1" w:themeTint="D9"/>
      <w:kern w:val="2"/>
      <w:sz w:val="21"/>
      <w:szCs w:val="21"/>
      <w:lang w:val="en" w:eastAsia="en-US"/>
      <w14:ligatures w14:val="standardContextual"/>
    </w:rPr>
  </w:style>
  <w:style w:type="character" w:customStyle="1" w:styleId="Heading9Char">
    <w:name w:val="Heading 9 Char"/>
    <w:basedOn w:val="DefaultParagraphFont"/>
    <w:link w:val="Heading9"/>
    <w:uiPriority w:val="9"/>
    <w:semiHidden/>
    <w:qFormat/>
    <w:rsid w:val="00073ED0"/>
    <w:rPr>
      <w:rFonts w:asciiTheme="majorHAnsi" w:eastAsiaTheme="majorEastAsia" w:hAnsiTheme="majorHAnsi" w:cstheme="majorBidi"/>
      <w:i/>
      <w:iCs/>
      <w:color w:val="262626" w:themeColor="text1" w:themeTint="D9"/>
      <w:kern w:val="2"/>
      <w:sz w:val="21"/>
      <w:szCs w:val="21"/>
      <w:lang w:val="en" w:eastAsia="en-US"/>
      <w14:ligatures w14:val="standardContextual"/>
    </w:rPr>
  </w:style>
  <w:style w:type="table" w:customStyle="1" w:styleId="TableGrid3">
    <w:name w:val="Table Grid3"/>
    <w:basedOn w:val="TableNormal"/>
    <w:next w:val="TableGrid"/>
    <w:uiPriority w:val="39"/>
    <w:qFormat/>
    <w:rsid w:val="00073ED0"/>
    <w:pPr>
      <w:widowControl w:val="0"/>
      <w:autoSpaceDE w:val="0"/>
      <w:autoSpaceDN w:val="0"/>
      <w:spacing w:after="0" w:line="240" w:lineRule="auto"/>
    </w:pPr>
    <w:rPr>
      <w:rFonts w:asciiTheme="minorHAnsi" w:eastAsiaTheme="minorHAnsi" w:hAnsiTheme="minorHAnsi" w:cstheme="minorBidi"/>
      <w:sz w:val="20"/>
      <w:szCs w:val="20"/>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qFormat/>
    <w:rsid w:val="00073ED0"/>
    <w:pPr>
      <w:tabs>
        <w:tab w:val="right" w:leader="dot" w:pos="7927"/>
      </w:tabs>
      <w:spacing w:after="100" w:line="259" w:lineRule="auto"/>
    </w:pPr>
    <w:rPr>
      <w:rFonts w:ascii="Times New Roman" w:eastAsiaTheme="minorHAnsi" w:hAnsi="Times New Roman" w:cs="Times New Roman"/>
      <w:b/>
      <w:bCs/>
      <w:kern w:val="2"/>
      <w:sz w:val="24"/>
      <w:szCs w:val="24"/>
      <w:lang w:val="en" w:eastAsia="en-US"/>
      <w14:ligatures w14:val="standardContextual"/>
    </w:rPr>
  </w:style>
  <w:style w:type="paragraph" w:styleId="TOC2">
    <w:name w:val="toc 2"/>
    <w:basedOn w:val="Normal"/>
    <w:next w:val="Normal"/>
    <w:autoRedefine/>
    <w:uiPriority w:val="39"/>
    <w:unhideWhenUsed/>
    <w:qFormat/>
    <w:rsid w:val="00073ED0"/>
    <w:pPr>
      <w:tabs>
        <w:tab w:val="left" w:pos="880"/>
        <w:tab w:val="left" w:pos="1560"/>
        <w:tab w:val="right" w:leader="dot" w:pos="7927"/>
      </w:tabs>
      <w:spacing w:after="100" w:line="259" w:lineRule="auto"/>
      <w:ind w:left="220"/>
    </w:pPr>
    <w:rPr>
      <w:rFonts w:ascii="Times New Roman" w:eastAsiaTheme="minorHAnsi" w:hAnsi="Times New Roman" w:cstheme="minorBidi"/>
      <w:kern w:val="2"/>
      <w:sz w:val="24"/>
      <w:lang w:val="en" w:eastAsia="en-US"/>
      <w14:ligatures w14:val="standardContextual"/>
    </w:rPr>
  </w:style>
  <w:style w:type="paragraph" w:styleId="TOC3">
    <w:name w:val="toc 3"/>
    <w:basedOn w:val="Normal"/>
    <w:next w:val="Normal"/>
    <w:autoRedefine/>
    <w:uiPriority w:val="39"/>
    <w:unhideWhenUsed/>
    <w:qFormat/>
    <w:rsid w:val="00073ED0"/>
    <w:pPr>
      <w:spacing w:after="100" w:line="259" w:lineRule="auto"/>
      <w:ind w:left="440"/>
    </w:pPr>
    <w:rPr>
      <w:rFonts w:ascii="Times New Roman" w:eastAsiaTheme="minorHAnsi" w:hAnsi="Times New Roman" w:cstheme="minorBidi"/>
      <w:kern w:val="2"/>
      <w:sz w:val="24"/>
      <w:lang w:val="en" w:eastAsia="en-US"/>
      <w14:ligatures w14:val="standardContextual"/>
    </w:rPr>
  </w:style>
  <w:style w:type="paragraph" w:styleId="TOC4">
    <w:name w:val="toc 4"/>
    <w:basedOn w:val="Normal"/>
    <w:next w:val="Normal"/>
    <w:autoRedefine/>
    <w:uiPriority w:val="39"/>
    <w:unhideWhenUsed/>
    <w:qFormat/>
    <w:rsid w:val="00073ED0"/>
    <w:pPr>
      <w:spacing w:after="100" w:line="259" w:lineRule="auto"/>
      <w:ind w:left="660"/>
    </w:pPr>
    <w:rPr>
      <w:rFonts w:asciiTheme="minorHAnsi" w:eastAsiaTheme="minorEastAsia" w:hAnsiTheme="minorHAnsi" w:cstheme="minorBidi"/>
      <w:lang w:val="en" w:eastAsia="en-US"/>
    </w:rPr>
  </w:style>
  <w:style w:type="paragraph" w:styleId="TOC5">
    <w:name w:val="toc 5"/>
    <w:basedOn w:val="Normal"/>
    <w:next w:val="Normal"/>
    <w:autoRedefine/>
    <w:uiPriority w:val="39"/>
    <w:unhideWhenUsed/>
    <w:qFormat/>
    <w:rsid w:val="00073ED0"/>
    <w:pPr>
      <w:spacing w:after="100" w:line="259" w:lineRule="auto"/>
      <w:ind w:left="880"/>
    </w:pPr>
    <w:rPr>
      <w:rFonts w:asciiTheme="minorHAnsi" w:eastAsiaTheme="minorEastAsia" w:hAnsiTheme="minorHAnsi" w:cstheme="minorBidi"/>
      <w:lang w:val="en" w:eastAsia="en-US"/>
    </w:rPr>
  </w:style>
  <w:style w:type="paragraph" w:styleId="TOC6">
    <w:name w:val="toc 6"/>
    <w:basedOn w:val="Normal"/>
    <w:next w:val="Normal"/>
    <w:autoRedefine/>
    <w:uiPriority w:val="39"/>
    <w:unhideWhenUsed/>
    <w:qFormat/>
    <w:rsid w:val="00073ED0"/>
    <w:pPr>
      <w:spacing w:after="100" w:line="259" w:lineRule="auto"/>
      <w:ind w:left="1100"/>
    </w:pPr>
    <w:rPr>
      <w:rFonts w:asciiTheme="minorHAnsi" w:eastAsiaTheme="minorEastAsia" w:hAnsiTheme="minorHAnsi" w:cstheme="minorBidi"/>
      <w:lang w:val="en" w:eastAsia="en-US"/>
    </w:rPr>
  </w:style>
  <w:style w:type="paragraph" w:styleId="TOC7">
    <w:name w:val="toc 7"/>
    <w:basedOn w:val="Normal"/>
    <w:next w:val="Normal"/>
    <w:autoRedefine/>
    <w:uiPriority w:val="39"/>
    <w:unhideWhenUsed/>
    <w:qFormat/>
    <w:rsid w:val="00073ED0"/>
    <w:pPr>
      <w:spacing w:after="100" w:line="259" w:lineRule="auto"/>
      <w:ind w:left="1320"/>
    </w:pPr>
    <w:rPr>
      <w:rFonts w:asciiTheme="minorHAnsi" w:eastAsiaTheme="minorEastAsia" w:hAnsiTheme="minorHAnsi" w:cstheme="minorBidi"/>
      <w:lang w:val="en" w:eastAsia="en-US"/>
    </w:rPr>
  </w:style>
  <w:style w:type="paragraph" w:styleId="TOC8">
    <w:name w:val="toc 8"/>
    <w:basedOn w:val="Normal"/>
    <w:next w:val="Normal"/>
    <w:autoRedefine/>
    <w:uiPriority w:val="39"/>
    <w:unhideWhenUsed/>
    <w:qFormat/>
    <w:rsid w:val="00073ED0"/>
    <w:pPr>
      <w:spacing w:after="100" w:line="259" w:lineRule="auto"/>
      <w:ind w:left="1540"/>
    </w:pPr>
    <w:rPr>
      <w:rFonts w:asciiTheme="minorHAnsi" w:eastAsiaTheme="minorEastAsia" w:hAnsiTheme="minorHAnsi" w:cstheme="minorBidi"/>
      <w:lang w:val="en" w:eastAsia="en-US"/>
    </w:rPr>
  </w:style>
  <w:style w:type="paragraph" w:styleId="TOC9">
    <w:name w:val="toc 9"/>
    <w:basedOn w:val="Normal"/>
    <w:next w:val="Normal"/>
    <w:autoRedefine/>
    <w:uiPriority w:val="39"/>
    <w:unhideWhenUsed/>
    <w:qFormat/>
    <w:rsid w:val="00073ED0"/>
    <w:pPr>
      <w:spacing w:after="100" w:line="259" w:lineRule="auto"/>
      <w:ind w:left="1760"/>
    </w:pPr>
    <w:rPr>
      <w:rFonts w:asciiTheme="minorHAnsi" w:eastAsiaTheme="minorEastAsia" w:hAnsiTheme="minorHAnsi" w:cstheme="minorBidi"/>
      <w:lang w:val="en" w:eastAsia="en-US"/>
    </w:rPr>
  </w:style>
  <w:style w:type="table" w:customStyle="1" w:styleId="TableNormal0">
    <w:name w:val="TableNormal"/>
    <w:qFormat/>
    <w:rsid w:val="00073ED0"/>
    <w:pPr>
      <w:spacing w:after="0" w:line="240" w:lineRule="auto"/>
    </w:pPr>
    <w:rPr>
      <w:sz w:val="20"/>
      <w:szCs w:val="20"/>
      <w:lang w:val="en-ID" w:eastAsia="ja-JP"/>
    </w:rPr>
    <w:tblPr>
      <w:tblCellMar>
        <w:top w:w="100" w:type="dxa"/>
        <w:left w:w="100" w:type="dxa"/>
        <w:bottom w:w="100" w:type="dxa"/>
        <w:right w:w="100" w:type="dxa"/>
      </w:tblCellMar>
    </w:tblPr>
  </w:style>
  <w:style w:type="table" w:customStyle="1" w:styleId="Style15">
    <w:name w:val="_Style 15"/>
    <w:basedOn w:val="TableNormal"/>
    <w:qFormat/>
    <w:rsid w:val="00073ED0"/>
    <w:pPr>
      <w:spacing w:after="0" w:line="240" w:lineRule="auto"/>
    </w:pPr>
    <w:rPr>
      <w:sz w:val="20"/>
      <w:szCs w:val="20"/>
      <w:lang w:val="en-ID" w:eastAsia="ja-JP"/>
    </w:rPr>
    <w:tblPr/>
  </w:style>
  <w:style w:type="table" w:customStyle="1" w:styleId="Style16">
    <w:name w:val="_Style 16"/>
    <w:basedOn w:val="TableNormal"/>
    <w:qFormat/>
    <w:rsid w:val="00073ED0"/>
    <w:pPr>
      <w:spacing w:after="0" w:line="240" w:lineRule="auto"/>
    </w:pPr>
    <w:rPr>
      <w:sz w:val="20"/>
      <w:szCs w:val="20"/>
      <w:lang w:val="en-ID" w:eastAsia="ja-JP"/>
    </w:rPr>
    <w:tblPr>
      <w:tblCellMar>
        <w:left w:w="115" w:type="dxa"/>
        <w:right w:w="115" w:type="dxa"/>
      </w:tblCellMar>
    </w:tblPr>
  </w:style>
  <w:style w:type="character" w:customStyle="1" w:styleId="UnresolvedMention2">
    <w:name w:val="Unresolved Mention2"/>
    <w:basedOn w:val="DefaultParagraphFont"/>
    <w:uiPriority w:val="99"/>
    <w:semiHidden/>
    <w:unhideWhenUsed/>
    <w:qFormat/>
    <w:rsid w:val="00073ED0"/>
    <w:rPr>
      <w:color w:val="605E5C"/>
      <w:shd w:val="clear" w:color="auto" w:fill="E1DFDD"/>
    </w:rPr>
  </w:style>
  <w:style w:type="table" w:customStyle="1" w:styleId="Style33">
    <w:name w:val="_Style 33"/>
    <w:basedOn w:val="TableNormal"/>
    <w:qFormat/>
    <w:rsid w:val="00073ED0"/>
    <w:pPr>
      <w:spacing w:after="0" w:line="240" w:lineRule="auto"/>
    </w:pPr>
    <w:rPr>
      <w:sz w:val="20"/>
      <w:szCs w:val="20"/>
      <w:lang w:val="en-ID" w:eastAsia="ja-JP"/>
    </w:rPr>
    <w:tblPr/>
  </w:style>
  <w:style w:type="table" w:customStyle="1" w:styleId="Style34">
    <w:name w:val="_Style 34"/>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35">
    <w:name w:val="_Style 35"/>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36">
    <w:name w:val="_Style 36"/>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37">
    <w:name w:val="_Style 37"/>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38">
    <w:name w:val="_Style 38"/>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39">
    <w:name w:val="_Style 39"/>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40">
    <w:name w:val="_Style 40"/>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41">
    <w:name w:val="_Style 41"/>
    <w:basedOn w:val="TableNormal"/>
    <w:qFormat/>
    <w:rsid w:val="00073ED0"/>
    <w:pPr>
      <w:widowControl w:val="0"/>
      <w:spacing w:after="0" w:line="240" w:lineRule="auto"/>
    </w:pPr>
    <w:rPr>
      <w:rFonts w:ascii="Cambria" w:eastAsia="Cambria" w:hAnsi="Cambria" w:cs="Cambria"/>
      <w:sz w:val="20"/>
      <w:szCs w:val="20"/>
      <w:lang w:val="en-ID" w:eastAsia="ja-JP"/>
    </w:rPr>
    <w:tblPr/>
  </w:style>
  <w:style w:type="table" w:customStyle="1" w:styleId="Style42">
    <w:name w:val="_Style 42"/>
    <w:basedOn w:val="TableNormal"/>
    <w:qFormat/>
    <w:rsid w:val="00073ED0"/>
    <w:pPr>
      <w:spacing w:after="0" w:line="240" w:lineRule="auto"/>
    </w:pPr>
    <w:rPr>
      <w:sz w:val="20"/>
      <w:szCs w:val="20"/>
      <w:lang w:val="en-ID" w:eastAsia="ja-JP"/>
    </w:rPr>
    <w:tblPr>
      <w:tblCellMar>
        <w:left w:w="115" w:type="dxa"/>
        <w:right w:w="115" w:type="dxa"/>
      </w:tblCellMar>
    </w:tblPr>
  </w:style>
  <w:style w:type="character" w:customStyle="1" w:styleId="Heading3Char">
    <w:name w:val="Heading 3 Char"/>
    <w:basedOn w:val="DefaultParagraphFont"/>
    <w:link w:val="Heading3"/>
    <w:uiPriority w:val="9"/>
    <w:qFormat/>
    <w:rsid w:val="00073ED0"/>
    <w:rPr>
      <w:b/>
      <w:sz w:val="28"/>
      <w:szCs w:val="28"/>
    </w:rPr>
  </w:style>
  <w:style w:type="character" w:customStyle="1" w:styleId="Heading4Char">
    <w:name w:val="Heading 4 Char"/>
    <w:basedOn w:val="DefaultParagraphFont"/>
    <w:link w:val="Heading4"/>
    <w:uiPriority w:val="9"/>
    <w:qFormat/>
    <w:rsid w:val="00073ED0"/>
    <w:rPr>
      <w:b/>
      <w:sz w:val="24"/>
      <w:szCs w:val="24"/>
    </w:rPr>
  </w:style>
  <w:style w:type="character" w:customStyle="1" w:styleId="Heading5Char">
    <w:name w:val="Heading 5 Char"/>
    <w:basedOn w:val="DefaultParagraphFont"/>
    <w:link w:val="Heading5"/>
    <w:uiPriority w:val="9"/>
    <w:semiHidden/>
    <w:qFormat/>
    <w:rsid w:val="00073ED0"/>
    <w:rPr>
      <w:b/>
    </w:rPr>
  </w:style>
  <w:style w:type="character" w:customStyle="1" w:styleId="Heading6Char">
    <w:name w:val="Heading 6 Char"/>
    <w:basedOn w:val="DefaultParagraphFont"/>
    <w:link w:val="Heading6"/>
    <w:uiPriority w:val="9"/>
    <w:semiHidden/>
    <w:qFormat/>
    <w:rsid w:val="00073ED0"/>
    <w:rPr>
      <w:b/>
      <w:sz w:val="20"/>
      <w:szCs w:val="20"/>
    </w:rPr>
  </w:style>
  <w:style w:type="paragraph" w:customStyle="1" w:styleId="BAB">
    <w:name w:val="BAB"/>
    <w:basedOn w:val="Normal"/>
    <w:link w:val="BABChar"/>
    <w:qFormat/>
    <w:rsid w:val="00073ED0"/>
    <w:pPr>
      <w:spacing w:after="160" w:line="480" w:lineRule="auto"/>
      <w:jc w:val="center"/>
    </w:pPr>
    <w:rPr>
      <w:rFonts w:asciiTheme="majorBidi" w:eastAsiaTheme="minorHAnsi" w:hAnsiTheme="majorBidi" w:cstheme="majorBidi"/>
      <w:b/>
      <w:bCs/>
      <w:kern w:val="2"/>
      <w:sz w:val="28"/>
      <w:szCs w:val="28"/>
      <w:lang w:val="en" w:eastAsia="en-US"/>
      <w14:ligatures w14:val="standardContextual"/>
    </w:rPr>
  </w:style>
  <w:style w:type="character" w:customStyle="1" w:styleId="BABChar">
    <w:name w:val="BAB Char"/>
    <w:basedOn w:val="DefaultParagraphFont"/>
    <w:link w:val="BAB"/>
    <w:qFormat/>
    <w:rsid w:val="00073ED0"/>
    <w:rPr>
      <w:rFonts w:asciiTheme="majorBidi" w:eastAsiaTheme="minorHAnsi" w:hAnsiTheme="majorBidi" w:cstheme="majorBidi"/>
      <w:b/>
      <w:bCs/>
      <w:kern w:val="2"/>
      <w:sz w:val="28"/>
      <w:szCs w:val="28"/>
      <w:lang w:val="en" w:eastAsia="en-US"/>
      <w14:ligatures w14:val="standardContextual"/>
    </w:rPr>
  </w:style>
  <w:style w:type="paragraph" w:customStyle="1" w:styleId="Style1">
    <w:name w:val="Style1"/>
    <w:basedOn w:val="Heading2"/>
    <w:next w:val="Heading2"/>
    <w:link w:val="Style1Char"/>
    <w:qFormat/>
    <w:rsid w:val="00073ED0"/>
    <w:pPr>
      <w:spacing w:before="40" w:line="259" w:lineRule="auto"/>
      <w:ind w:left="576" w:hanging="576"/>
    </w:pPr>
    <w:rPr>
      <w:rFonts w:asciiTheme="majorBidi" w:eastAsiaTheme="majorEastAsia" w:hAnsiTheme="majorBidi" w:cstheme="majorBidi"/>
      <w:kern w:val="2"/>
      <w:sz w:val="24"/>
      <w:lang w:val="en" w:eastAsia="en-US"/>
      <w14:ligatures w14:val="standardContextual"/>
    </w:rPr>
  </w:style>
  <w:style w:type="character" w:customStyle="1" w:styleId="Style1Char">
    <w:name w:val="Style1 Char"/>
    <w:basedOn w:val="Heading2Char"/>
    <w:link w:val="Style1"/>
    <w:qFormat/>
    <w:rsid w:val="00073ED0"/>
    <w:rPr>
      <w:rFonts w:asciiTheme="majorBidi" w:eastAsiaTheme="majorEastAsia" w:hAnsiTheme="majorBidi" w:cstheme="majorBidi"/>
      <w:b/>
      <w:color w:val="4F81BD"/>
      <w:kern w:val="2"/>
      <w:sz w:val="24"/>
      <w:szCs w:val="26"/>
      <w:lang w:val="en" w:eastAsia="en-US"/>
      <w14:ligatures w14:val="standardContextual"/>
    </w:rPr>
  </w:style>
  <w:style w:type="paragraph" w:customStyle="1" w:styleId="Style2">
    <w:name w:val="Style2"/>
    <w:basedOn w:val="BAB"/>
    <w:link w:val="Style2Char"/>
    <w:qFormat/>
    <w:rsid w:val="00073ED0"/>
    <w:pPr>
      <w:jc w:val="left"/>
    </w:pPr>
  </w:style>
  <w:style w:type="character" w:customStyle="1" w:styleId="Style2Char">
    <w:name w:val="Style2 Char"/>
    <w:basedOn w:val="BABChar"/>
    <w:link w:val="Style2"/>
    <w:qFormat/>
    <w:rsid w:val="00073ED0"/>
    <w:rPr>
      <w:rFonts w:asciiTheme="majorBidi" w:eastAsiaTheme="minorHAnsi" w:hAnsiTheme="majorBidi" w:cstheme="majorBidi"/>
      <w:b/>
      <w:bCs/>
      <w:kern w:val="2"/>
      <w:sz w:val="28"/>
      <w:szCs w:val="28"/>
      <w:lang w:val="en" w:eastAsia="en-US"/>
      <w14:ligatures w14:val="standardContextual"/>
    </w:rPr>
  </w:style>
  <w:style w:type="paragraph" w:customStyle="1" w:styleId="TOCHeading1">
    <w:name w:val="TOC Heading1"/>
    <w:basedOn w:val="Heading1"/>
    <w:next w:val="Normal"/>
    <w:uiPriority w:val="39"/>
    <w:unhideWhenUsed/>
    <w:qFormat/>
    <w:rsid w:val="00073ED0"/>
    <w:pPr>
      <w:spacing w:before="240" w:after="0" w:line="259" w:lineRule="auto"/>
      <w:ind w:left="3261"/>
      <w:jc w:val="center"/>
      <w:outlineLvl w:val="9"/>
    </w:pPr>
    <w:rPr>
      <w:rFonts w:asciiTheme="majorBidi" w:eastAsiaTheme="majorEastAsia" w:hAnsiTheme="majorBidi" w:cstheme="majorBidi"/>
      <w:sz w:val="32"/>
      <w:szCs w:val="32"/>
      <w:lang w:val="en" w:eastAsia="en-US"/>
    </w:rPr>
  </w:style>
  <w:style w:type="paragraph" w:customStyle="1" w:styleId="Default">
    <w:name w:val="Default"/>
    <w:qFormat/>
    <w:rsid w:val="00073ED0"/>
    <w:pPr>
      <w:autoSpaceDE w:val="0"/>
      <w:autoSpaceDN w:val="0"/>
      <w:adjustRightInd w:val="0"/>
      <w:spacing w:after="0" w:line="240" w:lineRule="auto"/>
    </w:pPr>
    <w:rPr>
      <w:rFonts w:ascii="Times New Roman" w:eastAsiaTheme="minorHAnsi" w:hAnsi="Times New Roman" w:cs="Times New Roman"/>
      <w:color w:val="000000"/>
      <w:sz w:val="24"/>
      <w:szCs w:val="24"/>
      <w:lang w:val="en" w:eastAsia="en-US"/>
      <w14:ligatures w14:val="standardContextual"/>
    </w:rPr>
  </w:style>
  <w:style w:type="character" w:customStyle="1" w:styleId="dropdownelementsdropdownlabel-sc-ajmkw-5">
    <w:name w:val="dropdownelements__dropdownlabel-sc-ajmkw-5"/>
    <w:basedOn w:val="DefaultParagraphFont"/>
    <w:qFormat/>
    <w:rsid w:val="00073ED0"/>
  </w:style>
  <w:style w:type="character" w:customStyle="1" w:styleId="relative">
    <w:name w:val="relative"/>
    <w:basedOn w:val="DefaultParagraphFont"/>
    <w:qFormat/>
    <w:rsid w:val="00073ED0"/>
  </w:style>
  <w:style w:type="character" w:customStyle="1" w:styleId="ml-1">
    <w:name w:val="ml-1"/>
    <w:basedOn w:val="DefaultParagraphFont"/>
    <w:qFormat/>
    <w:rsid w:val="00073ED0"/>
  </w:style>
  <w:style w:type="character" w:customStyle="1" w:styleId="max-w-full">
    <w:name w:val="max-w-full"/>
    <w:basedOn w:val="DefaultParagraphFont"/>
    <w:qFormat/>
    <w:rsid w:val="00073ED0"/>
  </w:style>
  <w:style w:type="character" w:customStyle="1" w:styleId="-mr-1">
    <w:name w:val="-mr-1"/>
    <w:basedOn w:val="DefaultParagraphFont"/>
    <w:qFormat/>
    <w:rsid w:val="00073ED0"/>
  </w:style>
  <w:style w:type="character" w:customStyle="1" w:styleId="rpv-coretext-layer-text">
    <w:name w:val="rpv-core__text-layer-text"/>
    <w:basedOn w:val="DefaultParagraphFont"/>
    <w:qFormat/>
    <w:rsid w:val="00073ED0"/>
  </w:style>
  <w:style w:type="paragraph" w:customStyle="1" w:styleId="Kkontenn">
    <w:name w:val="Kkontenn"/>
    <w:qFormat/>
    <w:rsid w:val="005F5DE7"/>
    <w:pPr>
      <w:spacing w:after="0" w:line="240" w:lineRule="auto"/>
    </w:pPr>
    <w:rPr>
      <w:rFonts w:ascii="Times New Roman" w:eastAsiaTheme="minorHAnsi" w:hAnsi="Times New Roman" w:cs="Times New Roman"/>
      <w:kern w:val="2"/>
      <w:lang w:eastAsia="en-US"/>
      <w14:ligatures w14:val="standardContextual"/>
    </w:rPr>
  </w:style>
  <w:style w:type="paragraph" w:customStyle="1" w:styleId="ListParagraph1">
    <w:name w:val="List Paragraph1"/>
    <w:basedOn w:val="Normal"/>
    <w:rsid w:val="009B555D"/>
    <w:pPr>
      <w:widowControl w:val="0"/>
      <w:autoSpaceDE w:val="0"/>
      <w:autoSpaceDN w:val="0"/>
      <w:spacing w:after="0" w:line="240" w:lineRule="auto"/>
      <w:ind w:left="433" w:hanging="294"/>
      <w:jc w:val="both"/>
    </w:pPr>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ratnahumar@uinpalopo.ac.id" TargetMode="External"/><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harelbayupaizin@uinpalopo.ac.id"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hmadtrimuslimhd@uinpalopo.ac.id" TargetMode="External"/><Relationship Id="rId5" Type="http://schemas.openxmlformats.org/officeDocument/2006/relationships/settings" Target="settings.xml"/><Relationship Id="rId15" Type="http://schemas.openxmlformats.org/officeDocument/2006/relationships/hyperlink" Target="https://doi.org/10.62567/micjo.v3i1.1969" TargetMode="External"/><Relationship Id="rId10" Type="http://schemas.openxmlformats.org/officeDocument/2006/relationships/hyperlink" Target="mailto:syamsulmaarifilyas@uinpalopo.ac.id"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muh.alimin@uinpalopo.ac.id" TargetMode="External"/><Relationship Id="rId14" Type="http://schemas.openxmlformats.org/officeDocument/2006/relationships/hyperlink" Target="mailto:muh.alimin@uinpalopo.ac.id"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s://e-jurnal.jurnalcenter.com/index.php/micjo" TargetMode="External"/><Relationship Id="rId2" Type="http://schemas.openxmlformats.org/officeDocument/2006/relationships/hyperlink" Target="https://e-jurnal.jurnalcenter.com/index.php/micjo/index" TargetMode="External"/><Relationship Id="rId1" Type="http://schemas.openxmlformats.org/officeDocument/2006/relationships/image" Target="media/image1.png"/><Relationship Id="rId4"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1ZL/MLgzphRcNZNObaEQ5EBQ7/Q==">CgMxLjAyCGguZ2pkZ3hzMgloLjMwajB6bGw4AHIhMVlhRkEydDJLdGtTcDJWcWZYNVp5ekhERXN0QU1BOH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DD4AAE3-63FB-48F2-9C7E-F2E202D03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4</Pages>
  <Words>12630</Words>
  <Characters>71994</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Stkip Pgri</cp:lastModifiedBy>
  <cp:revision>17</cp:revision>
  <cp:lastPrinted>2026-01-19T06:13:00Z</cp:lastPrinted>
  <dcterms:created xsi:type="dcterms:W3CDTF">2026-01-19T06:18:00Z</dcterms:created>
  <dcterms:modified xsi:type="dcterms:W3CDTF">2026-01-19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06740171/vancouver</vt:lpwstr>
  </property>
  <property fmtid="{D5CDD505-2E9C-101B-9397-08002B2CF9AE}" pid="21" name="Mendeley Recent Style Name 9_1">
    <vt:lpwstr>Vancouver - Derry Nugraha Derry Nugraha</vt:lpwstr>
  </property>
  <property fmtid="{D5CDD505-2E9C-101B-9397-08002B2CF9AE}" pid="22" name="Mendeley Document_1">
    <vt:lpwstr>True</vt:lpwstr>
  </property>
  <property fmtid="{D5CDD505-2E9C-101B-9397-08002B2CF9AE}" pid="23" name="Mendeley Unique User Id_1">
    <vt:lpwstr>0ee51d29-6edc-3289-a8f7-e93c3f435415</vt:lpwstr>
  </property>
  <property fmtid="{D5CDD505-2E9C-101B-9397-08002B2CF9AE}" pid="24" name="Mendeley Citation Style_1">
    <vt:lpwstr>http://www.zotero.org/styles/apa</vt:lpwstr>
  </property>
</Properties>
</file>